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B185E3C" w14:textId="77777777" w:rsidR="00D91C96" w:rsidRPr="00D91C96" w:rsidRDefault="00D91C96" w:rsidP="00D91C96">
      <w:pPr>
        <w:pStyle w:val="Heading1"/>
      </w:pPr>
      <w:bookmarkStart w:id="0" w:name="_Toc61213462"/>
      <w:bookmarkStart w:id="1" w:name="_Toc28850971"/>
      <w:bookmarkStart w:id="2" w:name="_Toc50499325"/>
      <w:r w:rsidRPr="00D91C96">
        <w:softHyphen/>
      </w:r>
      <w:r w:rsidRPr="00D91C96">
        <w:softHyphen/>
      </w:r>
      <w:r w:rsidRPr="00D91C96">
        <w:softHyphen/>
      </w:r>
      <w:r w:rsidRPr="00D91C96">
        <w:softHyphen/>
      </w:r>
      <w:r w:rsidRPr="00D91C96">
        <w:softHyphen/>
      </w:r>
      <w:r w:rsidRPr="00D91C96">
        <w:softHyphen/>
        <w:t xml:space="preserve">LAPORAN PROGRAM MAGANG </w:t>
      </w:r>
      <w:r w:rsidRPr="00D91C96">
        <w:softHyphen/>
      </w:r>
      <w:r w:rsidRPr="00D91C96">
        <w:softHyphen/>
        <w:t>KAMPUS MERDEKA</w:t>
      </w:r>
      <w:bookmarkEnd w:id="0"/>
    </w:p>
    <w:p w14:paraId="30E3F5FF" w14:textId="77777777" w:rsidR="00D91C96" w:rsidRPr="003F6B3E" w:rsidRDefault="00D91C96" w:rsidP="00D91C96">
      <w:pPr>
        <w:spacing w:after="115"/>
        <w:ind w:right="49"/>
        <w:jc w:val="center"/>
        <w:rPr>
          <w:rFonts w:cs="Times New Roman"/>
          <w:szCs w:val="24"/>
        </w:rPr>
      </w:pPr>
    </w:p>
    <w:p w14:paraId="3460F514" w14:textId="28EC45B6" w:rsidR="00D91C96" w:rsidRPr="003F6B3E" w:rsidRDefault="00D91C96" w:rsidP="00D91C96">
      <w:pPr>
        <w:spacing w:after="115"/>
        <w:ind w:right="49"/>
        <w:jc w:val="center"/>
        <w:rPr>
          <w:rFonts w:cs="Times New Roman"/>
          <w:szCs w:val="24"/>
        </w:rPr>
      </w:pPr>
      <w:r w:rsidRPr="00D91C96">
        <w:rPr>
          <w:rFonts w:cs="Times New Roman"/>
          <w:b/>
          <w:szCs w:val="24"/>
        </w:rPr>
        <w:t>MAGANG INDUSTRI TEKNOLOGI INFORMASI DI DINAS KOMUNIKASI DAN INFORMATIKA PEMERINTAH KABUPATEN GIANYAR</w:t>
      </w:r>
    </w:p>
    <w:p w14:paraId="49B9931A" w14:textId="77777777" w:rsidR="00D91C96" w:rsidRPr="003F6B3E" w:rsidRDefault="00D91C96" w:rsidP="00D91C96">
      <w:pPr>
        <w:spacing w:after="115"/>
        <w:ind w:right="49"/>
        <w:jc w:val="center"/>
        <w:rPr>
          <w:rFonts w:cs="Times New Roman"/>
          <w:szCs w:val="24"/>
        </w:rPr>
      </w:pPr>
    </w:p>
    <w:p w14:paraId="6F4D2622" w14:textId="77777777" w:rsidR="00D91C96" w:rsidRPr="00B10D3D" w:rsidRDefault="00D91C96" w:rsidP="00D91C96">
      <w:pPr>
        <w:jc w:val="center"/>
        <w:rPr>
          <w:rFonts w:cs="Times New Roman"/>
          <w:szCs w:val="24"/>
        </w:rPr>
      </w:pPr>
      <w:r w:rsidRPr="00B10D3D">
        <w:rPr>
          <w:rFonts w:cs="Times New Roman"/>
          <w:szCs w:val="24"/>
        </w:rPr>
        <w:t xml:space="preserve">Diajukan guna Memenuhi Syarat Program Magang </w:t>
      </w:r>
      <w:r w:rsidRPr="00B10D3D">
        <w:rPr>
          <w:rFonts w:cs="Times New Roman"/>
          <w:szCs w:val="24"/>
        </w:rPr>
        <w:softHyphen/>
      </w:r>
      <w:r w:rsidRPr="00B10D3D">
        <w:rPr>
          <w:rFonts w:cs="Times New Roman"/>
          <w:szCs w:val="24"/>
        </w:rPr>
        <w:softHyphen/>
        <w:t>Kampus Merdeka Pendidikan Strata Satu (S1) Program Studi Teknologi Informasi</w:t>
      </w:r>
    </w:p>
    <w:p w14:paraId="7DBCD072" w14:textId="77777777" w:rsidR="00D91C96" w:rsidRPr="003F6B3E" w:rsidRDefault="00D91C96" w:rsidP="00D91C96">
      <w:pPr>
        <w:spacing w:after="112"/>
        <w:ind w:right="49"/>
        <w:jc w:val="center"/>
        <w:rPr>
          <w:rFonts w:cs="Times New Roman"/>
          <w:szCs w:val="24"/>
        </w:rPr>
      </w:pPr>
    </w:p>
    <w:p w14:paraId="4F95AD69" w14:textId="77777777" w:rsidR="00D91C96" w:rsidRPr="003F6B3E" w:rsidRDefault="00D91C96" w:rsidP="00D91C96">
      <w:pPr>
        <w:spacing w:after="104"/>
        <w:ind w:right="49"/>
        <w:jc w:val="center"/>
        <w:rPr>
          <w:rFonts w:cs="Times New Roman"/>
          <w:szCs w:val="24"/>
        </w:rPr>
      </w:pPr>
    </w:p>
    <w:p w14:paraId="3C2A62B2" w14:textId="77777777" w:rsidR="00D91C96" w:rsidRPr="003F6B3E" w:rsidRDefault="00D91C96" w:rsidP="00D91C96">
      <w:pPr>
        <w:spacing w:after="60"/>
        <w:ind w:right="49"/>
        <w:jc w:val="center"/>
        <w:rPr>
          <w:rFonts w:cs="Times New Roman"/>
          <w:szCs w:val="24"/>
        </w:rPr>
      </w:pPr>
      <w:r>
        <w:rPr>
          <w:noProof/>
        </w:rPr>
        <w:drawing>
          <wp:inline distT="0" distB="0" distL="0" distR="0" wp14:anchorId="34C616E4" wp14:editId="2E690A03">
            <wp:extent cx="1079500" cy="1213117"/>
            <wp:effectExtent l="0" t="0" r="0" b="0"/>
            <wp:docPr id="3" name="Picture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pic:cNvPicPr/>
                  </pic:nvPicPr>
                  <pic:blipFill>
                    <a:blip r:embed="rId9">
                      <a:extLst>
                        <a:ext uri="{28A0092B-C50C-407E-A947-70E740481C1C}">
                          <a14:useLocalDpi xmlns:a14="http://schemas.microsoft.com/office/drawing/2010/main" val="0"/>
                        </a:ext>
                      </a:extLst>
                    </a:blip>
                    <a:stretch>
                      <a:fillRect/>
                    </a:stretch>
                  </pic:blipFill>
                  <pic:spPr>
                    <a:xfrm>
                      <a:off x="0" y="0"/>
                      <a:ext cx="1079500" cy="1213117"/>
                    </a:xfrm>
                    <a:prstGeom prst="rect">
                      <a:avLst/>
                    </a:prstGeom>
                  </pic:spPr>
                </pic:pic>
              </a:graphicData>
            </a:graphic>
          </wp:inline>
        </w:drawing>
      </w:r>
    </w:p>
    <w:p w14:paraId="4119206E" w14:textId="77777777" w:rsidR="00D91C96" w:rsidRPr="003F6B3E" w:rsidRDefault="00D91C96" w:rsidP="00D91C96">
      <w:pPr>
        <w:spacing w:after="115"/>
        <w:ind w:right="49"/>
        <w:jc w:val="center"/>
        <w:rPr>
          <w:rFonts w:cs="Times New Roman"/>
          <w:szCs w:val="24"/>
        </w:rPr>
      </w:pPr>
    </w:p>
    <w:p w14:paraId="7BFDE6A9" w14:textId="77777777" w:rsidR="00D91C96" w:rsidRPr="003F6B3E" w:rsidRDefault="00D91C96" w:rsidP="00D91C96">
      <w:pPr>
        <w:spacing w:after="112"/>
        <w:ind w:right="49"/>
        <w:jc w:val="center"/>
        <w:rPr>
          <w:rFonts w:cs="Times New Roman"/>
          <w:szCs w:val="24"/>
        </w:rPr>
      </w:pPr>
    </w:p>
    <w:p w14:paraId="5686E544" w14:textId="77777777" w:rsidR="00D91C96" w:rsidRPr="003F6B3E" w:rsidRDefault="00D91C96" w:rsidP="00D91C96">
      <w:pPr>
        <w:spacing w:after="109" w:line="265" w:lineRule="auto"/>
        <w:ind w:right="49"/>
        <w:jc w:val="center"/>
        <w:rPr>
          <w:rFonts w:cs="Times New Roman"/>
          <w:b/>
          <w:szCs w:val="24"/>
        </w:rPr>
      </w:pPr>
      <w:r w:rsidRPr="003F6B3E">
        <w:rPr>
          <w:rFonts w:cs="Times New Roman"/>
          <w:b/>
          <w:szCs w:val="24"/>
        </w:rPr>
        <w:t>Oleh</w:t>
      </w:r>
    </w:p>
    <w:p w14:paraId="43EAE7A5" w14:textId="7860BB9B" w:rsidR="00D91C96" w:rsidRPr="003F6B3E" w:rsidRDefault="00D91C96" w:rsidP="00D91C96">
      <w:pPr>
        <w:spacing w:after="109" w:line="265" w:lineRule="auto"/>
        <w:ind w:right="49"/>
        <w:rPr>
          <w:rFonts w:cs="Times New Roman"/>
          <w:szCs w:val="24"/>
        </w:rPr>
      </w:pPr>
    </w:p>
    <w:p w14:paraId="25C58587" w14:textId="77777777" w:rsidR="00D91C96" w:rsidRDefault="00D91C96" w:rsidP="00D91C96">
      <w:pPr>
        <w:spacing w:after="112"/>
        <w:ind w:right="49"/>
        <w:jc w:val="center"/>
        <w:rPr>
          <w:rFonts w:cs="Times New Roman"/>
          <w:b/>
          <w:szCs w:val="24"/>
        </w:rPr>
      </w:pPr>
      <w:r w:rsidRPr="00B10D3D">
        <w:rPr>
          <w:rFonts w:cs="Times New Roman"/>
          <w:b/>
          <w:szCs w:val="24"/>
        </w:rPr>
        <w:t xml:space="preserve">I Dewa Gede Dirga Yasa </w:t>
      </w:r>
      <w:r>
        <w:rPr>
          <w:rFonts w:cs="Times New Roman"/>
          <w:b/>
          <w:szCs w:val="24"/>
        </w:rPr>
        <w:br/>
      </w:r>
      <w:r w:rsidRPr="00B10D3D">
        <w:rPr>
          <w:rFonts w:cs="Times New Roman"/>
          <w:b/>
          <w:szCs w:val="24"/>
        </w:rPr>
        <w:t>(1705551062)</w:t>
      </w:r>
    </w:p>
    <w:p w14:paraId="25A044B1" w14:textId="77777777" w:rsidR="00D91C96" w:rsidRDefault="00D91C96" w:rsidP="00D91C96">
      <w:pPr>
        <w:spacing w:after="112"/>
        <w:ind w:right="49"/>
        <w:jc w:val="center"/>
        <w:rPr>
          <w:rFonts w:cs="Times New Roman"/>
          <w:szCs w:val="24"/>
        </w:rPr>
      </w:pPr>
    </w:p>
    <w:p w14:paraId="1077FA11" w14:textId="77777777" w:rsidR="00D91C96" w:rsidRDefault="00D91C96" w:rsidP="00D91C96">
      <w:pPr>
        <w:spacing w:after="112"/>
        <w:ind w:right="49"/>
        <w:jc w:val="center"/>
        <w:rPr>
          <w:rFonts w:cs="Times New Roman"/>
          <w:szCs w:val="24"/>
        </w:rPr>
      </w:pPr>
    </w:p>
    <w:p w14:paraId="65C127C1" w14:textId="77777777" w:rsidR="00D91C96" w:rsidRPr="003F6B3E" w:rsidRDefault="00D91C96" w:rsidP="00D91C96">
      <w:pPr>
        <w:spacing w:after="119" w:line="258" w:lineRule="auto"/>
        <w:ind w:right="49"/>
        <w:jc w:val="center"/>
        <w:rPr>
          <w:rFonts w:cs="Times New Roman"/>
          <w:szCs w:val="24"/>
        </w:rPr>
      </w:pPr>
      <w:r w:rsidRPr="003F6B3E">
        <w:rPr>
          <w:rFonts w:cs="Times New Roman"/>
          <w:b/>
          <w:szCs w:val="24"/>
        </w:rPr>
        <w:t>PROGRAM STUDI TEKNOLOGI INFORMASI</w:t>
      </w:r>
    </w:p>
    <w:p w14:paraId="3E1EFF30" w14:textId="77777777" w:rsidR="00D91C96" w:rsidRPr="003F6B3E" w:rsidRDefault="00D91C96" w:rsidP="00D91C96">
      <w:pPr>
        <w:spacing w:after="106" w:line="265" w:lineRule="auto"/>
        <w:ind w:right="49"/>
        <w:jc w:val="center"/>
        <w:rPr>
          <w:rFonts w:cs="Times New Roman"/>
          <w:szCs w:val="24"/>
        </w:rPr>
      </w:pPr>
      <w:r w:rsidRPr="003F6B3E">
        <w:rPr>
          <w:rFonts w:cs="Times New Roman"/>
          <w:b/>
          <w:szCs w:val="24"/>
        </w:rPr>
        <w:t>FAKULTAS TEKNIK</w:t>
      </w:r>
    </w:p>
    <w:p w14:paraId="4630B9BE" w14:textId="77777777" w:rsidR="00D91C96" w:rsidRPr="003F6B3E" w:rsidRDefault="00D91C96" w:rsidP="00D91C96">
      <w:pPr>
        <w:spacing w:after="109" w:line="265" w:lineRule="auto"/>
        <w:ind w:right="49"/>
        <w:jc w:val="center"/>
        <w:rPr>
          <w:rFonts w:cs="Times New Roman"/>
          <w:szCs w:val="24"/>
        </w:rPr>
      </w:pPr>
      <w:r w:rsidRPr="003F6B3E">
        <w:rPr>
          <w:rFonts w:cs="Times New Roman"/>
          <w:b/>
          <w:szCs w:val="24"/>
        </w:rPr>
        <w:t>UNIVERSITAS UDAYANA</w:t>
      </w:r>
    </w:p>
    <w:p w14:paraId="78664A95" w14:textId="65FFEA7C" w:rsidR="00D91C96" w:rsidRPr="00D91C96" w:rsidRDefault="00300184" w:rsidP="00D91C96">
      <w:pPr>
        <w:jc w:val="center"/>
        <w:rPr>
          <w:rFonts w:eastAsia="Times New Roman" w:cs="Times New Roman"/>
          <w:b/>
          <w:lang w:val="id-ID"/>
        </w:rPr>
        <w:sectPr w:rsidR="00D91C96" w:rsidRPr="00D91C96" w:rsidSect="00465ACC">
          <w:headerReference w:type="default" r:id="rId10"/>
          <w:footerReference w:type="default" r:id="rId11"/>
          <w:footerReference w:type="first" r:id="rId12"/>
          <w:type w:val="continuous"/>
          <w:pgSz w:w="11906" w:h="16838" w:code="9"/>
          <w:pgMar w:top="1872" w:right="1872" w:bottom="1872" w:left="2016" w:header="0" w:footer="839" w:gutter="0"/>
          <w:pgNumType w:fmt="lowerRoman"/>
          <w:cols w:space="720"/>
          <w:titlePg/>
          <w:docGrid w:linePitch="360"/>
        </w:sectPr>
      </w:pPr>
      <w:r>
        <w:rPr>
          <w:rFonts w:cs="Times New Roman"/>
          <w:b/>
        </w:rPr>
        <w:t>2021</w:t>
      </w:r>
    </w:p>
    <w:p w14:paraId="7202BC2D" w14:textId="77777777" w:rsidR="00072532" w:rsidRDefault="00072532" w:rsidP="00E70AEA">
      <w:pPr>
        <w:pStyle w:val="Heading1"/>
        <w:sectPr w:rsidR="00072532" w:rsidSect="00DE61A3">
          <w:type w:val="continuous"/>
          <w:pgSz w:w="11906" w:h="16838" w:code="9"/>
          <w:pgMar w:top="1872" w:right="1872" w:bottom="1872" w:left="2016" w:header="567" w:footer="567" w:gutter="0"/>
          <w:pgNumType w:fmt="lowerRoman"/>
          <w:cols w:space="720"/>
          <w:docGrid w:linePitch="360"/>
        </w:sectPr>
      </w:pPr>
      <w:bookmarkStart w:id="3" w:name="_Toc28961"/>
      <w:bookmarkStart w:id="4" w:name="_Toc61213463"/>
      <w:bookmarkStart w:id="5" w:name="_Toc28850964"/>
      <w:bookmarkStart w:id="6" w:name="_Toc55898059"/>
      <w:bookmarkStart w:id="7" w:name="_Toc60666337"/>
      <w:bookmarkStart w:id="8" w:name="_Toc28850982"/>
      <w:bookmarkStart w:id="9" w:name="_Hlk42759976"/>
    </w:p>
    <w:p w14:paraId="0BC795AC" w14:textId="3E08037C" w:rsidR="00072532" w:rsidRDefault="004A3D8E" w:rsidP="00506DF7">
      <w:pPr>
        <w:pStyle w:val="Heading1"/>
        <w:ind w:left="-1418"/>
        <w:sectPr w:rsidR="00072532" w:rsidSect="00506DF7">
          <w:pgSz w:w="11906" w:h="16838" w:code="9"/>
          <w:pgMar w:top="142" w:right="1872" w:bottom="1872" w:left="2016" w:header="567" w:footer="567" w:gutter="0"/>
          <w:pgNumType w:fmt="lowerRoman"/>
          <w:cols w:space="720"/>
          <w:docGrid w:linePitch="360"/>
        </w:sectPr>
      </w:pPr>
      <w:r>
        <w:rPr>
          <w:noProof/>
        </w:rPr>
        <w:lastRenderedPageBreak/>
        <w:pict w14:anchorId="0245778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6" type="#_x0000_t75" style="position:absolute;left:0;text-align:left;margin-left:-70.55pt;margin-top:-54.4pt;width:564pt;height:731.95pt;z-index:-251658240;mso-position-horizontal-relative:text;mso-position-vertical-relative:text;mso-width-relative:page;mso-height-relative:page">
            <v:imagedata r:id="rId13" o:title="pengesaha" cropbottom="5455f"/>
          </v:shape>
        </w:pict>
      </w:r>
    </w:p>
    <w:tbl>
      <w:tblPr>
        <w:tblW w:w="0" w:type="auto"/>
        <w:tblInd w:w="108" w:type="dxa"/>
        <w:tblBorders>
          <w:bottom w:val="double" w:sz="4" w:space="0" w:color="auto"/>
        </w:tblBorders>
        <w:tblLook w:val="04A0" w:firstRow="1" w:lastRow="0" w:firstColumn="1" w:lastColumn="0" w:noHBand="0" w:noVBand="1"/>
      </w:tblPr>
      <w:tblGrid>
        <w:gridCol w:w="1986"/>
        <w:gridCol w:w="6140"/>
      </w:tblGrid>
      <w:tr w:rsidR="00072532" w:rsidRPr="00072532" w14:paraId="66F20629" w14:textId="77777777" w:rsidTr="00506DF7">
        <w:tc>
          <w:tcPr>
            <w:tcW w:w="1985" w:type="dxa"/>
          </w:tcPr>
          <w:p w14:paraId="1E45E4E8" w14:textId="42DAF2CC" w:rsidR="00072532" w:rsidRPr="00072532" w:rsidRDefault="00072532" w:rsidP="00072532">
            <w:pPr>
              <w:contextualSpacing/>
              <w:jc w:val="center"/>
              <w:rPr>
                <w:rFonts w:eastAsia="Times New Roman" w:cs="Times New Roman"/>
                <w:szCs w:val="24"/>
                <w:lang w:val="id-ID"/>
              </w:rPr>
            </w:pPr>
            <w:r w:rsidRPr="00072532">
              <w:rPr>
                <w:rFonts w:eastAsia="Times New Roman" w:cs="Times New Roman"/>
                <w:b/>
                <w:noProof/>
                <w:color w:val="000000"/>
                <w:szCs w:val="24"/>
              </w:rPr>
              <w:lastRenderedPageBreak/>
              <w:drawing>
                <wp:inline distT="0" distB="0" distL="0" distR="0" wp14:anchorId="3F759E47" wp14:editId="7460DBBE">
                  <wp:extent cx="1123950" cy="97155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123950" cy="971550"/>
                          </a:xfrm>
                          <a:prstGeom prst="rect">
                            <a:avLst/>
                          </a:prstGeom>
                          <a:noFill/>
                          <a:ln>
                            <a:noFill/>
                          </a:ln>
                        </pic:spPr>
                      </pic:pic>
                    </a:graphicData>
                  </a:graphic>
                </wp:inline>
              </w:drawing>
            </w:r>
          </w:p>
        </w:tc>
        <w:tc>
          <w:tcPr>
            <w:tcW w:w="6729" w:type="dxa"/>
          </w:tcPr>
          <w:p w14:paraId="7A6B6D52" w14:textId="77777777" w:rsidR="00072532" w:rsidRPr="00072532" w:rsidRDefault="00072532" w:rsidP="00072532">
            <w:pPr>
              <w:tabs>
                <w:tab w:val="center" w:pos="4513"/>
                <w:tab w:val="right" w:pos="9026"/>
              </w:tabs>
              <w:spacing w:line="240" w:lineRule="auto"/>
              <w:jc w:val="center"/>
              <w:rPr>
                <w:rFonts w:eastAsia="Times New Roman" w:cs="Times New Roman"/>
                <w:szCs w:val="24"/>
                <w:lang w:val="id-ID"/>
              </w:rPr>
            </w:pPr>
            <w:r w:rsidRPr="00072532">
              <w:rPr>
                <w:rFonts w:eastAsia="Times New Roman" w:cs="Times New Roman"/>
                <w:noProof/>
                <w:szCs w:val="24"/>
                <w:lang w:val="id-ID"/>
              </w:rPr>
              <w:t>KEMENTERIAN PENDIDIKAN DAN KEBUDAYAAN</w:t>
            </w:r>
          </w:p>
          <w:p w14:paraId="064DE937" w14:textId="77777777" w:rsidR="00072532" w:rsidRPr="00072532" w:rsidRDefault="00072532" w:rsidP="00072532">
            <w:pPr>
              <w:tabs>
                <w:tab w:val="center" w:pos="4513"/>
                <w:tab w:val="right" w:pos="9026"/>
              </w:tabs>
              <w:spacing w:line="240" w:lineRule="auto"/>
              <w:jc w:val="center"/>
              <w:rPr>
                <w:rFonts w:eastAsia="Times New Roman" w:cs="Times New Roman"/>
                <w:szCs w:val="24"/>
                <w:lang w:val="id-ID"/>
              </w:rPr>
            </w:pPr>
            <w:r w:rsidRPr="00072532">
              <w:rPr>
                <w:rFonts w:eastAsia="Times New Roman" w:cs="Times New Roman"/>
                <w:szCs w:val="24"/>
                <w:lang w:val="id-ID"/>
              </w:rPr>
              <w:t>UNIVERSITAS UDAYANA</w:t>
            </w:r>
          </w:p>
          <w:p w14:paraId="75F8915C" w14:textId="77777777" w:rsidR="00072532" w:rsidRPr="00072532" w:rsidRDefault="00072532" w:rsidP="00072532">
            <w:pPr>
              <w:tabs>
                <w:tab w:val="center" w:pos="4513"/>
                <w:tab w:val="right" w:pos="9026"/>
              </w:tabs>
              <w:spacing w:line="240" w:lineRule="auto"/>
              <w:jc w:val="center"/>
              <w:rPr>
                <w:rFonts w:eastAsia="Times New Roman" w:cs="Times New Roman"/>
                <w:szCs w:val="24"/>
                <w:lang w:val="id-ID"/>
              </w:rPr>
            </w:pPr>
            <w:r w:rsidRPr="00072532">
              <w:rPr>
                <w:rFonts w:eastAsia="Times New Roman" w:cs="Times New Roman"/>
                <w:szCs w:val="24"/>
                <w:lang w:val="id-ID"/>
              </w:rPr>
              <w:t>FAKULTAS TEKNIK</w:t>
            </w:r>
          </w:p>
          <w:p w14:paraId="5BED60F8" w14:textId="77777777" w:rsidR="00072532" w:rsidRPr="00072532" w:rsidRDefault="00072532" w:rsidP="00072532">
            <w:pPr>
              <w:tabs>
                <w:tab w:val="center" w:pos="4513"/>
                <w:tab w:val="right" w:pos="9026"/>
              </w:tabs>
              <w:spacing w:line="240" w:lineRule="auto"/>
              <w:jc w:val="center"/>
              <w:rPr>
                <w:rFonts w:eastAsia="Times New Roman" w:cs="Times New Roman"/>
                <w:szCs w:val="24"/>
                <w:lang w:val="id-ID"/>
              </w:rPr>
            </w:pPr>
            <w:r w:rsidRPr="00072532">
              <w:rPr>
                <w:rFonts w:eastAsia="Times New Roman" w:cs="Times New Roman"/>
                <w:szCs w:val="24"/>
                <w:lang w:val="id-ID"/>
              </w:rPr>
              <w:t>PROGRAM STUDI TEKNOLOGI INFORMASI</w:t>
            </w:r>
          </w:p>
          <w:p w14:paraId="3CADEF53" w14:textId="77777777" w:rsidR="00072532" w:rsidRPr="00072532" w:rsidRDefault="00072532" w:rsidP="00072532">
            <w:pPr>
              <w:tabs>
                <w:tab w:val="center" w:pos="4513"/>
                <w:tab w:val="right" w:pos="9026"/>
              </w:tabs>
              <w:spacing w:line="240" w:lineRule="auto"/>
              <w:jc w:val="center"/>
              <w:rPr>
                <w:rFonts w:eastAsia="Times New Roman" w:cs="Times New Roman"/>
                <w:szCs w:val="24"/>
                <w:lang w:val="id-ID"/>
              </w:rPr>
            </w:pPr>
            <w:r w:rsidRPr="00072532">
              <w:rPr>
                <w:rFonts w:eastAsia="Times New Roman" w:cs="Times New Roman"/>
                <w:szCs w:val="24"/>
                <w:lang w:val="id-ID"/>
              </w:rPr>
              <w:t>Gedung Teknologi Informasi, Kampus Bukit Jimbaran – Bali</w:t>
            </w:r>
          </w:p>
          <w:p w14:paraId="77C305D6" w14:textId="77777777" w:rsidR="00072532" w:rsidRPr="00072532" w:rsidRDefault="00072532" w:rsidP="00072532">
            <w:pPr>
              <w:tabs>
                <w:tab w:val="center" w:pos="4513"/>
                <w:tab w:val="right" w:pos="9026"/>
              </w:tabs>
              <w:spacing w:line="240" w:lineRule="auto"/>
              <w:jc w:val="center"/>
              <w:rPr>
                <w:rFonts w:eastAsia="Times New Roman" w:cs="Times New Roman"/>
                <w:color w:val="0000FF"/>
                <w:szCs w:val="24"/>
                <w:u w:val="single"/>
                <w:lang w:val="id-ID"/>
              </w:rPr>
            </w:pPr>
            <w:r w:rsidRPr="00072532">
              <w:rPr>
                <w:rFonts w:eastAsia="Times New Roman" w:cs="Times New Roman"/>
                <w:szCs w:val="24"/>
                <w:lang w:val="id-ID"/>
              </w:rPr>
              <w:t xml:space="preserve">Telepon: (0361) 701806 email: </w:t>
            </w:r>
            <w:hyperlink r:id="rId15" w:history="1">
              <w:r w:rsidRPr="00072532">
                <w:rPr>
                  <w:rFonts w:eastAsia="Times New Roman" w:cs="Times New Roman"/>
                  <w:color w:val="0000FF"/>
                  <w:szCs w:val="24"/>
                  <w:u w:val="single"/>
                  <w:lang w:val="id-ID"/>
                </w:rPr>
                <w:t>it@unud.ac.id</w:t>
              </w:r>
            </w:hyperlink>
          </w:p>
          <w:p w14:paraId="0FC3D5E9" w14:textId="77777777" w:rsidR="00072532" w:rsidRPr="00072532" w:rsidRDefault="00072532" w:rsidP="00072532">
            <w:pPr>
              <w:contextualSpacing/>
              <w:jc w:val="center"/>
              <w:rPr>
                <w:rFonts w:eastAsia="Times New Roman" w:cs="Times New Roman"/>
                <w:szCs w:val="24"/>
                <w:lang w:val="id-ID"/>
              </w:rPr>
            </w:pPr>
            <w:r w:rsidRPr="00072532">
              <w:rPr>
                <w:rFonts w:eastAsia="Times New Roman" w:cs="Times New Roman"/>
                <w:szCs w:val="24"/>
                <w:lang w:val="id-ID"/>
              </w:rPr>
              <w:t>laman:</w:t>
            </w:r>
            <w:hyperlink r:id="rId16" w:history="1">
              <w:r w:rsidRPr="00072532">
                <w:rPr>
                  <w:rFonts w:eastAsia="Times New Roman" w:cs="Times New Roman"/>
                  <w:color w:val="0000FF"/>
                  <w:szCs w:val="24"/>
                  <w:u w:val="single"/>
                  <w:lang w:val="id-ID"/>
                </w:rPr>
                <w:t>http://www.it.unud.ac.id</w:t>
              </w:r>
            </w:hyperlink>
          </w:p>
        </w:tc>
      </w:tr>
    </w:tbl>
    <w:p w14:paraId="6DE34DC6" w14:textId="77777777" w:rsidR="00072532" w:rsidRPr="00072532" w:rsidRDefault="00072532" w:rsidP="00072532">
      <w:pPr>
        <w:spacing w:line="240" w:lineRule="auto"/>
        <w:jc w:val="center"/>
        <w:rPr>
          <w:rFonts w:eastAsia="Calibri" w:cs="Times New Roman"/>
          <w:b/>
          <w:sz w:val="28"/>
          <w:szCs w:val="24"/>
          <w:lang w:val="sv-SE"/>
        </w:rPr>
      </w:pPr>
    </w:p>
    <w:p w14:paraId="442BA0F0" w14:textId="77777777" w:rsidR="00072532" w:rsidRPr="00072532" w:rsidRDefault="00072532" w:rsidP="00072532">
      <w:pPr>
        <w:spacing w:line="240" w:lineRule="auto"/>
        <w:jc w:val="center"/>
        <w:rPr>
          <w:rFonts w:eastAsia="Calibri" w:cs="Times New Roman"/>
          <w:b/>
          <w:sz w:val="28"/>
          <w:szCs w:val="24"/>
          <w:lang w:val="sv-SE"/>
        </w:rPr>
      </w:pPr>
      <w:r w:rsidRPr="00072532">
        <w:rPr>
          <w:rFonts w:eastAsia="Calibri" w:cs="Times New Roman"/>
          <w:b/>
          <w:sz w:val="28"/>
          <w:szCs w:val="24"/>
          <w:lang w:val="sv-SE"/>
        </w:rPr>
        <w:t>LEMBAR PENGESAHAN</w:t>
      </w:r>
    </w:p>
    <w:p w14:paraId="58C9E257" w14:textId="77777777" w:rsidR="00072532" w:rsidRPr="00072532" w:rsidRDefault="00072532" w:rsidP="00072532">
      <w:pPr>
        <w:spacing w:line="240" w:lineRule="auto"/>
        <w:jc w:val="center"/>
        <w:rPr>
          <w:rFonts w:eastAsia="Calibri" w:cs="Times New Roman"/>
          <w:b/>
          <w:szCs w:val="24"/>
          <w:lang w:val="id-ID"/>
        </w:rPr>
      </w:pPr>
      <w:r w:rsidRPr="00072532">
        <w:rPr>
          <w:rFonts w:eastAsia="Calibri" w:cs="Times New Roman"/>
          <w:b/>
          <w:sz w:val="28"/>
          <w:szCs w:val="24"/>
          <w:lang w:val="sv-SE"/>
        </w:rPr>
        <w:t xml:space="preserve">LAPORAN </w:t>
      </w:r>
      <w:r w:rsidRPr="00072532">
        <w:rPr>
          <w:rFonts w:eastAsia="Calibri" w:cs="Times New Roman"/>
          <w:b/>
          <w:sz w:val="28"/>
          <w:szCs w:val="24"/>
          <w:lang w:val="id-ID"/>
        </w:rPr>
        <w:t xml:space="preserve">MAGANG </w:t>
      </w:r>
    </w:p>
    <w:p w14:paraId="53FD0490" w14:textId="77777777" w:rsidR="00072532" w:rsidRPr="00072532" w:rsidRDefault="00072532" w:rsidP="00072532">
      <w:pPr>
        <w:spacing w:after="120" w:line="276" w:lineRule="auto"/>
        <w:jc w:val="center"/>
        <w:rPr>
          <w:rFonts w:eastAsia="Calibri" w:cs="Times New Roman"/>
          <w:szCs w:val="24"/>
          <w:lang w:val="sv-SE"/>
        </w:rPr>
      </w:pPr>
    </w:p>
    <w:p w14:paraId="2CA4E3CD" w14:textId="77777777" w:rsidR="00072532" w:rsidRPr="00072532" w:rsidRDefault="00072532" w:rsidP="00072532">
      <w:pPr>
        <w:tabs>
          <w:tab w:val="left" w:pos="2160"/>
          <w:tab w:val="left" w:pos="2430"/>
        </w:tabs>
        <w:spacing w:after="120" w:line="276" w:lineRule="auto"/>
        <w:ind w:left="2552" w:hanging="2552"/>
        <w:jc w:val="left"/>
        <w:rPr>
          <w:rFonts w:eastAsia="Calibri" w:cs="Times New Roman"/>
          <w:szCs w:val="24"/>
          <w:lang w:val="id-ID"/>
        </w:rPr>
      </w:pPr>
      <w:r w:rsidRPr="00072532">
        <w:rPr>
          <w:rFonts w:eastAsia="Calibri" w:cs="Times New Roman"/>
          <w:szCs w:val="24"/>
          <w:lang w:val="sv-SE"/>
        </w:rPr>
        <w:t>JUDUL</w:t>
      </w:r>
      <w:r w:rsidRPr="00072532">
        <w:rPr>
          <w:rFonts w:eastAsia="Calibri" w:cs="Times New Roman"/>
          <w:szCs w:val="24"/>
          <w:lang w:val="id-ID"/>
        </w:rPr>
        <w:t xml:space="preserve"> MAGANG</w:t>
      </w:r>
      <w:r w:rsidRPr="00072532">
        <w:rPr>
          <w:rFonts w:eastAsia="Calibri" w:cs="Times New Roman"/>
          <w:szCs w:val="24"/>
          <w:lang w:val="sv-SE"/>
        </w:rPr>
        <w:tab/>
      </w:r>
      <w:r w:rsidRPr="00072532">
        <w:rPr>
          <w:rFonts w:eastAsia="Calibri" w:cs="Times New Roman"/>
          <w:szCs w:val="24"/>
          <w:lang w:val="sv-SE"/>
        </w:rPr>
        <w:tab/>
        <w:t>:</w:t>
      </w:r>
      <w:r w:rsidRPr="00072532">
        <w:rPr>
          <w:rFonts w:eastAsia="Calibri" w:cs="Times New Roman"/>
          <w:szCs w:val="24"/>
          <w:lang w:val="id-ID"/>
        </w:rPr>
        <w:t xml:space="preserve"> MAGANG INDUSTRI TEKNOLOGI INFORMASI DI DINAS KOMUNIKASI DAN INFORMATIKA PEMERINTAH KABUPATEN GIANYAR</w:t>
      </w:r>
    </w:p>
    <w:p w14:paraId="4CC400FF" w14:textId="77777777" w:rsidR="00072532" w:rsidRPr="00072532" w:rsidRDefault="00072532" w:rsidP="00072532">
      <w:pPr>
        <w:tabs>
          <w:tab w:val="left" w:pos="2160"/>
          <w:tab w:val="left" w:pos="2430"/>
        </w:tabs>
        <w:spacing w:after="120" w:line="276" w:lineRule="auto"/>
        <w:jc w:val="left"/>
        <w:rPr>
          <w:rFonts w:eastAsia="Calibri" w:cs="Times New Roman"/>
          <w:szCs w:val="24"/>
          <w:lang w:val="id-ID"/>
        </w:rPr>
      </w:pPr>
      <w:r w:rsidRPr="00072532">
        <w:rPr>
          <w:rFonts w:eastAsia="Calibri" w:cs="Times New Roman"/>
          <w:szCs w:val="24"/>
          <w:lang w:val="sv-SE"/>
        </w:rPr>
        <w:t>NAMA MAHASISWA</w:t>
      </w:r>
      <w:r w:rsidRPr="00072532">
        <w:rPr>
          <w:rFonts w:eastAsia="Calibri" w:cs="Times New Roman"/>
          <w:szCs w:val="24"/>
          <w:lang w:val="sv-SE"/>
        </w:rPr>
        <w:tab/>
        <w:t>:</w:t>
      </w:r>
      <w:r w:rsidRPr="00072532">
        <w:rPr>
          <w:rFonts w:eastAsia="Calibri" w:cs="Times New Roman"/>
          <w:szCs w:val="24"/>
          <w:lang w:val="id-ID"/>
        </w:rPr>
        <w:t xml:space="preserve"> I DEWA GEDE DIRGA YASA</w:t>
      </w:r>
    </w:p>
    <w:p w14:paraId="16670218" w14:textId="77777777" w:rsidR="00072532" w:rsidRPr="00072532" w:rsidRDefault="00072532" w:rsidP="00072532">
      <w:pPr>
        <w:tabs>
          <w:tab w:val="left" w:pos="2160"/>
          <w:tab w:val="left" w:pos="2430"/>
        </w:tabs>
        <w:spacing w:after="120" w:line="276" w:lineRule="auto"/>
        <w:jc w:val="left"/>
        <w:rPr>
          <w:rFonts w:eastAsia="Calibri" w:cs="Times New Roman"/>
          <w:szCs w:val="24"/>
          <w:lang w:val="id-ID"/>
        </w:rPr>
      </w:pPr>
      <w:r w:rsidRPr="00072532">
        <w:rPr>
          <w:rFonts w:eastAsia="Calibri" w:cs="Times New Roman"/>
          <w:szCs w:val="24"/>
          <w:lang w:val="sv-SE"/>
        </w:rPr>
        <w:t>NIM</w:t>
      </w:r>
      <w:r w:rsidRPr="00072532">
        <w:rPr>
          <w:rFonts w:eastAsia="Calibri" w:cs="Times New Roman"/>
          <w:szCs w:val="24"/>
          <w:lang w:val="sv-SE"/>
        </w:rPr>
        <w:tab/>
      </w:r>
      <w:r w:rsidRPr="00072532">
        <w:rPr>
          <w:rFonts w:eastAsia="Calibri" w:cs="Times New Roman"/>
          <w:szCs w:val="24"/>
          <w:lang w:val="sv-SE"/>
        </w:rPr>
        <w:tab/>
        <w:t>:</w:t>
      </w:r>
      <w:r w:rsidRPr="00072532">
        <w:rPr>
          <w:rFonts w:eastAsia="Calibri" w:cs="Times New Roman"/>
          <w:szCs w:val="24"/>
          <w:lang w:val="id-ID"/>
        </w:rPr>
        <w:t xml:space="preserve"> 1705551062</w:t>
      </w:r>
    </w:p>
    <w:p w14:paraId="08C802D4" w14:textId="77777777" w:rsidR="00072532" w:rsidRPr="00072532" w:rsidRDefault="00072532" w:rsidP="00072532">
      <w:pPr>
        <w:tabs>
          <w:tab w:val="left" w:pos="2160"/>
          <w:tab w:val="left" w:pos="2430"/>
        </w:tabs>
        <w:spacing w:after="120" w:line="276" w:lineRule="auto"/>
        <w:jc w:val="left"/>
        <w:rPr>
          <w:rFonts w:eastAsia="Calibri" w:cs="Times New Roman"/>
          <w:szCs w:val="24"/>
          <w:lang w:val="id-ID"/>
        </w:rPr>
      </w:pPr>
      <w:r w:rsidRPr="00072532">
        <w:rPr>
          <w:rFonts w:eastAsia="Calibri" w:cs="Times New Roman"/>
          <w:szCs w:val="24"/>
          <w:lang w:val="sv-SE"/>
        </w:rPr>
        <w:t>FAKULTAS</w:t>
      </w:r>
      <w:r w:rsidRPr="00072532">
        <w:rPr>
          <w:rFonts w:eastAsia="Calibri" w:cs="Times New Roman"/>
          <w:szCs w:val="24"/>
          <w:lang w:val="sv-SE"/>
        </w:rPr>
        <w:tab/>
      </w:r>
      <w:r w:rsidRPr="00072532">
        <w:rPr>
          <w:rFonts w:eastAsia="Calibri" w:cs="Times New Roman"/>
          <w:szCs w:val="24"/>
          <w:lang w:val="sv-SE"/>
        </w:rPr>
        <w:tab/>
        <w:t>:</w:t>
      </w:r>
      <w:r w:rsidRPr="00072532">
        <w:rPr>
          <w:rFonts w:eastAsia="Calibri" w:cs="Times New Roman"/>
          <w:szCs w:val="24"/>
          <w:lang w:val="id-ID"/>
        </w:rPr>
        <w:t xml:space="preserve"> TEKNIK</w:t>
      </w:r>
    </w:p>
    <w:p w14:paraId="7C2123A7" w14:textId="77777777" w:rsidR="00072532" w:rsidRPr="00072532" w:rsidRDefault="00072532" w:rsidP="00072532">
      <w:pPr>
        <w:tabs>
          <w:tab w:val="left" w:pos="2160"/>
          <w:tab w:val="left" w:pos="2430"/>
        </w:tabs>
        <w:spacing w:after="120" w:line="276" w:lineRule="auto"/>
        <w:jc w:val="left"/>
        <w:rPr>
          <w:rFonts w:eastAsia="Calibri" w:cs="Times New Roman"/>
          <w:szCs w:val="24"/>
          <w:lang w:val="id-ID"/>
        </w:rPr>
      </w:pPr>
      <w:r w:rsidRPr="00072532">
        <w:rPr>
          <w:rFonts w:eastAsia="Calibri" w:cs="Times New Roman"/>
          <w:szCs w:val="24"/>
          <w:lang w:val="sv-SE"/>
        </w:rPr>
        <w:t>PROGRAM STUDI</w:t>
      </w:r>
      <w:r w:rsidRPr="00072532">
        <w:rPr>
          <w:rFonts w:eastAsia="Calibri" w:cs="Times New Roman"/>
          <w:szCs w:val="24"/>
          <w:lang w:val="sv-SE"/>
        </w:rPr>
        <w:tab/>
      </w:r>
      <w:r w:rsidRPr="00072532">
        <w:rPr>
          <w:rFonts w:eastAsia="Calibri" w:cs="Times New Roman"/>
          <w:szCs w:val="24"/>
          <w:lang w:val="sv-SE"/>
        </w:rPr>
        <w:tab/>
        <w:t>:</w:t>
      </w:r>
      <w:r w:rsidRPr="00072532">
        <w:rPr>
          <w:rFonts w:eastAsia="Calibri" w:cs="Times New Roman"/>
          <w:szCs w:val="24"/>
          <w:lang w:val="id-ID"/>
        </w:rPr>
        <w:t xml:space="preserve"> TEKNOLOGI INFORMASI</w:t>
      </w:r>
    </w:p>
    <w:p w14:paraId="1E61B70E" w14:textId="77777777" w:rsidR="00072532" w:rsidRPr="00072532" w:rsidRDefault="00072532" w:rsidP="00072532">
      <w:pPr>
        <w:tabs>
          <w:tab w:val="left" w:pos="2160"/>
          <w:tab w:val="left" w:pos="2430"/>
        </w:tabs>
        <w:spacing w:after="120" w:line="276" w:lineRule="auto"/>
        <w:jc w:val="left"/>
        <w:rPr>
          <w:rFonts w:eastAsia="Calibri" w:cs="Times New Roman"/>
          <w:szCs w:val="24"/>
          <w:lang w:val="id-ID"/>
        </w:rPr>
      </w:pPr>
      <w:r w:rsidRPr="00072532">
        <w:rPr>
          <w:rFonts w:eastAsia="Calibri" w:cs="Times New Roman"/>
          <w:szCs w:val="24"/>
          <w:lang w:val="id-ID"/>
        </w:rPr>
        <w:t>KONSENTRASI</w:t>
      </w:r>
      <w:r w:rsidRPr="00072532">
        <w:rPr>
          <w:rFonts w:eastAsia="Calibri" w:cs="Times New Roman"/>
          <w:szCs w:val="24"/>
          <w:lang w:val="sv-SE"/>
        </w:rPr>
        <w:t xml:space="preserve"> </w:t>
      </w:r>
      <w:r w:rsidRPr="00072532">
        <w:rPr>
          <w:rFonts w:eastAsia="Calibri" w:cs="Times New Roman"/>
          <w:szCs w:val="24"/>
          <w:lang w:val="sv-SE"/>
        </w:rPr>
        <w:tab/>
      </w:r>
      <w:r w:rsidRPr="00072532">
        <w:rPr>
          <w:rFonts w:eastAsia="Calibri" w:cs="Times New Roman"/>
          <w:szCs w:val="24"/>
          <w:lang w:val="sv-SE"/>
        </w:rPr>
        <w:tab/>
        <w:t>:</w:t>
      </w:r>
      <w:r w:rsidRPr="00072532">
        <w:rPr>
          <w:rFonts w:eastAsia="Calibri" w:cs="Times New Roman"/>
          <w:szCs w:val="24"/>
          <w:lang w:val="id-ID"/>
        </w:rPr>
        <w:t xml:space="preserve"> MANAJEMEN DATA INFORMASI</w:t>
      </w:r>
    </w:p>
    <w:p w14:paraId="25B85174" w14:textId="77777777" w:rsidR="00072532" w:rsidRPr="00072532" w:rsidRDefault="00072532" w:rsidP="00072532">
      <w:pPr>
        <w:tabs>
          <w:tab w:val="left" w:pos="2160"/>
          <w:tab w:val="left" w:pos="2430"/>
        </w:tabs>
        <w:spacing w:after="120" w:line="276" w:lineRule="auto"/>
        <w:ind w:left="2552" w:hanging="2552"/>
        <w:jc w:val="left"/>
        <w:rPr>
          <w:rFonts w:eastAsia="Calibri" w:cs="Times New Roman"/>
          <w:szCs w:val="24"/>
          <w:lang w:val="id-ID"/>
        </w:rPr>
      </w:pPr>
      <w:r w:rsidRPr="00072532">
        <w:rPr>
          <w:rFonts w:eastAsia="Calibri" w:cs="Times New Roman"/>
          <w:szCs w:val="24"/>
          <w:lang w:val="id-ID"/>
        </w:rPr>
        <w:t>TEMPAT MAGANG</w:t>
      </w:r>
      <w:r w:rsidRPr="00072532">
        <w:rPr>
          <w:rFonts w:eastAsia="Calibri" w:cs="Times New Roman"/>
          <w:szCs w:val="24"/>
          <w:lang w:val="id-ID"/>
        </w:rPr>
        <w:tab/>
      </w:r>
      <w:r w:rsidRPr="00072532">
        <w:rPr>
          <w:rFonts w:eastAsia="Calibri" w:cs="Times New Roman"/>
          <w:szCs w:val="24"/>
          <w:lang w:val="id-ID"/>
        </w:rPr>
        <w:tab/>
        <w:t>: DINAS KOMUNIKASI DAN INFORMATIKA KABUPATEN GIANYAR</w:t>
      </w:r>
    </w:p>
    <w:p w14:paraId="2B199FEA" w14:textId="77777777" w:rsidR="00072532" w:rsidRPr="00072532" w:rsidRDefault="00072532" w:rsidP="00072532">
      <w:pPr>
        <w:tabs>
          <w:tab w:val="left" w:pos="2160"/>
          <w:tab w:val="left" w:pos="2430"/>
        </w:tabs>
        <w:spacing w:after="120" w:line="276" w:lineRule="auto"/>
        <w:ind w:left="2552" w:hanging="2552"/>
        <w:jc w:val="left"/>
        <w:rPr>
          <w:rFonts w:eastAsia="Calibri" w:cs="Times New Roman"/>
          <w:szCs w:val="24"/>
          <w:lang w:val="id-ID"/>
        </w:rPr>
      </w:pPr>
    </w:p>
    <w:p w14:paraId="1118A682" w14:textId="7E5E60F5" w:rsidR="00072532" w:rsidRPr="00072532" w:rsidRDefault="00072532" w:rsidP="00072532">
      <w:pPr>
        <w:tabs>
          <w:tab w:val="left" w:pos="2160"/>
          <w:tab w:val="left" w:pos="2430"/>
        </w:tabs>
        <w:spacing w:after="120" w:line="276" w:lineRule="auto"/>
        <w:jc w:val="right"/>
        <w:rPr>
          <w:rFonts w:eastAsia="Calibri" w:cs="Times New Roman"/>
          <w:szCs w:val="24"/>
          <w:lang w:val="sv-SE"/>
        </w:rPr>
      </w:pPr>
      <w:r w:rsidRPr="00072532">
        <w:rPr>
          <w:rFonts w:eastAsia="Calibri" w:cs="Times New Roman"/>
          <w:szCs w:val="24"/>
          <w:lang w:val="sv-SE"/>
        </w:rPr>
        <w:t xml:space="preserve">Bukit Jimbaran, </w:t>
      </w:r>
      <w:r w:rsidR="00300184">
        <w:rPr>
          <w:rFonts w:eastAsia="Calibri" w:cs="Times New Roman"/>
          <w:szCs w:val="24"/>
          <w:lang w:val="id-ID"/>
        </w:rPr>
        <w:t>12</w:t>
      </w:r>
      <w:r>
        <w:rPr>
          <w:rFonts w:eastAsia="Calibri" w:cs="Times New Roman"/>
          <w:szCs w:val="24"/>
          <w:lang w:val="id-ID"/>
        </w:rPr>
        <w:t xml:space="preserve"> </w:t>
      </w:r>
      <w:r>
        <w:rPr>
          <w:rFonts w:eastAsia="Calibri" w:cs="Times New Roman"/>
          <w:szCs w:val="24"/>
        </w:rPr>
        <w:t>J</w:t>
      </w:r>
      <w:r w:rsidRPr="00072532">
        <w:rPr>
          <w:rFonts w:eastAsia="Calibri" w:cs="Times New Roman"/>
          <w:szCs w:val="24"/>
          <w:lang w:val="id-ID"/>
        </w:rPr>
        <w:t>anuari 2021</w:t>
      </w:r>
    </w:p>
    <w:tbl>
      <w:tblPr>
        <w:tblW w:w="0" w:type="auto"/>
        <w:tblLook w:val="04A0" w:firstRow="1" w:lastRow="0" w:firstColumn="1" w:lastColumn="0" w:noHBand="0" w:noVBand="1"/>
      </w:tblPr>
      <w:tblGrid>
        <w:gridCol w:w="4001"/>
        <w:gridCol w:w="4233"/>
      </w:tblGrid>
      <w:tr w:rsidR="00072532" w:rsidRPr="00072532" w14:paraId="40889ADF" w14:textId="77777777" w:rsidTr="00506DF7">
        <w:tc>
          <w:tcPr>
            <w:tcW w:w="4282" w:type="dxa"/>
          </w:tcPr>
          <w:p w14:paraId="79B87C2D" w14:textId="77777777" w:rsidR="00072532" w:rsidRPr="00072532" w:rsidRDefault="00072532" w:rsidP="00072532">
            <w:pPr>
              <w:spacing w:line="240" w:lineRule="auto"/>
              <w:jc w:val="center"/>
              <w:rPr>
                <w:rFonts w:eastAsia="Times New Roman" w:cs="Times New Roman"/>
                <w:szCs w:val="24"/>
              </w:rPr>
            </w:pPr>
            <w:r w:rsidRPr="00072532">
              <w:rPr>
                <w:rFonts w:eastAsia="Times New Roman" w:cs="Times New Roman"/>
                <w:szCs w:val="24"/>
              </w:rPr>
              <w:t>Menyetujui,</w:t>
            </w:r>
          </w:p>
          <w:p w14:paraId="3580B7F8" w14:textId="77777777" w:rsidR="00072532" w:rsidRPr="00072532" w:rsidRDefault="00072532" w:rsidP="00072532">
            <w:pPr>
              <w:spacing w:line="240" w:lineRule="auto"/>
              <w:jc w:val="center"/>
              <w:rPr>
                <w:rFonts w:eastAsia="Times New Roman" w:cs="Times New Roman"/>
                <w:szCs w:val="24"/>
              </w:rPr>
            </w:pPr>
            <w:r w:rsidRPr="00072532">
              <w:rPr>
                <w:rFonts w:eastAsia="Times New Roman" w:cs="Times New Roman"/>
                <w:szCs w:val="24"/>
                <w:lang w:val="id-ID"/>
              </w:rPr>
              <w:t>Dosen Pembimbing 1</w:t>
            </w:r>
          </w:p>
          <w:p w14:paraId="261E750B" w14:textId="77777777" w:rsidR="00072532" w:rsidRPr="00072532" w:rsidRDefault="00072532" w:rsidP="00072532">
            <w:pPr>
              <w:spacing w:line="240" w:lineRule="auto"/>
              <w:jc w:val="left"/>
              <w:rPr>
                <w:rFonts w:eastAsia="Times New Roman" w:cs="Times New Roman"/>
                <w:szCs w:val="24"/>
              </w:rPr>
            </w:pPr>
          </w:p>
          <w:p w14:paraId="797CF990" w14:textId="77777777" w:rsidR="00072532" w:rsidRPr="00072532" w:rsidRDefault="00072532" w:rsidP="00072532">
            <w:pPr>
              <w:spacing w:line="240" w:lineRule="auto"/>
              <w:jc w:val="center"/>
              <w:rPr>
                <w:rFonts w:eastAsia="Times New Roman" w:cs="Times New Roman"/>
                <w:szCs w:val="24"/>
                <w:lang w:val="id-ID"/>
              </w:rPr>
            </w:pPr>
          </w:p>
          <w:p w14:paraId="4A7F0FF5" w14:textId="77777777" w:rsidR="00072532" w:rsidRPr="00072532" w:rsidRDefault="00072532" w:rsidP="00072532">
            <w:pPr>
              <w:spacing w:line="240" w:lineRule="auto"/>
              <w:jc w:val="left"/>
              <w:rPr>
                <w:rFonts w:eastAsia="Times New Roman" w:cs="Times New Roman"/>
                <w:szCs w:val="24"/>
                <w:lang w:val="id-ID"/>
              </w:rPr>
            </w:pPr>
          </w:p>
          <w:p w14:paraId="07941395" w14:textId="77777777" w:rsidR="00072532" w:rsidRPr="00072532" w:rsidRDefault="00072532" w:rsidP="00072532">
            <w:pPr>
              <w:spacing w:line="240" w:lineRule="auto"/>
              <w:jc w:val="center"/>
              <w:rPr>
                <w:rFonts w:eastAsia="Times New Roman" w:cs="Times New Roman"/>
                <w:szCs w:val="24"/>
                <w:u w:val="single"/>
                <w:lang w:val="id-ID"/>
              </w:rPr>
            </w:pPr>
            <w:r w:rsidRPr="00072532">
              <w:rPr>
                <w:rFonts w:eastAsia="Times New Roman" w:cs="Times New Roman"/>
                <w:szCs w:val="24"/>
                <w:u w:val="single"/>
                <w:lang w:val="id-ID"/>
              </w:rPr>
              <w:t>(I Putu Agus Eka Pratama, S.T.,M.T)</w:t>
            </w:r>
          </w:p>
          <w:p w14:paraId="56BFEBFB" w14:textId="3FE61A4A" w:rsidR="00072532" w:rsidRPr="00072532" w:rsidRDefault="00072532" w:rsidP="00072532">
            <w:pPr>
              <w:tabs>
                <w:tab w:val="left" w:pos="630"/>
              </w:tabs>
              <w:spacing w:line="240" w:lineRule="auto"/>
              <w:jc w:val="center"/>
              <w:rPr>
                <w:rFonts w:eastAsia="Times New Roman" w:cs="Times New Roman"/>
                <w:szCs w:val="24"/>
              </w:rPr>
            </w:pPr>
            <w:r w:rsidRPr="00072532">
              <w:rPr>
                <w:rFonts w:eastAsia="Times New Roman" w:cs="Times New Roman"/>
                <w:szCs w:val="24"/>
                <w:lang w:val="id-ID"/>
              </w:rPr>
              <w:t>NIDN</w:t>
            </w:r>
            <w:r>
              <w:rPr>
                <w:rFonts w:eastAsia="Times New Roman" w:cs="Times New Roman"/>
                <w:szCs w:val="24"/>
              </w:rPr>
              <w:t xml:space="preserve">. </w:t>
            </w:r>
            <w:r w:rsidRPr="00072532">
              <w:rPr>
                <w:rFonts w:eastAsia="Times New Roman" w:cs="Times New Roman"/>
                <w:szCs w:val="24"/>
              </w:rPr>
              <w:t>0003118509</w:t>
            </w:r>
          </w:p>
        </w:tc>
        <w:tc>
          <w:tcPr>
            <w:tcW w:w="4540" w:type="dxa"/>
          </w:tcPr>
          <w:p w14:paraId="1BCCE682" w14:textId="77777777" w:rsidR="00072532" w:rsidRPr="00072532" w:rsidRDefault="00072532" w:rsidP="00072532">
            <w:pPr>
              <w:spacing w:line="240" w:lineRule="auto"/>
              <w:jc w:val="center"/>
              <w:rPr>
                <w:rFonts w:eastAsia="Times New Roman" w:cs="Times New Roman"/>
                <w:szCs w:val="24"/>
              </w:rPr>
            </w:pPr>
            <w:r w:rsidRPr="00072532">
              <w:rPr>
                <w:rFonts w:eastAsia="Times New Roman" w:cs="Times New Roman"/>
                <w:szCs w:val="24"/>
              </w:rPr>
              <w:t>Menyetujui,</w:t>
            </w:r>
          </w:p>
          <w:p w14:paraId="1EB3D967" w14:textId="77777777" w:rsidR="00072532" w:rsidRPr="00072532" w:rsidRDefault="00072532" w:rsidP="00072532">
            <w:pPr>
              <w:spacing w:line="240" w:lineRule="auto"/>
              <w:jc w:val="center"/>
              <w:rPr>
                <w:rFonts w:eastAsia="Times New Roman" w:cs="Times New Roman"/>
                <w:szCs w:val="24"/>
              </w:rPr>
            </w:pPr>
            <w:r w:rsidRPr="00072532">
              <w:rPr>
                <w:rFonts w:eastAsia="Times New Roman" w:cs="Times New Roman"/>
                <w:szCs w:val="24"/>
                <w:lang w:val="id-ID"/>
              </w:rPr>
              <w:t>Dosen Pembimbing 2</w:t>
            </w:r>
          </w:p>
          <w:p w14:paraId="74A80587" w14:textId="77777777" w:rsidR="00072532" w:rsidRPr="00072532" w:rsidRDefault="00072532" w:rsidP="00072532">
            <w:pPr>
              <w:spacing w:line="240" w:lineRule="auto"/>
              <w:jc w:val="left"/>
              <w:rPr>
                <w:rFonts w:eastAsia="Times New Roman" w:cs="Times New Roman"/>
                <w:szCs w:val="24"/>
              </w:rPr>
            </w:pPr>
          </w:p>
          <w:p w14:paraId="6CE90653" w14:textId="77777777" w:rsidR="00072532" w:rsidRPr="00072532" w:rsidRDefault="00072532" w:rsidP="00072532">
            <w:pPr>
              <w:spacing w:line="240" w:lineRule="auto"/>
              <w:jc w:val="left"/>
              <w:rPr>
                <w:rFonts w:eastAsia="Times New Roman" w:cs="Times New Roman"/>
                <w:szCs w:val="24"/>
              </w:rPr>
            </w:pPr>
          </w:p>
          <w:p w14:paraId="42A488C7" w14:textId="77777777" w:rsidR="00072532" w:rsidRPr="00072532" w:rsidRDefault="00072532" w:rsidP="00072532">
            <w:pPr>
              <w:spacing w:line="240" w:lineRule="auto"/>
              <w:jc w:val="center"/>
              <w:rPr>
                <w:rFonts w:eastAsia="Times New Roman" w:cs="Times New Roman"/>
                <w:szCs w:val="24"/>
                <w:lang w:val="id-ID"/>
              </w:rPr>
            </w:pPr>
          </w:p>
          <w:p w14:paraId="3D20000D" w14:textId="77777777" w:rsidR="00072532" w:rsidRPr="00072532" w:rsidRDefault="00072532" w:rsidP="00072532">
            <w:pPr>
              <w:spacing w:line="240" w:lineRule="auto"/>
              <w:jc w:val="center"/>
              <w:rPr>
                <w:rFonts w:eastAsia="Times New Roman" w:cs="Times New Roman"/>
                <w:szCs w:val="24"/>
                <w:u w:val="single"/>
                <w:lang w:val="id-ID"/>
              </w:rPr>
            </w:pPr>
            <w:r w:rsidRPr="00072532">
              <w:rPr>
                <w:rFonts w:eastAsia="Times New Roman" w:cs="Times New Roman"/>
                <w:szCs w:val="24"/>
                <w:u w:val="single"/>
                <w:lang w:val="id-ID"/>
              </w:rPr>
              <w:t>(I Putu Arya Dharmaadi, S.T.,M.T)</w:t>
            </w:r>
          </w:p>
          <w:p w14:paraId="0FAED0B0" w14:textId="4008E612" w:rsidR="00072532" w:rsidRPr="00072532" w:rsidRDefault="00072532" w:rsidP="00072532">
            <w:pPr>
              <w:spacing w:line="240" w:lineRule="auto"/>
              <w:jc w:val="center"/>
              <w:rPr>
                <w:rFonts w:eastAsia="Times New Roman" w:cs="Times New Roman"/>
                <w:szCs w:val="24"/>
              </w:rPr>
            </w:pPr>
            <w:r w:rsidRPr="00072532">
              <w:rPr>
                <w:rFonts w:eastAsia="Times New Roman" w:cs="Times New Roman"/>
                <w:szCs w:val="24"/>
                <w:lang w:val="id-ID"/>
              </w:rPr>
              <w:t>NIDN</w:t>
            </w:r>
            <w:r>
              <w:rPr>
                <w:rFonts w:eastAsia="Times New Roman" w:cs="Times New Roman"/>
                <w:szCs w:val="24"/>
              </w:rPr>
              <w:t xml:space="preserve">. </w:t>
            </w:r>
            <w:r w:rsidRPr="00072532">
              <w:rPr>
                <w:rFonts w:eastAsia="Times New Roman" w:cs="Times New Roman"/>
                <w:szCs w:val="24"/>
              </w:rPr>
              <w:t>0015119103</w:t>
            </w:r>
          </w:p>
        </w:tc>
      </w:tr>
      <w:tr w:rsidR="00072532" w:rsidRPr="00072532" w14:paraId="090A013E" w14:textId="77777777" w:rsidTr="00506DF7">
        <w:trPr>
          <w:trHeight w:val="2352"/>
        </w:trPr>
        <w:tc>
          <w:tcPr>
            <w:tcW w:w="8822" w:type="dxa"/>
            <w:gridSpan w:val="2"/>
          </w:tcPr>
          <w:p w14:paraId="53AA39EC" w14:textId="77777777" w:rsidR="00072532" w:rsidRPr="00072532" w:rsidRDefault="00072532" w:rsidP="00072532">
            <w:pPr>
              <w:spacing w:line="240" w:lineRule="auto"/>
              <w:jc w:val="center"/>
              <w:rPr>
                <w:rFonts w:eastAsia="Times New Roman" w:cs="Times New Roman"/>
                <w:szCs w:val="24"/>
                <w:lang w:val="pt-BR"/>
              </w:rPr>
            </w:pPr>
            <w:r w:rsidRPr="00072532">
              <w:rPr>
                <w:rFonts w:eastAsia="Times New Roman" w:cs="Times New Roman"/>
                <w:szCs w:val="24"/>
                <w:lang w:val="pt-BR"/>
              </w:rPr>
              <w:t>Mengetahui,</w:t>
            </w:r>
          </w:p>
          <w:p w14:paraId="447CF591" w14:textId="77777777" w:rsidR="00072532" w:rsidRPr="00072532" w:rsidRDefault="00072532" w:rsidP="00072532">
            <w:pPr>
              <w:spacing w:line="240" w:lineRule="auto"/>
              <w:jc w:val="center"/>
              <w:rPr>
                <w:rFonts w:eastAsia="Times New Roman" w:cs="Times New Roman"/>
                <w:szCs w:val="24"/>
                <w:lang w:val="pt-BR"/>
              </w:rPr>
            </w:pPr>
            <w:r w:rsidRPr="00072532">
              <w:rPr>
                <w:rFonts w:eastAsia="Times New Roman" w:cs="Times New Roman"/>
                <w:szCs w:val="24"/>
                <w:lang w:val="pt-BR"/>
              </w:rPr>
              <w:t>Koordinator Program Studi</w:t>
            </w:r>
          </w:p>
          <w:p w14:paraId="08E5858F" w14:textId="77777777" w:rsidR="00072532" w:rsidRPr="00072532" w:rsidRDefault="00072532" w:rsidP="00072532">
            <w:pPr>
              <w:spacing w:line="240" w:lineRule="auto"/>
              <w:jc w:val="center"/>
              <w:rPr>
                <w:rFonts w:eastAsia="Times New Roman" w:cs="Times New Roman"/>
                <w:szCs w:val="24"/>
                <w:lang w:val="id-ID"/>
              </w:rPr>
            </w:pPr>
            <w:r w:rsidRPr="00072532">
              <w:rPr>
                <w:rFonts w:eastAsia="Times New Roman" w:cs="Times New Roman"/>
                <w:szCs w:val="24"/>
                <w:lang w:val="pt-BR"/>
              </w:rPr>
              <w:t>Teknologi Informasi</w:t>
            </w:r>
          </w:p>
          <w:p w14:paraId="6841762B" w14:textId="77777777" w:rsidR="00072532" w:rsidRPr="00072532" w:rsidRDefault="00072532" w:rsidP="00072532">
            <w:pPr>
              <w:spacing w:line="240" w:lineRule="auto"/>
              <w:jc w:val="left"/>
              <w:rPr>
                <w:rFonts w:eastAsia="Times New Roman" w:cs="Times New Roman"/>
                <w:szCs w:val="24"/>
                <w:u w:val="single"/>
              </w:rPr>
            </w:pPr>
          </w:p>
          <w:p w14:paraId="325F4ACE" w14:textId="77777777" w:rsidR="00072532" w:rsidRPr="00072532" w:rsidRDefault="00072532" w:rsidP="00072532">
            <w:pPr>
              <w:spacing w:line="240" w:lineRule="auto"/>
              <w:jc w:val="left"/>
              <w:rPr>
                <w:rFonts w:eastAsia="Times New Roman" w:cs="Times New Roman"/>
                <w:szCs w:val="24"/>
                <w:u w:val="single"/>
                <w:lang w:val="sv-SE"/>
              </w:rPr>
            </w:pPr>
          </w:p>
          <w:p w14:paraId="0CC58BFE" w14:textId="77777777" w:rsidR="00072532" w:rsidRPr="00072532" w:rsidRDefault="00072532" w:rsidP="00072532">
            <w:pPr>
              <w:spacing w:line="240" w:lineRule="auto"/>
              <w:jc w:val="left"/>
              <w:rPr>
                <w:rFonts w:eastAsia="Times New Roman" w:cs="Times New Roman"/>
                <w:szCs w:val="24"/>
                <w:u w:val="single"/>
                <w:lang w:val="sv-SE"/>
              </w:rPr>
            </w:pPr>
          </w:p>
          <w:p w14:paraId="119849DF" w14:textId="77777777" w:rsidR="00072532" w:rsidRPr="00072532" w:rsidRDefault="00072532" w:rsidP="00072532">
            <w:pPr>
              <w:spacing w:line="240" w:lineRule="auto"/>
              <w:jc w:val="center"/>
              <w:rPr>
                <w:rFonts w:eastAsia="Times New Roman" w:cs="Times New Roman"/>
                <w:szCs w:val="24"/>
                <w:u w:val="single"/>
                <w:lang w:val="id-ID"/>
              </w:rPr>
            </w:pPr>
            <w:r w:rsidRPr="00072532">
              <w:rPr>
                <w:rFonts w:eastAsia="Times New Roman" w:cs="Times New Roman"/>
                <w:szCs w:val="24"/>
                <w:u w:val="single"/>
                <w:lang w:val="id-ID"/>
              </w:rPr>
              <w:t>(Dr. Ir. I Made Oka Widyantara, S.T.,M.T)</w:t>
            </w:r>
          </w:p>
          <w:p w14:paraId="1A56A523" w14:textId="77777777" w:rsidR="00072532" w:rsidRPr="00072532" w:rsidRDefault="00072532" w:rsidP="00072532">
            <w:pPr>
              <w:spacing w:line="276" w:lineRule="auto"/>
              <w:jc w:val="center"/>
              <w:rPr>
                <w:rFonts w:eastAsia="Times New Roman" w:cs="Times New Roman"/>
                <w:szCs w:val="24"/>
              </w:rPr>
            </w:pPr>
            <w:r w:rsidRPr="00072532">
              <w:rPr>
                <w:rFonts w:eastAsia="Times New Roman" w:cs="Times New Roman"/>
                <w:szCs w:val="24"/>
                <w:lang w:val="id-ID"/>
              </w:rPr>
              <w:t>NIP.</w:t>
            </w:r>
            <w:r w:rsidRPr="00072532">
              <w:rPr>
                <w:rFonts w:ascii="Calibri" w:eastAsia="Calibri" w:hAnsi="Calibri" w:cs="Times New Roman"/>
                <w:sz w:val="22"/>
                <w:lang w:val="id-ID"/>
              </w:rPr>
              <w:t xml:space="preserve"> </w:t>
            </w:r>
            <w:r w:rsidRPr="00072532">
              <w:rPr>
                <w:rFonts w:eastAsia="Times New Roman" w:cs="Times New Roman"/>
                <w:szCs w:val="24"/>
                <w:lang w:val="id-ID"/>
              </w:rPr>
              <w:t>197312111999031001</w:t>
            </w:r>
          </w:p>
        </w:tc>
      </w:tr>
    </w:tbl>
    <w:p w14:paraId="4FE1CE86" w14:textId="77777777" w:rsidR="00072532" w:rsidRDefault="00072532" w:rsidP="00E70AEA">
      <w:pPr>
        <w:pStyle w:val="Heading1"/>
        <w:sectPr w:rsidR="00072532" w:rsidSect="00072532">
          <w:pgSz w:w="11906" w:h="16838" w:code="9"/>
          <w:pgMar w:top="1872" w:right="1872" w:bottom="1872" w:left="2016" w:header="567" w:footer="567" w:gutter="0"/>
          <w:pgNumType w:fmt="lowerRoman"/>
          <w:cols w:space="720"/>
          <w:docGrid w:linePitch="360"/>
        </w:sectPr>
      </w:pPr>
    </w:p>
    <w:bookmarkEnd w:id="3"/>
    <w:bookmarkEnd w:id="4"/>
    <w:bookmarkEnd w:id="5"/>
    <w:bookmarkEnd w:id="6"/>
    <w:bookmarkEnd w:id="7"/>
    <w:bookmarkEnd w:id="8"/>
    <w:bookmarkEnd w:id="9"/>
    <w:p w14:paraId="6881C71A" w14:textId="75EB5E02" w:rsidR="00E70AEA" w:rsidRPr="0044542D" w:rsidRDefault="00E70AEA" w:rsidP="0044542D">
      <w:pPr>
        <w:tabs>
          <w:tab w:val="left" w:pos="4536"/>
        </w:tabs>
        <w:spacing w:line="276" w:lineRule="auto"/>
        <w:jc w:val="center"/>
        <w:rPr>
          <w:rFonts w:eastAsia="Times New Roman"/>
        </w:rPr>
        <w:sectPr w:rsidR="00E70AEA" w:rsidRPr="0044542D" w:rsidSect="00072532">
          <w:pgSz w:w="11906" w:h="16838" w:code="9"/>
          <w:pgMar w:top="1872" w:right="1872" w:bottom="1872" w:left="2016" w:header="567" w:footer="567" w:gutter="0"/>
          <w:pgNumType w:fmt="lowerRoman"/>
          <w:cols w:space="720"/>
          <w:docGrid w:linePitch="360"/>
        </w:sectPr>
      </w:pPr>
    </w:p>
    <w:p w14:paraId="313237B3" w14:textId="1E147FEB" w:rsidR="00D91C96" w:rsidRDefault="00D91C96" w:rsidP="0044542D">
      <w:pPr>
        <w:pStyle w:val="Heading1"/>
      </w:pPr>
      <w:bookmarkStart w:id="10" w:name="_Toc61213464"/>
      <w:r>
        <w:lastRenderedPageBreak/>
        <w:t>KATA PENGANTAR</w:t>
      </w:r>
      <w:bookmarkEnd w:id="10"/>
    </w:p>
    <w:p w14:paraId="31A4DB67" w14:textId="1C81D39D" w:rsidR="00D91C96" w:rsidRDefault="00D91C96" w:rsidP="00D91C96"/>
    <w:p w14:paraId="3B9FF5AB" w14:textId="77777777" w:rsidR="00D91C96" w:rsidRPr="00D91C96" w:rsidRDefault="00D91C96" w:rsidP="00D91C96"/>
    <w:p w14:paraId="4D2567D1" w14:textId="0AF10C75" w:rsidR="00D91C96" w:rsidRDefault="00D91C96" w:rsidP="00D91C96">
      <w:pPr>
        <w:ind w:firstLine="851"/>
      </w:pPr>
      <w:r>
        <w:t xml:space="preserve">Puji dan syukur saya panjatkan kehadapan Tuhan Yang Maha Esa sehingga penulis dapat menyelesaikan laporan program Magang Kampus Merdeka dengan judul </w:t>
      </w:r>
      <w:r w:rsidRPr="00D91C96">
        <w:rPr>
          <w:b/>
        </w:rPr>
        <w:t>“Magan</w:t>
      </w:r>
      <w:r w:rsidR="0044542D">
        <w:rPr>
          <w:b/>
        </w:rPr>
        <w:t>g Industri Teknologi Informasi di Dinas Komunikasi d</w:t>
      </w:r>
      <w:r w:rsidRPr="00D91C96">
        <w:rPr>
          <w:b/>
        </w:rPr>
        <w:t>an Informatika Pemerintah Kabupaten Gianyar”</w:t>
      </w:r>
      <w:r>
        <w:t xml:space="preserve">. </w:t>
      </w:r>
      <w:proofErr w:type="gramStart"/>
      <w:r>
        <w:t>Penulis mendapatkan masukan dan bimbingan dari berbagai pihak</w:t>
      </w:r>
      <w:r w:rsidR="002140DA">
        <w:t xml:space="preserve"> dalam menyusun laporan</w:t>
      </w:r>
      <w:r w:rsidR="002140DA" w:rsidRPr="002140DA">
        <w:t xml:space="preserve"> </w:t>
      </w:r>
      <w:r w:rsidR="002140DA">
        <w:t>program Magang Kampus Merdeka ini</w:t>
      </w:r>
      <w:r>
        <w:t>.</w:t>
      </w:r>
      <w:proofErr w:type="gramEnd"/>
      <w:r>
        <w:t xml:space="preserve"> Sehubungan dengan hal tersebut pada kesempatan ini penulis menyampaikan ucapan terima kasih kepada: </w:t>
      </w:r>
    </w:p>
    <w:p w14:paraId="3F125946" w14:textId="77777777" w:rsidR="002140DA" w:rsidRPr="002140DA" w:rsidRDefault="00D91C96" w:rsidP="00A0746C">
      <w:pPr>
        <w:pStyle w:val="ListParagraph"/>
        <w:numPr>
          <w:ilvl w:val="0"/>
          <w:numId w:val="11"/>
        </w:numPr>
        <w:ind w:left="851" w:hanging="425"/>
        <w:rPr>
          <w:b/>
          <w:sz w:val="28"/>
        </w:rPr>
      </w:pPr>
      <w:r>
        <w:t>Prof. Ir. Ngakan Putu Gede Suardana, MT, Ph.D selaku Dekan Fakultas Teknik Universitas Udayana.</w:t>
      </w:r>
    </w:p>
    <w:p w14:paraId="7003CEBB" w14:textId="42D6CCFD" w:rsidR="002140DA" w:rsidRPr="008D2FBA" w:rsidRDefault="00D91C96" w:rsidP="00A0746C">
      <w:pPr>
        <w:pStyle w:val="ListParagraph"/>
        <w:numPr>
          <w:ilvl w:val="0"/>
          <w:numId w:val="11"/>
        </w:numPr>
        <w:ind w:left="851" w:hanging="425"/>
        <w:rPr>
          <w:b/>
          <w:sz w:val="28"/>
        </w:rPr>
      </w:pPr>
      <w:r w:rsidRPr="00E90CD2">
        <w:t>Dr. Ir. I Made Oka Widyantara, ST., MT., IPM, ASEAN Eng.</w:t>
      </w:r>
      <w:r>
        <w:t xml:space="preserve"> selaku Koordinator Program Studi Teknologi Informasi Fakultas Teknik Universitas Udayana.</w:t>
      </w:r>
    </w:p>
    <w:p w14:paraId="652EDFBA" w14:textId="5FB0408B" w:rsidR="008D2FBA" w:rsidRPr="008D2FBA" w:rsidRDefault="008D2FBA" w:rsidP="008D2FBA">
      <w:pPr>
        <w:pStyle w:val="ListParagraph"/>
        <w:numPr>
          <w:ilvl w:val="0"/>
          <w:numId w:val="11"/>
        </w:numPr>
        <w:ind w:left="851" w:hanging="425"/>
        <w:rPr>
          <w:b/>
          <w:sz w:val="28"/>
        </w:rPr>
      </w:pPr>
      <w:r w:rsidRPr="002140DA">
        <w:t xml:space="preserve">Bapak </w:t>
      </w:r>
      <w:proofErr w:type="gramStart"/>
      <w:r w:rsidRPr="002140DA">
        <w:t>Dwi</w:t>
      </w:r>
      <w:proofErr w:type="gramEnd"/>
      <w:r w:rsidRPr="002140DA">
        <w:t xml:space="preserve"> Putra Githa, S.T., M.T.</w:t>
      </w:r>
      <w:r w:rsidR="00D66543">
        <w:t xml:space="preserve"> selaku Koordinator</w:t>
      </w:r>
      <w:r>
        <w:t xml:space="preserve"> Program Magang Kampus Merdeka Program Studi Teknologi Informasi.</w:t>
      </w:r>
    </w:p>
    <w:p w14:paraId="4582E3A5" w14:textId="61D5BEF2" w:rsidR="002140DA" w:rsidRPr="002140DA" w:rsidRDefault="002140DA" w:rsidP="00A0746C">
      <w:pPr>
        <w:pStyle w:val="ListParagraph"/>
        <w:numPr>
          <w:ilvl w:val="0"/>
          <w:numId w:val="11"/>
        </w:numPr>
        <w:ind w:left="851" w:hanging="425"/>
        <w:rPr>
          <w:b/>
          <w:sz w:val="28"/>
        </w:rPr>
      </w:pPr>
      <w:r w:rsidRPr="002140DA">
        <w:t xml:space="preserve">Bapak I Made Sunia Raharja, </w:t>
      </w:r>
      <w:proofErr w:type="gramStart"/>
      <w:r w:rsidRPr="002140DA">
        <w:t>S.Kom.,</w:t>
      </w:r>
      <w:proofErr w:type="gramEnd"/>
      <w:r w:rsidRPr="002140DA">
        <w:t xml:space="preserve"> M.Cs</w:t>
      </w:r>
      <w:r>
        <w:t xml:space="preserve"> selaku </w:t>
      </w:r>
      <w:r w:rsidR="00D66543">
        <w:t>Sekretaris</w:t>
      </w:r>
      <w:r>
        <w:t xml:space="preserve"> Program Magang Kampus Merdeka</w:t>
      </w:r>
      <w:r w:rsidR="0044542D">
        <w:t xml:space="preserve"> Program Studi Teknologi Informasi</w:t>
      </w:r>
      <w:r>
        <w:t>.</w:t>
      </w:r>
    </w:p>
    <w:p w14:paraId="777EC7EF" w14:textId="342068B4" w:rsidR="00D91C96" w:rsidRPr="002140DA" w:rsidRDefault="002140DA" w:rsidP="00A0746C">
      <w:pPr>
        <w:pStyle w:val="ListParagraph"/>
        <w:numPr>
          <w:ilvl w:val="0"/>
          <w:numId w:val="11"/>
        </w:numPr>
        <w:ind w:left="851" w:hanging="425"/>
        <w:rPr>
          <w:b/>
          <w:sz w:val="28"/>
        </w:rPr>
      </w:pPr>
      <w:r w:rsidRPr="002140DA">
        <w:t>Bapak I Putu Agus Eka Pratama, S.T., M.T.</w:t>
      </w:r>
      <w:r w:rsidR="00D91C96">
        <w:t xml:space="preserve"> selaku </w:t>
      </w:r>
      <w:r>
        <w:t xml:space="preserve">Dosen Pembimbing </w:t>
      </w:r>
      <w:r w:rsidR="00D91C96">
        <w:t xml:space="preserve">I yang telah banyak meluangkan waktu memberikan dorongan, bimbingan, tuntunan dan kesabaran selama penyusunan </w:t>
      </w:r>
      <w:r>
        <w:t>laporan program Magang Kampus Merdeka</w:t>
      </w:r>
      <w:r w:rsidR="00D91C96">
        <w:t>.</w:t>
      </w:r>
    </w:p>
    <w:p w14:paraId="33DB4F92" w14:textId="217E33B9" w:rsidR="0055186D" w:rsidRPr="0055186D" w:rsidRDefault="0055186D" w:rsidP="00A0746C">
      <w:pPr>
        <w:pStyle w:val="ListParagraph"/>
        <w:numPr>
          <w:ilvl w:val="0"/>
          <w:numId w:val="11"/>
        </w:numPr>
        <w:ind w:left="851" w:hanging="425"/>
        <w:rPr>
          <w:b/>
          <w:sz w:val="28"/>
        </w:rPr>
      </w:pPr>
      <w:r>
        <w:t xml:space="preserve">Bapak </w:t>
      </w:r>
      <w:r w:rsidRPr="002140DA">
        <w:t>I Putu Arya Dharmaadi, S.T., M.T.</w:t>
      </w:r>
      <w:r>
        <w:t xml:space="preserve"> selaku Dosen Pembimbing II yang juga telah banyak meluangkan waktu memberikan dorongan, bimbingan, tuntunan dan kesabaran selama penyusunan laporan program Magang Kampus Merdeka.</w:t>
      </w:r>
    </w:p>
    <w:p w14:paraId="37E062E1" w14:textId="12ABBCAE" w:rsidR="0055186D" w:rsidRDefault="0055186D" w:rsidP="00A0746C">
      <w:pPr>
        <w:pStyle w:val="ListParagraph"/>
        <w:numPr>
          <w:ilvl w:val="0"/>
          <w:numId w:val="11"/>
        </w:numPr>
        <w:ind w:left="851" w:hanging="425"/>
      </w:pPr>
      <w:r>
        <w:t xml:space="preserve">Bapak </w:t>
      </w:r>
      <w:r w:rsidR="0044542D" w:rsidRPr="0044542D">
        <w:rPr>
          <w:rFonts w:eastAsia="Times New Roman" w:cs="Times New Roman"/>
        </w:rPr>
        <w:t>I Dewa Gde A</w:t>
      </w:r>
      <w:r w:rsidR="0044542D">
        <w:rPr>
          <w:rFonts w:eastAsia="Times New Roman" w:cs="Times New Roman"/>
        </w:rPr>
        <w:t>.</w:t>
      </w:r>
      <w:r w:rsidR="0044542D" w:rsidRPr="0044542D">
        <w:rPr>
          <w:rFonts w:eastAsia="Times New Roman" w:cs="Times New Roman"/>
        </w:rPr>
        <w:t xml:space="preserve"> Wahyudi, S.T</w:t>
      </w:r>
      <w:r>
        <w:t xml:space="preserve"> selaku Pembimbing Lapangan yang telah memberikan bimbingan dan informasi selama program Magang </w:t>
      </w:r>
      <w:r>
        <w:lastRenderedPageBreak/>
        <w:t xml:space="preserve">Kampus Merdeka di </w:t>
      </w:r>
      <w:r w:rsidR="0044542D">
        <w:t>Dinas Komunikasi d</w:t>
      </w:r>
      <w:r w:rsidRPr="0055186D">
        <w:t>an Informatika Pemerintah Kabupaten Gianyar</w:t>
      </w:r>
      <w:r w:rsidR="0044542D">
        <w:t>.</w:t>
      </w:r>
    </w:p>
    <w:p w14:paraId="0D71886C" w14:textId="1E57AC7F" w:rsidR="0055186D" w:rsidRDefault="0055186D" w:rsidP="00A0746C">
      <w:pPr>
        <w:pStyle w:val="ListParagraph"/>
        <w:numPr>
          <w:ilvl w:val="0"/>
          <w:numId w:val="11"/>
        </w:numPr>
        <w:ind w:left="851" w:hanging="425"/>
      </w:pPr>
      <w:r>
        <w:t xml:space="preserve">Seluruh Pegawai </w:t>
      </w:r>
      <w:r w:rsidR="0044542D">
        <w:t>Dinas Komunikasi d</w:t>
      </w:r>
      <w:r w:rsidR="0044542D" w:rsidRPr="0055186D">
        <w:t>an Informatika Pemerintah Kabupaten Gianyar</w:t>
      </w:r>
      <w:r w:rsidR="0044542D">
        <w:t xml:space="preserve"> </w:t>
      </w:r>
      <w:r>
        <w:t>yang sudah memberikan arahan kepada penulis.</w:t>
      </w:r>
    </w:p>
    <w:p w14:paraId="06AA2D66" w14:textId="7E293209" w:rsidR="002140DA" w:rsidRDefault="0055186D" w:rsidP="0055186D">
      <w:pPr>
        <w:ind w:firstLine="851"/>
      </w:pPr>
      <w:proofErr w:type="gramStart"/>
      <w:r>
        <w:t>Penulis sangat mengharapkan kritik dan saran dari berbagai pihak yang telah membaca laporan ini.</w:t>
      </w:r>
      <w:proofErr w:type="gramEnd"/>
      <w:r>
        <w:t xml:space="preserve"> </w:t>
      </w:r>
      <w:proofErr w:type="gramStart"/>
      <w:r>
        <w:t>Akhir kata penulis memohon maaf jika ada kesalahan dalam penyusunan laporan ini, semoga laporan ini dapat memberikan informasi dan bermanfaat bagi semua pihak yang membutuhkan.</w:t>
      </w:r>
      <w:proofErr w:type="gramEnd"/>
    </w:p>
    <w:p w14:paraId="4E121566" w14:textId="7E20F8DA" w:rsidR="0055186D" w:rsidRDefault="0055186D" w:rsidP="0055186D"/>
    <w:p w14:paraId="51F7C173" w14:textId="28C5352A" w:rsidR="0055186D" w:rsidRDefault="0055186D" w:rsidP="0055186D"/>
    <w:p w14:paraId="309564AD" w14:textId="6E440135" w:rsidR="0055186D" w:rsidRDefault="0055186D" w:rsidP="0055186D"/>
    <w:p w14:paraId="41EF4F95" w14:textId="36848513" w:rsidR="0055186D" w:rsidRDefault="0055186D" w:rsidP="0055186D">
      <w:pPr>
        <w:jc w:val="right"/>
      </w:pPr>
      <w:r>
        <w:t>Jimbaran, Januari 2021</w:t>
      </w:r>
    </w:p>
    <w:p w14:paraId="14F207F1" w14:textId="24275A74" w:rsidR="0055186D" w:rsidRDefault="0055186D" w:rsidP="0055186D">
      <w:pPr>
        <w:jc w:val="right"/>
      </w:pPr>
    </w:p>
    <w:p w14:paraId="14C5ECEF" w14:textId="081F49AB" w:rsidR="0055186D" w:rsidRDefault="0055186D" w:rsidP="0055186D">
      <w:pPr>
        <w:jc w:val="right"/>
      </w:pPr>
    </w:p>
    <w:p w14:paraId="3359EB7B" w14:textId="1BAB96AB" w:rsidR="0055186D" w:rsidRDefault="0055186D" w:rsidP="0055186D">
      <w:pPr>
        <w:jc w:val="right"/>
      </w:pPr>
    </w:p>
    <w:p w14:paraId="36F8FB7A" w14:textId="77777777" w:rsidR="0055186D" w:rsidRDefault="0055186D" w:rsidP="0055186D">
      <w:pPr>
        <w:jc w:val="right"/>
        <w:sectPr w:rsidR="0055186D" w:rsidSect="00465ACC">
          <w:type w:val="continuous"/>
          <w:pgSz w:w="11906" w:h="16838" w:code="9"/>
          <w:pgMar w:top="1872" w:right="1872" w:bottom="1872" w:left="2016" w:header="0" w:footer="567" w:gutter="0"/>
          <w:pgNumType w:fmt="lowerRoman"/>
          <w:cols w:space="720"/>
          <w:docGrid w:linePitch="360"/>
        </w:sectPr>
      </w:pPr>
      <w:r>
        <w:t>Penulis</w:t>
      </w:r>
    </w:p>
    <w:p w14:paraId="0CA6CF0E" w14:textId="77777777" w:rsidR="0044542D" w:rsidRDefault="0044542D" w:rsidP="0044542D">
      <w:pPr>
        <w:pStyle w:val="Heading1"/>
        <w:jc w:val="both"/>
        <w:sectPr w:rsidR="0044542D" w:rsidSect="00465ACC">
          <w:type w:val="continuous"/>
          <w:pgSz w:w="11906" w:h="16838" w:code="9"/>
          <w:pgMar w:top="1872" w:right="1872" w:bottom="1872" w:left="2016" w:header="0" w:footer="697" w:gutter="0"/>
          <w:cols w:space="720"/>
          <w:docGrid w:linePitch="360"/>
        </w:sectPr>
      </w:pPr>
    </w:p>
    <w:p w14:paraId="3FD627DE" w14:textId="77777777" w:rsidR="0078371B" w:rsidRDefault="0078371B" w:rsidP="0078371B">
      <w:pPr>
        <w:pStyle w:val="Heading1"/>
      </w:pPr>
      <w:bookmarkStart w:id="11" w:name="_Toc60773514"/>
      <w:bookmarkStart w:id="12" w:name="_Toc61213465"/>
      <w:r w:rsidRPr="00756303">
        <w:lastRenderedPageBreak/>
        <w:t>ABSTRAK</w:t>
      </w:r>
      <w:bookmarkEnd w:id="11"/>
      <w:bookmarkEnd w:id="12"/>
    </w:p>
    <w:p w14:paraId="15C43B7B" w14:textId="77777777" w:rsidR="0078371B" w:rsidRDefault="0078371B" w:rsidP="0078371B">
      <w:pPr>
        <w:spacing w:line="480" w:lineRule="auto"/>
        <w:rPr>
          <w:rFonts w:cs="Times New Roman"/>
          <w:szCs w:val="24"/>
        </w:rPr>
      </w:pPr>
    </w:p>
    <w:p w14:paraId="2845E87A" w14:textId="36124696" w:rsidR="00DF53BF" w:rsidRPr="00167E2A" w:rsidRDefault="00263589" w:rsidP="00914209">
      <w:pPr>
        <w:spacing w:line="240" w:lineRule="auto"/>
        <w:ind w:firstLine="851"/>
        <w:rPr>
          <w:rFonts w:cs="Times New Roman"/>
          <w:szCs w:val="24"/>
        </w:rPr>
      </w:pPr>
      <w:r>
        <w:rPr>
          <w:rFonts w:cs="Times New Roman"/>
          <w:szCs w:val="24"/>
        </w:rPr>
        <w:t xml:space="preserve">Panjangnya proses pengajuan </w:t>
      </w:r>
      <w:r w:rsidR="00DF53BF">
        <w:rPr>
          <w:rFonts w:cs="Times New Roman"/>
          <w:szCs w:val="24"/>
        </w:rPr>
        <w:t xml:space="preserve">penerbitan dokumen administrasi kependudukan sudah menjadi masalah warisan sejak jaman dahulu. </w:t>
      </w:r>
      <w:proofErr w:type="gramStart"/>
      <w:r w:rsidR="00DF53BF">
        <w:rPr>
          <w:rFonts w:cs="Times New Roman"/>
          <w:szCs w:val="24"/>
        </w:rPr>
        <w:t>Bahkan hal ini diperparah dengan oknum-oknum petugas catatan sipil yang menjadikan masalah ini sebagai ladang pemasukan tambahan sehingga banyak pengajuan dokumen yang terlambat bahkan tidak terurus.</w:t>
      </w:r>
      <w:proofErr w:type="gramEnd"/>
      <w:r w:rsidR="00DF53BF">
        <w:rPr>
          <w:rFonts w:cs="Times New Roman"/>
          <w:szCs w:val="24"/>
        </w:rPr>
        <w:t xml:space="preserve"> Tujuan penelitian ini adalah untuk menyederhanakan proses pengajuan dokuman administrasi kependudukan. </w:t>
      </w:r>
      <w:proofErr w:type="gramStart"/>
      <w:r w:rsidR="00DF53BF">
        <w:rPr>
          <w:rFonts w:cs="Times New Roman"/>
          <w:szCs w:val="24"/>
        </w:rPr>
        <w:t>Penelitian ini menggunakan metode pengembangan waterfall.</w:t>
      </w:r>
      <w:proofErr w:type="gramEnd"/>
      <w:r w:rsidR="00DF53BF">
        <w:rPr>
          <w:rFonts w:cs="Times New Roman"/>
          <w:szCs w:val="24"/>
        </w:rPr>
        <w:t xml:space="preserve"> </w:t>
      </w:r>
      <w:proofErr w:type="gramStart"/>
      <w:r w:rsidR="00DF53BF">
        <w:rPr>
          <w:rFonts w:cs="Times New Roman"/>
          <w:szCs w:val="24"/>
        </w:rPr>
        <w:t>Sumber data yang digunakan adalah data yang dikumpulkan secara langsung di lapangan.</w:t>
      </w:r>
      <w:proofErr w:type="gramEnd"/>
      <w:r w:rsidR="00DF53BF">
        <w:rPr>
          <w:rFonts w:cs="Times New Roman"/>
          <w:szCs w:val="24"/>
        </w:rPr>
        <w:t xml:space="preserve"> Berdasarkan penelitian yang sudah dilakukan, digitalisasi proses pengajuan dokumen administrasi dapat mengatasi masalah kerumitan birokrasi dan menjamin integritas data kependudukan di Kabupaten Gianyar.</w:t>
      </w:r>
    </w:p>
    <w:p w14:paraId="7B1128E9" w14:textId="77777777" w:rsidR="0078371B" w:rsidRDefault="0078371B">
      <w:pPr>
        <w:spacing w:after="160" w:line="259" w:lineRule="auto"/>
        <w:jc w:val="left"/>
        <w:rPr>
          <w:rFonts w:eastAsiaTheme="majorEastAsia" w:cstheme="majorBidi"/>
          <w:b/>
          <w:szCs w:val="32"/>
        </w:rPr>
      </w:pPr>
      <w:r>
        <w:br w:type="page"/>
      </w:r>
    </w:p>
    <w:p w14:paraId="541DA4DC" w14:textId="4F07D8B3" w:rsidR="0055186D" w:rsidRDefault="0055186D" w:rsidP="0044542D">
      <w:pPr>
        <w:pStyle w:val="Heading1"/>
      </w:pPr>
      <w:bookmarkStart w:id="13" w:name="_Toc61213466"/>
      <w:r>
        <w:lastRenderedPageBreak/>
        <w:t>DAFTAR ISI</w:t>
      </w:r>
      <w:bookmarkEnd w:id="13"/>
    </w:p>
    <w:p w14:paraId="3EB53644" w14:textId="48EF973C" w:rsidR="0055186D" w:rsidRDefault="0055186D" w:rsidP="0055186D"/>
    <w:p w14:paraId="6A34899C" w14:textId="3899F464" w:rsidR="00F37116" w:rsidRDefault="00465ACC" w:rsidP="00F37116">
      <w:pPr>
        <w:pStyle w:val="TOC1"/>
        <w:spacing w:after="0"/>
        <w:rPr>
          <w:rFonts w:asciiTheme="minorHAnsi" w:eastAsiaTheme="minorEastAsia" w:hAnsiTheme="minorHAnsi"/>
          <w:b w:val="0"/>
          <w:sz w:val="22"/>
        </w:rPr>
      </w:pPr>
      <w:r>
        <w:fldChar w:fldCharType="begin"/>
      </w:r>
      <w:r>
        <w:instrText xml:space="preserve"> TOC \o "1-3" \h \z \u </w:instrText>
      </w:r>
      <w:r>
        <w:fldChar w:fldCharType="separate"/>
      </w:r>
      <w:hyperlink w:anchor="_Toc61213462" w:history="1">
        <w:r w:rsidR="00F37116">
          <w:rPr>
            <w:rStyle w:val="Hyperlink"/>
          </w:rPr>
          <w:t>HALAMAN JUDUL</w:t>
        </w:r>
        <w:r w:rsidR="00F37116">
          <w:rPr>
            <w:webHidden/>
          </w:rPr>
          <w:tab/>
        </w:r>
        <w:r w:rsidR="00F37116">
          <w:rPr>
            <w:webHidden/>
          </w:rPr>
          <w:fldChar w:fldCharType="begin"/>
        </w:r>
        <w:r w:rsidR="00F37116">
          <w:rPr>
            <w:webHidden/>
          </w:rPr>
          <w:instrText xml:space="preserve"> PAGEREF _Toc61213462 \h </w:instrText>
        </w:r>
        <w:r w:rsidR="00F37116">
          <w:rPr>
            <w:webHidden/>
          </w:rPr>
        </w:r>
        <w:r w:rsidR="00F37116">
          <w:rPr>
            <w:webHidden/>
          </w:rPr>
          <w:fldChar w:fldCharType="separate"/>
        </w:r>
        <w:r w:rsidR="00300184">
          <w:rPr>
            <w:webHidden/>
          </w:rPr>
          <w:t>i</w:t>
        </w:r>
        <w:r w:rsidR="00F37116">
          <w:rPr>
            <w:webHidden/>
          </w:rPr>
          <w:fldChar w:fldCharType="end"/>
        </w:r>
      </w:hyperlink>
    </w:p>
    <w:p w14:paraId="7C90171C" w14:textId="54E077B4" w:rsidR="00F37116" w:rsidRDefault="004A3D8E" w:rsidP="00F37116">
      <w:pPr>
        <w:pStyle w:val="TOC1"/>
        <w:spacing w:after="0"/>
        <w:rPr>
          <w:rFonts w:asciiTheme="minorHAnsi" w:eastAsiaTheme="minorEastAsia" w:hAnsiTheme="minorHAnsi"/>
          <w:b w:val="0"/>
          <w:sz w:val="22"/>
        </w:rPr>
      </w:pPr>
      <w:hyperlink w:anchor="_Toc61213463" w:history="1">
        <w:r w:rsidR="00F37116">
          <w:rPr>
            <w:rStyle w:val="Hyperlink"/>
          </w:rPr>
          <w:t>HALAMAN</w:t>
        </w:r>
        <w:r w:rsidR="00F37116" w:rsidRPr="0091355F">
          <w:rPr>
            <w:rStyle w:val="Hyperlink"/>
          </w:rPr>
          <w:t xml:space="preserve"> PENGESAHAN</w:t>
        </w:r>
        <w:r w:rsidR="00F37116">
          <w:rPr>
            <w:webHidden/>
          </w:rPr>
          <w:tab/>
        </w:r>
        <w:r w:rsidR="00F37116">
          <w:rPr>
            <w:webHidden/>
          </w:rPr>
          <w:fldChar w:fldCharType="begin"/>
        </w:r>
        <w:r w:rsidR="00F37116">
          <w:rPr>
            <w:webHidden/>
          </w:rPr>
          <w:instrText xml:space="preserve"> PAGEREF _Toc61213463 \h </w:instrText>
        </w:r>
        <w:r w:rsidR="00F37116">
          <w:rPr>
            <w:webHidden/>
          </w:rPr>
        </w:r>
        <w:r w:rsidR="00F37116">
          <w:rPr>
            <w:webHidden/>
          </w:rPr>
          <w:fldChar w:fldCharType="separate"/>
        </w:r>
        <w:r w:rsidR="00300184">
          <w:rPr>
            <w:webHidden/>
          </w:rPr>
          <w:t>ii</w:t>
        </w:r>
        <w:r w:rsidR="00F37116">
          <w:rPr>
            <w:webHidden/>
          </w:rPr>
          <w:fldChar w:fldCharType="end"/>
        </w:r>
      </w:hyperlink>
    </w:p>
    <w:p w14:paraId="3ED38D86" w14:textId="7F11C38A" w:rsidR="00F37116" w:rsidRDefault="004A3D8E" w:rsidP="00F37116">
      <w:pPr>
        <w:pStyle w:val="TOC1"/>
        <w:spacing w:after="0"/>
        <w:rPr>
          <w:rFonts w:asciiTheme="minorHAnsi" w:eastAsiaTheme="minorEastAsia" w:hAnsiTheme="minorHAnsi"/>
          <w:b w:val="0"/>
          <w:sz w:val="22"/>
        </w:rPr>
      </w:pPr>
      <w:hyperlink w:anchor="_Toc61213464" w:history="1">
        <w:r w:rsidR="00F37116" w:rsidRPr="0091355F">
          <w:rPr>
            <w:rStyle w:val="Hyperlink"/>
          </w:rPr>
          <w:t>KATA PENGANTAR</w:t>
        </w:r>
        <w:r w:rsidR="00F37116">
          <w:rPr>
            <w:webHidden/>
          </w:rPr>
          <w:tab/>
        </w:r>
        <w:r w:rsidR="00F37116">
          <w:rPr>
            <w:webHidden/>
          </w:rPr>
          <w:fldChar w:fldCharType="begin"/>
        </w:r>
        <w:r w:rsidR="00F37116">
          <w:rPr>
            <w:webHidden/>
          </w:rPr>
          <w:instrText xml:space="preserve"> PAGEREF _Toc61213464 \h </w:instrText>
        </w:r>
        <w:r w:rsidR="00F37116">
          <w:rPr>
            <w:webHidden/>
          </w:rPr>
        </w:r>
        <w:r w:rsidR="00F37116">
          <w:rPr>
            <w:webHidden/>
          </w:rPr>
          <w:fldChar w:fldCharType="separate"/>
        </w:r>
        <w:r w:rsidR="00300184">
          <w:rPr>
            <w:webHidden/>
          </w:rPr>
          <w:t>iv</w:t>
        </w:r>
        <w:r w:rsidR="00F37116">
          <w:rPr>
            <w:webHidden/>
          </w:rPr>
          <w:fldChar w:fldCharType="end"/>
        </w:r>
      </w:hyperlink>
    </w:p>
    <w:p w14:paraId="54E92D5D" w14:textId="7D7AC6CD" w:rsidR="00F37116" w:rsidRDefault="004A3D8E" w:rsidP="00F37116">
      <w:pPr>
        <w:pStyle w:val="TOC1"/>
        <w:spacing w:after="0"/>
        <w:rPr>
          <w:rFonts w:asciiTheme="minorHAnsi" w:eastAsiaTheme="minorEastAsia" w:hAnsiTheme="minorHAnsi"/>
          <w:b w:val="0"/>
          <w:sz w:val="22"/>
        </w:rPr>
      </w:pPr>
      <w:hyperlink w:anchor="_Toc61213465" w:history="1">
        <w:r w:rsidR="00F37116" w:rsidRPr="0091355F">
          <w:rPr>
            <w:rStyle w:val="Hyperlink"/>
          </w:rPr>
          <w:t>ABSTRAK</w:t>
        </w:r>
        <w:r w:rsidR="00F37116">
          <w:rPr>
            <w:webHidden/>
          </w:rPr>
          <w:tab/>
        </w:r>
        <w:r w:rsidR="00F37116">
          <w:rPr>
            <w:webHidden/>
          </w:rPr>
          <w:fldChar w:fldCharType="begin"/>
        </w:r>
        <w:r w:rsidR="00F37116">
          <w:rPr>
            <w:webHidden/>
          </w:rPr>
          <w:instrText xml:space="preserve"> PAGEREF _Toc61213465 \h </w:instrText>
        </w:r>
        <w:r w:rsidR="00F37116">
          <w:rPr>
            <w:webHidden/>
          </w:rPr>
        </w:r>
        <w:r w:rsidR="00F37116">
          <w:rPr>
            <w:webHidden/>
          </w:rPr>
          <w:fldChar w:fldCharType="separate"/>
        </w:r>
        <w:r w:rsidR="00300184">
          <w:rPr>
            <w:webHidden/>
          </w:rPr>
          <w:t>vi</w:t>
        </w:r>
        <w:r w:rsidR="00F37116">
          <w:rPr>
            <w:webHidden/>
          </w:rPr>
          <w:fldChar w:fldCharType="end"/>
        </w:r>
      </w:hyperlink>
    </w:p>
    <w:p w14:paraId="107E20E7" w14:textId="658770EC" w:rsidR="00F37116" w:rsidRDefault="004A3D8E" w:rsidP="00F37116">
      <w:pPr>
        <w:pStyle w:val="TOC1"/>
        <w:spacing w:after="0"/>
        <w:rPr>
          <w:rFonts w:asciiTheme="minorHAnsi" w:eastAsiaTheme="minorEastAsia" w:hAnsiTheme="minorHAnsi"/>
          <w:b w:val="0"/>
          <w:sz w:val="22"/>
        </w:rPr>
      </w:pPr>
      <w:hyperlink w:anchor="_Toc61213466" w:history="1">
        <w:r w:rsidR="00F37116" w:rsidRPr="0091355F">
          <w:rPr>
            <w:rStyle w:val="Hyperlink"/>
          </w:rPr>
          <w:t>DAFTAR ISI</w:t>
        </w:r>
        <w:r w:rsidR="00F37116">
          <w:rPr>
            <w:webHidden/>
          </w:rPr>
          <w:tab/>
        </w:r>
        <w:r w:rsidR="00F37116">
          <w:rPr>
            <w:webHidden/>
          </w:rPr>
          <w:fldChar w:fldCharType="begin"/>
        </w:r>
        <w:r w:rsidR="00F37116">
          <w:rPr>
            <w:webHidden/>
          </w:rPr>
          <w:instrText xml:space="preserve"> PAGEREF _Toc61213466 \h </w:instrText>
        </w:r>
        <w:r w:rsidR="00F37116">
          <w:rPr>
            <w:webHidden/>
          </w:rPr>
        </w:r>
        <w:r w:rsidR="00F37116">
          <w:rPr>
            <w:webHidden/>
          </w:rPr>
          <w:fldChar w:fldCharType="separate"/>
        </w:r>
        <w:r w:rsidR="00300184">
          <w:rPr>
            <w:webHidden/>
          </w:rPr>
          <w:t>vii</w:t>
        </w:r>
        <w:r w:rsidR="00F37116">
          <w:rPr>
            <w:webHidden/>
          </w:rPr>
          <w:fldChar w:fldCharType="end"/>
        </w:r>
      </w:hyperlink>
    </w:p>
    <w:p w14:paraId="51C108C5" w14:textId="5F102BFF" w:rsidR="00F37116" w:rsidRDefault="004A3D8E" w:rsidP="00F37116">
      <w:pPr>
        <w:pStyle w:val="TOC1"/>
        <w:spacing w:after="0"/>
        <w:rPr>
          <w:rFonts w:asciiTheme="minorHAnsi" w:eastAsiaTheme="minorEastAsia" w:hAnsiTheme="minorHAnsi"/>
          <w:b w:val="0"/>
          <w:sz w:val="22"/>
        </w:rPr>
      </w:pPr>
      <w:hyperlink w:anchor="_Toc61213467" w:history="1">
        <w:r w:rsidR="00F37116" w:rsidRPr="0091355F">
          <w:rPr>
            <w:rStyle w:val="Hyperlink"/>
          </w:rPr>
          <w:t>DAFTAR GAMBAR</w:t>
        </w:r>
        <w:r w:rsidR="00F37116">
          <w:rPr>
            <w:webHidden/>
          </w:rPr>
          <w:tab/>
        </w:r>
        <w:r w:rsidR="00F37116">
          <w:rPr>
            <w:webHidden/>
          </w:rPr>
          <w:fldChar w:fldCharType="begin"/>
        </w:r>
        <w:r w:rsidR="00F37116">
          <w:rPr>
            <w:webHidden/>
          </w:rPr>
          <w:instrText xml:space="preserve"> PAGEREF _Toc61213467 \h </w:instrText>
        </w:r>
        <w:r w:rsidR="00F37116">
          <w:rPr>
            <w:webHidden/>
          </w:rPr>
        </w:r>
        <w:r w:rsidR="00F37116">
          <w:rPr>
            <w:webHidden/>
          </w:rPr>
          <w:fldChar w:fldCharType="separate"/>
        </w:r>
        <w:r w:rsidR="00300184">
          <w:rPr>
            <w:webHidden/>
          </w:rPr>
          <w:t>ix</w:t>
        </w:r>
        <w:r w:rsidR="00F37116">
          <w:rPr>
            <w:webHidden/>
          </w:rPr>
          <w:fldChar w:fldCharType="end"/>
        </w:r>
      </w:hyperlink>
    </w:p>
    <w:p w14:paraId="757A5903" w14:textId="35F9EEF3" w:rsidR="00F37116" w:rsidRDefault="004A3D8E" w:rsidP="00F37116">
      <w:pPr>
        <w:pStyle w:val="TOC1"/>
        <w:spacing w:after="0"/>
        <w:rPr>
          <w:rFonts w:asciiTheme="minorHAnsi" w:eastAsiaTheme="minorEastAsia" w:hAnsiTheme="minorHAnsi"/>
          <w:b w:val="0"/>
          <w:sz w:val="22"/>
        </w:rPr>
      </w:pPr>
      <w:hyperlink w:anchor="_Toc61213468" w:history="1">
        <w:r w:rsidR="00F37116" w:rsidRPr="0091355F">
          <w:rPr>
            <w:rStyle w:val="Hyperlink"/>
          </w:rPr>
          <w:t>DAFTAR KODE PROGRAM</w:t>
        </w:r>
        <w:r w:rsidR="00F37116">
          <w:rPr>
            <w:webHidden/>
          </w:rPr>
          <w:tab/>
        </w:r>
        <w:r w:rsidR="00F37116">
          <w:rPr>
            <w:webHidden/>
          </w:rPr>
          <w:fldChar w:fldCharType="begin"/>
        </w:r>
        <w:r w:rsidR="00F37116">
          <w:rPr>
            <w:webHidden/>
          </w:rPr>
          <w:instrText xml:space="preserve"> PAGEREF _Toc61213468 \h </w:instrText>
        </w:r>
        <w:r w:rsidR="00F37116">
          <w:rPr>
            <w:webHidden/>
          </w:rPr>
        </w:r>
        <w:r w:rsidR="00F37116">
          <w:rPr>
            <w:webHidden/>
          </w:rPr>
          <w:fldChar w:fldCharType="separate"/>
        </w:r>
        <w:r w:rsidR="00300184">
          <w:rPr>
            <w:webHidden/>
          </w:rPr>
          <w:t>x</w:t>
        </w:r>
        <w:r w:rsidR="00F37116">
          <w:rPr>
            <w:webHidden/>
          </w:rPr>
          <w:fldChar w:fldCharType="end"/>
        </w:r>
      </w:hyperlink>
    </w:p>
    <w:p w14:paraId="71B5B40F" w14:textId="32519DC8" w:rsidR="00F37116" w:rsidRDefault="004A3D8E" w:rsidP="00F37116">
      <w:pPr>
        <w:pStyle w:val="TOC1"/>
        <w:spacing w:after="0"/>
        <w:rPr>
          <w:rFonts w:asciiTheme="minorHAnsi" w:eastAsiaTheme="minorEastAsia" w:hAnsiTheme="minorHAnsi"/>
          <w:b w:val="0"/>
          <w:sz w:val="22"/>
        </w:rPr>
      </w:pPr>
      <w:hyperlink w:anchor="_Toc61213469" w:history="1">
        <w:r w:rsidR="00F37116" w:rsidRPr="0091355F">
          <w:rPr>
            <w:rStyle w:val="Hyperlink"/>
            <w:rFonts w:eastAsia="Times New Roman" w:cs="Times New Roman"/>
            <w:lang w:val="id-ID"/>
          </w:rPr>
          <w:t>BAB I</w:t>
        </w:r>
        <w:r w:rsidR="00F37116" w:rsidRPr="0091355F">
          <w:rPr>
            <w:rStyle w:val="Hyperlink"/>
          </w:rPr>
          <w:t xml:space="preserve"> </w:t>
        </w:r>
        <w:r w:rsidR="00F37116" w:rsidRPr="0091355F">
          <w:rPr>
            <w:rStyle w:val="Hyperlink"/>
            <w:rFonts w:eastAsia="Times New Roman" w:cs="Times New Roman"/>
            <w:lang w:val="id-ID"/>
          </w:rPr>
          <w:t>PENDAHULUAN</w:t>
        </w:r>
        <w:r w:rsidR="00F37116">
          <w:rPr>
            <w:webHidden/>
          </w:rPr>
          <w:tab/>
        </w:r>
        <w:r w:rsidR="00F37116">
          <w:rPr>
            <w:webHidden/>
          </w:rPr>
          <w:fldChar w:fldCharType="begin"/>
        </w:r>
        <w:r w:rsidR="00F37116">
          <w:rPr>
            <w:webHidden/>
          </w:rPr>
          <w:instrText xml:space="preserve"> PAGEREF _Toc61213469 \h </w:instrText>
        </w:r>
        <w:r w:rsidR="00F37116">
          <w:rPr>
            <w:webHidden/>
          </w:rPr>
        </w:r>
        <w:r w:rsidR="00F37116">
          <w:rPr>
            <w:webHidden/>
          </w:rPr>
          <w:fldChar w:fldCharType="separate"/>
        </w:r>
        <w:r w:rsidR="00300184">
          <w:rPr>
            <w:webHidden/>
          </w:rPr>
          <w:t>1</w:t>
        </w:r>
        <w:r w:rsidR="00F37116">
          <w:rPr>
            <w:webHidden/>
          </w:rPr>
          <w:fldChar w:fldCharType="end"/>
        </w:r>
      </w:hyperlink>
    </w:p>
    <w:p w14:paraId="62C999E9" w14:textId="10760858" w:rsidR="00F37116" w:rsidRDefault="004A3D8E" w:rsidP="00F37116">
      <w:pPr>
        <w:pStyle w:val="TOC2"/>
        <w:tabs>
          <w:tab w:val="left" w:pos="851"/>
          <w:tab w:val="right" w:leader="dot" w:pos="8008"/>
        </w:tabs>
        <w:spacing w:after="0" w:line="240" w:lineRule="auto"/>
        <w:rPr>
          <w:rFonts w:asciiTheme="minorHAnsi" w:eastAsiaTheme="minorEastAsia" w:hAnsiTheme="minorHAnsi"/>
          <w:noProof/>
          <w:sz w:val="22"/>
        </w:rPr>
      </w:pPr>
      <w:hyperlink w:anchor="_Toc61213470" w:history="1">
        <w:r w:rsidR="00F37116" w:rsidRPr="0091355F">
          <w:rPr>
            <w:rStyle w:val="Hyperlink"/>
            <w:rFonts w:eastAsia="Times New Roman" w:cs="Times New Roman"/>
            <w:noProof/>
            <w:lang w:val="id-ID"/>
          </w:rPr>
          <w:t>1.1</w:t>
        </w:r>
        <w:r w:rsidR="00F37116">
          <w:rPr>
            <w:rFonts w:asciiTheme="minorHAnsi" w:eastAsiaTheme="minorEastAsia" w:hAnsiTheme="minorHAnsi"/>
            <w:noProof/>
            <w:sz w:val="22"/>
          </w:rPr>
          <w:tab/>
        </w:r>
        <w:r w:rsidR="00F37116" w:rsidRPr="0091355F">
          <w:rPr>
            <w:rStyle w:val="Hyperlink"/>
            <w:rFonts w:eastAsia="Times New Roman" w:cs="Times New Roman"/>
            <w:noProof/>
            <w:lang w:val="id-ID"/>
          </w:rPr>
          <w:t>Latar Belakang</w:t>
        </w:r>
        <w:r w:rsidR="00F37116">
          <w:rPr>
            <w:noProof/>
            <w:webHidden/>
          </w:rPr>
          <w:tab/>
        </w:r>
        <w:r w:rsidR="00F37116">
          <w:rPr>
            <w:noProof/>
            <w:webHidden/>
          </w:rPr>
          <w:fldChar w:fldCharType="begin"/>
        </w:r>
        <w:r w:rsidR="00F37116">
          <w:rPr>
            <w:noProof/>
            <w:webHidden/>
          </w:rPr>
          <w:instrText xml:space="preserve"> PAGEREF _Toc61213470 \h </w:instrText>
        </w:r>
        <w:r w:rsidR="00F37116">
          <w:rPr>
            <w:noProof/>
            <w:webHidden/>
          </w:rPr>
        </w:r>
        <w:r w:rsidR="00F37116">
          <w:rPr>
            <w:noProof/>
            <w:webHidden/>
          </w:rPr>
          <w:fldChar w:fldCharType="separate"/>
        </w:r>
        <w:r w:rsidR="00300184">
          <w:rPr>
            <w:noProof/>
            <w:webHidden/>
          </w:rPr>
          <w:t>1</w:t>
        </w:r>
        <w:r w:rsidR="00F37116">
          <w:rPr>
            <w:noProof/>
            <w:webHidden/>
          </w:rPr>
          <w:fldChar w:fldCharType="end"/>
        </w:r>
      </w:hyperlink>
    </w:p>
    <w:p w14:paraId="6B22603A" w14:textId="40DBAA15" w:rsidR="00F37116" w:rsidRDefault="004A3D8E" w:rsidP="00F37116">
      <w:pPr>
        <w:pStyle w:val="TOC2"/>
        <w:tabs>
          <w:tab w:val="left" w:pos="851"/>
          <w:tab w:val="right" w:leader="dot" w:pos="8008"/>
        </w:tabs>
        <w:spacing w:after="0" w:line="240" w:lineRule="auto"/>
        <w:rPr>
          <w:rFonts w:asciiTheme="minorHAnsi" w:eastAsiaTheme="minorEastAsia" w:hAnsiTheme="minorHAnsi"/>
          <w:noProof/>
          <w:sz w:val="22"/>
        </w:rPr>
      </w:pPr>
      <w:hyperlink w:anchor="_Toc61213471" w:history="1">
        <w:r w:rsidR="00F37116" w:rsidRPr="0091355F">
          <w:rPr>
            <w:rStyle w:val="Hyperlink"/>
            <w:rFonts w:eastAsia="Times New Roman" w:cs="Times New Roman"/>
            <w:noProof/>
            <w:lang w:val="id-ID"/>
          </w:rPr>
          <w:t>1.2</w:t>
        </w:r>
        <w:r w:rsidR="00F37116">
          <w:rPr>
            <w:rFonts w:asciiTheme="minorHAnsi" w:eastAsiaTheme="minorEastAsia" w:hAnsiTheme="minorHAnsi"/>
            <w:noProof/>
            <w:sz w:val="22"/>
          </w:rPr>
          <w:tab/>
        </w:r>
        <w:r w:rsidR="00F37116" w:rsidRPr="0091355F">
          <w:rPr>
            <w:rStyle w:val="Hyperlink"/>
            <w:rFonts w:eastAsia="Times New Roman" w:cs="Times New Roman"/>
            <w:noProof/>
          </w:rPr>
          <w:t>Per</w:t>
        </w:r>
        <w:r w:rsidR="00F37116" w:rsidRPr="0091355F">
          <w:rPr>
            <w:rStyle w:val="Hyperlink"/>
            <w:rFonts w:eastAsia="Times New Roman" w:cs="Times New Roman"/>
            <w:noProof/>
            <w:lang w:val="id-ID"/>
          </w:rPr>
          <w:t>umusan Masalah</w:t>
        </w:r>
        <w:r w:rsidR="00F37116">
          <w:rPr>
            <w:noProof/>
            <w:webHidden/>
          </w:rPr>
          <w:tab/>
        </w:r>
        <w:r w:rsidR="00F37116">
          <w:rPr>
            <w:noProof/>
            <w:webHidden/>
          </w:rPr>
          <w:fldChar w:fldCharType="begin"/>
        </w:r>
        <w:r w:rsidR="00F37116">
          <w:rPr>
            <w:noProof/>
            <w:webHidden/>
          </w:rPr>
          <w:instrText xml:space="preserve"> PAGEREF _Toc61213471 \h </w:instrText>
        </w:r>
        <w:r w:rsidR="00F37116">
          <w:rPr>
            <w:noProof/>
            <w:webHidden/>
          </w:rPr>
        </w:r>
        <w:r w:rsidR="00F37116">
          <w:rPr>
            <w:noProof/>
            <w:webHidden/>
          </w:rPr>
          <w:fldChar w:fldCharType="separate"/>
        </w:r>
        <w:r w:rsidR="00300184">
          <w:rPr>
            <w:noProof/>
            <w:webHidden/>
          </w:rPr>
          <w:t>2</w:t>
        </w:r>
        <w:r w:rsidR="00F37116">
          <w:rPr>
            <w:noProof/>
            <w:webHidden/>
          </w:rPr>
          <w:fldChar w:fldCharType="end"/>
        </w:r>
      </w:hyperlink>
    </w:p>
    <w:p w14:paraId="20D27015" w14:textId="01B0C892" w:rsidR="00F37116" w:rsidRDefault="004A3D8E" w:rsidP="00F37116">
      <w:pPr>
        <w:pStyle w:val="TOC2"/>
        <w:tabs>
          <w:tab w:val="left" w:pos="851"/>
          <w:tab w:val="right" w:leader="dot" w:pos="8008"/>
        </w:tabs>
        <w:spacing w:after="0" w:line="240" w:lineRule="auto"/>
        <w:rPr>
          <w:rFonts w:asciiTheme="minorHAnsi" w:eastAsiaTheme="minorEastAsia" w:hAnsiTheme="minorHAnsi"/>
          <w:noProof/>
          <w:sz w:val="22"/>
        </w:rPr>
      </w:pPr>
      <w:hyperlink w:anchor="_Toc61213472" w:history="1">
        <w:r w:rsidR="00F37116" w:rsidRPr="0091355F">
          <w:rPr>
            <w:rStyle w:val="Hyperlink"/>
            <w:rFonts w:eastAsia="Times New Roman" w:cs="Times New Roman"/>
            <w:noProof/>
            <w:lang w:val="id-ID"/>
          </w:rPr>
          <w:t>1.3</w:t>
        </w:r>
        <w:r w:rsidR="00F37116">
          <w:rPr>
            <w:rFonts w:asciiTheme="minorHAnsi" w:eastAsiaTheme="minorEastAsia" w:hAnsiTheme="minorHAnsi"/>
            <w:noProof/>
            <w:sz w:val="22"/>
          </w:rPr>
          <w:tab/>
        </w:r>
        <w:r w:rsidR="00F37116" w:rsidRPr="0091355F">
          <w:rPr>
            <w:rStyle w:val="Hyperlink"/>
            <w:rFonts w:eastAsia="Times New Roman" w:cs="Times New Roman"/>
            <w:noProof/>
            <w:lang w:val="id-ID"/>
          </w:rPr>
          <w:t>Tujuan</w:t>
        </w:r>
        <w:r w:rsidR="00F37116">
          <w:rPr>
            <w:noProof/>
            <w:webHidden/>
          </w:rPr>
          <w:tab/>
        </w:r>
        <w:r w:rsidR="00F37116">
          <w:rPr>
            <w:noProof/>
            <w:webHidden/>
          </w:rPr>
          <w:fldChar w:fldCharType="begin"/>
        </w:r>
        <w:r w:rsidR="00F37116">
          <w:rPr>
            <w:noProof/>
            <w:webHidden/>
          </w:rPr>
          <w:instrText xml:space="preserve"> PAGEREF _Toc61213472 \h </w:instrText>
        </w:r>
        <w:r w:rsidR="00F37116">
          <w:rPr>
            <w:noProof/>
            <w:webHidden/>
          </w:rPr>
        </w:r>
        <w:r w:rsidR="00F37116">
          <w:rPr>
            <w:noProof/>
            <w:webHidden/>
          </w:rPr>
          <w:fldChar w:fldCharType="separate"/>
        </w:r>
        <w:r w:rsidR="00300184">
          <w:rPr>
            <w:noProof/>
            <w:webHidden/>
          </w:rPr>
          <w:t>3</w:t>
        </w:r>
        <w:r w:rsidR="00F37116">
          <w:rPr>
            <w:noProof/>
            <w:webHidden/>
          </w:rPr>
          <w:fldChar w:fldCharType="end"/>
        </w:r>
      </w:hyperlink>
    </w:p>
    <w:p w14:paraId="44229565" w14:textId="10A464D2" w:rsidR="00F37116" w:rsidRDefault="004A3D8E" w:rsidP="00F37116">
      <w:pPr>
        <w:pStyle w:val="TOC2"/>
        <w:tabs>
          <w:tab w:val="left" w:pos="851"/>
          <w:tab w:val="right" w:leader="dot" w:pos="8008"/>
        </w:tabs>
        <w:spacing w:after="0" w:line="240" w:lineRule="auto"/>
        <w:rPr>
          <w:rFonts w:asciiTheme="minorHAnsi" w:eastAsiaTheme="minorEastAsia" w:hAnsiTheme="minorHAnsi"/>
          <w:noProof/>
          <w:sz w:val="22"/>
        </w:rPr>
      </w:pPr>
      <w:hyperlink w:anchor="_Toc61213473" w:history="1">
        <w:r w:rsidR="00F37116" w:rsidRPr="0091355F">
          <w:rPr>
            <w:rStyle w:val="Hyperlink"/>
            <w:rFonts w:eastAsia="Times New Roman" w:cs="Times New Roman"/>
            <w:noProof/>
            <w:lang w:val="id-ID"/>
          </w:rPr>
          <w:t>1.4</w:t>
        </w:r>
        <w:r w:rsidR="00F37116">
          <w:rPr>
            <w:rFonts w:asciiTheme="minorHAnsi" w:eastAsiaTheme="minorEastAsia" w:hAnsiTheme="minorHAnsi"/>
            <w:noProof/>
            <w:sz w:val="22"/>
          </w:rPr>
          <w:tab/>
        </w:r>
        <w:r w:rsidR="00F37116" w:rsidRPr="0091355F">
          <w:rPr>
            <w:rStyle w:val="Hyperlink"/>
            <w:rFonts w:eastAsia="Times New Roman" w:cs="Times New Roman"/>
            <w:noProof/>
            <w:lang w:val="id-ID"/>
          </w:rPr>
          <w:t>Manfaat</w:t>
        </w:r>
        <w:r w:rsidR="00F37116">
          <w:rPr>
            <w:noProof/>
            <w:webHidden/>
          </w:rPr>
          <w:tab/>
        </w:r>
        <w:r w:rsidR="00F37116">
          <w:rPr>
            <w:noProof/>
            <w:webHidden/>
          </w:rPr>
          <w:fldChar w:fldCharType="begin"/>
        </w:r>
        <w:r w:rsidR="00F37116">
          <w:rPr>
            <w:noProof/>
            <w:webHidden/>
          </w:rPr>
          <w:instrText xml:space="preserve"> PAGEREF _Toc61213473 \h </w:instrText>
        </w:r>
        <w:r w:rsidR="00F37116">
          <w:rPr>
            <w:noProof/>
            <w:webHidden/>
          </w:rPr>
        </w:r>
        <w:r w:rsidR="00F37116">
          <w:rPr>
            <w:noProof/>
            <w:webHidden/>
          </w:rPr>
          <w:fldChar w:fldCharType="separate"/>
        </w:r>
        <w:r w:rsidR="00300184">
          <w:rPr>
            <w:noProof/>
            <w:webHidden/>
          </w:rPr>
          <w:t>3</w:t>
        </w:r>
        <w:r w:rsidR="00F37116">
          <w:rPr>
            <w:noProof/>
            <w:webHidden/>
          </w:rPr>
          <w:fldChar w:fldCharType="end"/>
        </w:r>
      </w:hyperlink>
    </w:p>
    <w:p w14:paraId="7DCA0D44" w14:textId="299D5670" w:rsidR="00F37116" w:rsidRDefault="004A3D8E" w:rsidP="00F37116">
      <w:pPr>
        <w:pStyle w:val="TOC3"/>
        <w:tabs>
          <w:tab w:val="left" w:pos="1760"/>
        </w:tabs>
        <w:spacing w:after="0"/>
        <w:rPr>
          <w:rFonts w:asciiTheme="minorHAnsi" w:eastAsiaTheme="minorEastAsia" w:hAnsiTheme="minorHAnsi"/>
          <w:noProof/>
          <w:sz w:val="22"/>
        </w:rPr>
      </w:pPr>
      <w:hyperlink w:anchor="_Toc61213474" w:history="1">
        <w:r w:rsidR="00F37116" w:rsidRPr="0091355F">
          <w:rPr>
            <w:rStyle w:val="Hyperlink"/>
            <w:rFonts w:eastAsia="Times New Roman" w:cs="Times New Roman"/>
            <w:noProof/>
            <w:lang w:val="id-ID"/>
          </w:rPr>
          <w:t>1.4.1</w:t>
        </w:r>
        <w:r w:rsidR="00F37116">
          <w:rPr>
            <w:rFonts w:asciiTheme="minorHAnsi" w:eastAsiaTheme="minorEastAsia" w:hAnsiTheme="minorHAnsi"/>
            <w:noProof/>
            <w:sz w:val="22"/>
          </w:rPr>
          <w:t xml:space="preserve"> </w:t>
        </w:r>
        <w:r w:rsidR="00F37116" w:rsidRPr="0091355F">
          <w:rPr>
            <w:rStyle w:val="Hyperlink"/>
            <w:rFonts w:eastAsia="Times New Roman" w:cs="Times New Roman"/>
            <w:noProof/>
            <w:lang w:val="id-ID"/>
          </w:rPr>
          <w:t>Manfaat Bagi Mahasiswa</w:t>
        </w:r>
        <w:r w:rsidR="00F37116">
          <w:rPr>
            <w:noProof/>
            <w:webHidden/>
          </w:rPr>
          <w:tab/>
        </w:r>
        <w:r w:rsidR="00F37116">
          <w:rPr>
            <w:noProof/>
            <w:webHidden/>
          </w:rPr>
          <w:fldChar w:fldCharType="begin"/>
        </w:r>
        <w:r w:rsidR="00F37116">
          <w:rPr>
            <w:noProof/>
            <w:webHidden/>
          </w:rPr>
          <w:instrText xml:space="preserve"> PAGEREF _Toc61213474 \h </w:instrText>
        </w:r>
        <w:r w:rsidR="00F37116">
          <w:rPr>
            <w:noProof/>
            <w:webHidden/>
          </w:rPr>
        </w:r>
        <w:r w:rsidR="00F37116">
          <w:rPr>
            <w:noProof/>
            <w:webHidden/>
          </w:rPr>
          <w:fldChar w:fldCharType="separate"/>
        </w:r>
        <w:r w:rsidR="00300184">
          <w:rPr>
            <w:noProof/>
            <w:webHidden/>
          </w:rPr>
          <w:t>3</w:t>
        </w:r>
        <w:r w:rsidR="00F37116">
          <w:rPr>
            <w:noProof/>
            <w:webHidden/>
          </w:rPr>
          <w:fldChar w:fldCharType="end"/>
        </w:r>
      </w:hyperlink>
    </w:p>
    <w:p w14:paraId="4B6BF824" w14:textId="5D8C3C2A" w:rsidR="00F37116" w:rsidRDefault="004A3D8E" w:rsidP="00F37116">
      <w:pPr>
        <w:pStyle w:val="TOC3"/>
        <w:tabs>
          <w:tab w:val="left" w:pos="1760"/>
        </w:tabs>
        <w:spacing w:after="0"/>
        <w:rPr>
          <w:rFonts w:asciiTheme="minorHAnsi" w:eastAsiaTheme="minorEastAsia" w:hAnsiTheme="minorHAnsi"/>
          <w:noProof/>
          <w:sz w:val="22"/>
        </w:rPr>
      </w:pPr>
      <w:hyperlink w:anchor="_Toc61213475" w:history="1">
        <w:r w:rsidR="00F37116" w:rsidRPr="0091355F">
          <w:rPr>
            <w:rStyle w:val="Hyperlink"/>
            <w:rFonts w:eastAsia="Times New Roman" w:cs="Times New Roman"/>
            <w:noProof/>
            <w:lang w:val="id-ID"/>
          </w:rPr>
          <w:t>1.4.2</w:t>
        </w:r>
        <w:r w:rsidR="00F37116">
          <w:rPr>
            <w:rStyle w:val="Hyperlink"/>
            <w:rFonts w:eastAsia="Times New Roman" w:cs="Times New Roman"/>
            <w:noProof/>
          </w:rPr>
          <w:t xml:space="preserve"> </w:t>
        </w:r>
        <w:r w:rsidR="00F37116" w:rsidRPr="0091355F">
          <w:rPr>
            <w:rStyle w:val="Hyperlink"/>
            <w:rFonts w:eastAsia="Times New Roman" w:cs="Times New Roman"/>
            <w:noProof/>
            <w:lang w:val="id-ID"/>
          </w:rPr>
          <w:t>Manfaat Bagi Perusahaan</w:t>
        </w:r>
        <w:r w:rsidR="00F37116">
          <w:rPr>
            <w:noProof/>
            <w:webHidden/>
          </w:rPr>
          <w:tab/>
        </w:r>
        <w:r w:rsidR="00F37116">
          <w:rPr>
            <w:noProof/>
            <w:webHidden/>
          </w:rPr>
          <w:fldChar w:fldCharType="begin"/>
        </w:r>
        <w:r w:rsidR="00F37116">
          <w:rPr>
            <w:noProof/>
            <w:webHidden/>
          </w:rPr>
          <w:instrText xml:space="preserve"> PAGEREF _Toc61213475 \h </w:instrText>
        </w:r>
        <w:r w:rsidR="00F37116">
          <w:rPr>
            <w:noProof/>
            <w:webHidden/>
          </w:rPr>
        </w:r>
        <w:r w:rsidR="00F37116">
          <w:rPr>
            <w:noProof/>
            <w:webHidden/>
          </w:rPr>
          <w:fldChar w:fldCharType="separate"/>
        </w:r>
        <w:r w:rsidR="00300184">
          <w:rPr>
            <w:noProof/>
            <w:webHidden/>
          </w:rPr>
          <w:t>4</w:t>
        </w:r>
        <w:r w:rsidR="00F37116">
          <w:rPr>
            <w:noProof/>
            <w:webHidden/>
          </w:rPr>
          <w:fldChar w:fldCharType="end"/>
        </w:r>
      </w:hyperlink>
    </w:p>
    <w:p w14:paraId="081B6276" w14:textId="7665BD05" w:rsidR="00F37116" w:rsidRDefault="004A3D8E" w:rsidP="00F37116">
      <w:pPr>
        <w:pStyle w:val="TOC3"/>
        <w:tabs>
          <w:tab w:val="left" w:pos="1760"/>
        </w:tabs>
        <w:spacing w:after="0"/>
        <w:rPr>
          <w:rFonts w:asciiTheme="minorHAnsi" w:eastAsiaTheme="minorEastAsia" w:hAnsiTheme="minorHAnsi"/>
          <w:noProof/>
          <w:sz w:val="22"/>
        </w:rPr>
      </w:pPr>
      <w:hyperlink w:anchor="_Toc61213476" w:history="1">
        <w:r w:rsidR="00F37116" w:rsidRPr="0091355F">
          <w:rPr>
            <w:rStyle w:val="Hyperlink"/>
            <w:rFonts w:eastAsia="Times New Roman" w:cs="Times New Roman"/>
            <w:noProof/>
            <w:lang w:val="id-ID"/>
          </w:rPr>
          <w:t>1.4.3</w:t>
        </w:r>
        <w:r w:rsidR="00F37116">
          <w:rPr>
            <w:rStyle w:val="Hyperlink"/>
            <w:rFonts w:eastAsia="Times New Roman" w:cs="Times New Roman"/>
            <w:noProof/>
          </w:rPr>
          <w:t xml:space="preserve"> </w:t>
        </w:r>
        <w:r w:rsidR="00F37116" w:rsidRPr="0091355F">
          <w:rPr>
            <w:rStyle w:val="Hyperlink"/>
            <w:rFonts w:eastAsia="Times New Roman" w:cs="Times New Roman"/>
            <w:noProof/>
            <w:lang w:val="id-ID"/>
          </w:rPr>
          <w:t xml:space="preserve">Manfaat terhadap Ilmu Pengetahuan </w:t>
        </w:r>
        <w:r w:rsidR="00F37116" w:rsidRPr="0091355F">
          <w:rPr>
            <w:rStyle w:val="Hyperlink"/>
            <w:rFonts w:eastAsia="Times New Roman" w:cs="Times New Roman"/>
            <w:noProof/>
          </w:rPr>
          <w:t>&amp;</w:t>
        </w:r>
        <w:r w:rsidR="00F37116" w:rsidRPr="0091355F">
          <w:rPr>
            <w:rStyle w:val="Hyperlink"/>
            <w:rFonts w:eastAsia="Times New Roman" w:cs="Times New Roman"/>
            <w:noProof/>
            <w:lang w:val="id-ID"/>
          </w:rPr>
          <w:t xml:space="preserve"> Perkembangan Teknologi</w:t>
        </w:r>
        <w:r w:rsidR="00F37116">
          <w:rPr>
            <w:noProof/>
            <w:webHidden/>
          </w:rPr>
          <w:tab/>
        </w:r>
        <w:r w:rsidR="00F37116">
          <w:rPr>
            <w:noProof/>
            <w:webHidden/>
          </w:rPr>
          <w:fldChar w:fldCharType="begin"/>
        </w:r>
        <w:r w:rsidR="00F37116">
          <w:rPr>
            <w:noProof/>
            <w:webHidden/>
          </w:rPr>
          <w:instrText xml:space="preserve"> PAGEREF _Toc61213476 \h </w:instrText>
        </w:r>
        <w:r w:rsidR="00F37116">
          <w:rPr>
            <w:noProof/>
            <w:webHidden/>
          </w:rPr>
        </w:r>
        <w:r w:rsidR="00F37116">
          <w:rPr>
            <w:noProof/>
            <w:webHidden/>
          </w:rPr>
          <w:fldChar w:fldCharType="separate"/>
        </w:r>
        <w:r w:rsidR="00300184">
          <w:rPr>
            <w:noProof/>
            <w:webHidden/>
          </w:rPr>
          <w:t>4</w:t>
        </w:r>
        <w:r w:rsidR="00F37116">
          <w:rPr>
            <w:noProof/>
            <w:webHidden/>
          </w:rPr>
          <w:fldChar w:fldCharType="end"/>
        </w:r>
      </w:hyperlink>
    </w:p>
    <w:p w14:paraId="1D9CF321" w14:textId="7EB7D631" w:rsidR="00F37116" w:rsidRDefault="004A3D8E" w:rsidP="00F37116">
      <w:pPr>
        <w:pStyle w:val="TOC3"/>
        <w:tabs>
          <w:tab w:val="left" w:pos="1760"/>
        </w:tabs>
        <w:spacing w:after="0"/>
        <w:rPr>
          <w:rFonts w:asciiTheme="minorHAnsi" w:eastAsiaTheme="minorEastAsia" w:hAnsiTheme="minorHAnsi"/>
          <w:noProof/>
          <w:sz w:val="22"/>
        </w:rPr>
      </w:pPr>
      <w:hyperlink w:anchor="_Toc61213477" w:history="1">
        <w:r w:rsidR="00F37116" w:rsidRPr="0091355F">
          <w:rPr>
            <w:rStyle w:val="Hyperlink"/>
            <w:rFonts w:eastAsia="Times New Roman" w:cs="Times New Roman"/>
            <w:noProof/>
            <w:lang w:val="id-ID"/>
          </w:rPr>
          <w:t>1.4.4</w:t>
        </w:r>
        <w:r w:rsidR="00F37116">
          <w:rPr>
            <w:rStyle w:val="Hyperlink"/>
            <w:rFonts w:eastAsia="Times New Roman" w:cs="Times New Roman"/>
            <w:noProof/>
          </w:rPr>
          <w:t xml:space="preserve"> </w:t>
        </w:r>
        <w:r w:rsidR="00F37116" w:rsidRPr="0091355F">
          <w:rPr>
            <w:rStyle w:val="Hyperlink"/>
            <w:rFonts w:eastAsia="Times New Roman" w:cs="Times New Roman"/>
            <w:noProof/>
            <w:lang w:val="id-ID"/>
          </w:rPr>
          <w:t>Manfaat Bagi Pengguna</w:t>
        </w:r>
        <w:r w:rsidR="00F37116">
          <w:rPr>
            <w:noProof/>
            <w:webHidden/>
          </w:rPr>
          <w:tab/>
        </w:r>
        <w:r w:rsidR="00F37116">
          <w:rPr>
            <w:noProof/>
            <w:webHidden/>
          </w:rPr>
          <w:fldChar w:fldCharType="begin"/>
        </w:r>
        <w:r w:rsidR="00F37116">
          <w:rPr>
            <w:noProof/>
            <w:webHidden/>
          </w:rPr>
          <w:instrText xml:space="preserve"> PAGEREF _Toc61213477 \h </w:instrText>
        </w:r>
        <w:r w:rsidR="00F37116">
          <w:rPr>
            <w:noProof/>
            <w:webHidden/>
          </w:rPr>
        </w:r>
        <w:r w:rsidR="00F37116">
          <w:rPr>
            <w:noProof/>
            <w:webHidden/>
          </w:rPr>
          <w:fldChar w:fldCharType="separate"/>
        </w:r>
        <w:r w:rsidR="00300184">
          <w:rPr>
            <w:noProof/>
            <w:webHidden/>
          </w:rPr>
          <w:t>4</w:t>
        </w:r>
        <w:r w:rsidR="00F37116">
          <w:rPr>
            <w:noProof/>
            <w:webHidden/>
          </w:rPr>
          <w:fldChar w:fldCharType="end"/>
        </w:r>
      </w:hyperlink>
    </w:p>
    <w:p w14:paraId="2927FD8D" w14:textId="12EA753D" w:rsidR="00F37116" w:rsidRDefault="004A3D8E" w:rsidP="00F37116">
      <w:pPr>
        <w:pStyle w:val="TOC2"/>
        <w:tabs>
          <w:tab w:val="left" w:pos="851"/>
          <w:tab w:val="right" w:leader="dot" w:pos="8008"/>
        </w:tabs>
        <w:spacing w:after="0" w:line="240" w:lineRule="auto"/>
        <w:rPr>
          <w:rFonts w:asciiTheme="minorHAnsi" w:eastAsiaTheme="minorEastAsia" w:hAnsiTheme="minorHAnsi"/>
          <w:noProof/>
          <w:sz w:val="22"/>
        </w:rPr>
      </w:pPr>
      <w:hyperlink w:anchor="_Toc61213478" w:history="1">
        <w:r w:rsidR="00F37116" w:rsidRPr="0091355F">
          <w:rPr>
            <w:rStyle w:val="Hyperlink"/>
            <w:rFonts w:eastAsia="Times New Roman" w:cs="Times New Roman"/>
            <w:noProof/>
            <w:lang w:val="id-ID"/>
          </w:rPr>
          <w:t>1.5</w:t>
        </w:r>
        <w:r w:rsidR="00F37116">
          <w:rPr>
            <w:rFonts w:asciiTheme="minorHAnsi" w:eastAsiaTheme="minorEastAsia" w:hAnsiTheme="minorHAnsi"/>
            <w:noProof/>
            <w:sz w:val="22"/>
          </w:rPr>
          <w:tab/>
        </w:r>
        <w:r w:rsidR="00F37116" w:rsidRPr="0091355F">
          <w:rPr>
            <w:rStyle w:val="Hyperlink"/>
            <w:rFonts w:eastAsia="Times New Roman" w:cs="Times New Roman"/>
            <w:noProof/>
            <w:lang w:val="id-ID"/>
          </w:rPr>
          <w:t>Batasan Masalah</w:t>
        </w:r>
        <w:r w:rsidR="00F37116">
          <w:rPr>
            <w:noProof/>
            <w:webHidden/>
          </w:rPr>
          <w:tab/>
        </w:r>
        <w:r w:rsidR="00F37116">
          <w:rPr>
            <w:noProof/>
            <w:webHidden/>
          </w:rPr>
          <w:fldChar w:fldCharType="begin"/>
        </w:r>
        <w:r w:rsidR="00F37116">
          <w:rPr>
            <w:noProof/>
            <w:webHidden/>
          </w:rPr>
          <w:instrText xml:space="preserve"> PAGEREF _Toc61213478 \h </w:instrText>
        </w:r>
        <w:r w:rsidR="00F37116">
          <w:rPr>
            <w:noProof/>
            <w:webHidden/>
          </w:rPr>
        </w:r>
        <w:r w:rsidR="00F37116">
          <w:rPr>
            <w:noProof/>
            <w:webHidden/>
          </w:rPr>
          <w:fldChar w:fldCharType="separate"/>
        </w:r>
        <w:r w:rsidR="00300184">
          <w:rPr>
            <w:noProof/>
            <w:webHidden/>
          </w:rPr>
          <w:t>5</w:t>
        </w:r>
        <w:r w:rsidR="00F37116">
          <w:rPr>
            <w:noProof/>
            <w:webHidden/>
          </w:rPr>
          <w:fldChar w:fldCharType="end"/>
        </w:r>
      </w:hyperlink>
    </w:p>
    <w:p w14:paraId="7E36C56A" w14:textId="50CC65C5" w:rsidR="00F37116" w:rsidRDefault="004A3D8E" w:rsidP="00F37116">
      <w:pPr>
        <w:pStyle w:val="TOC1"/>
        <w:spacing w:after="0"/>
        <w:rPr>
          <w:rFonts w:asciiTheme="minorHAnsi" w:eastAsiaTheme="minorEastAsia" w:hAnsiTheme="minorHAnsi"/>
          <w:b w:val="0"/>
          <w:sz w:val="22"/>
        </w:rPr>
      </w:pPr>
      <w:hyperlink w:anchor="_Toc61213479" w:history="1">
        <w:r w:rsidR="00F37116" w:rsidRPr="0091355F">
          <w:rPr>
            <w:rStyle w:val="Hyperlink"/>
          </w:rPr>
          <w:t>BAB II KAJIAN PUSTAKA</w:t>
        </w:r>
        <w:r w:rsidR="00F37116">
          <w:rPr>
            <w:webHidden/>
          </w:rPr>
          <w:tab/>
        </w:r>
        <w:r w:rsidR="00F37116">
          <w:rPr>
            <w:webHidden/>
          </w:rPr>
          <w:fldChar w:fldCharType="begin"/>
        </w:r>
        <w:r w:rsidR="00F37116">
          <w:rPr>
            <w:webHidden/>
          </w:rPr>
          <w:instrText xml:space="preserve"> PAGEREF _Toc61213479 \h </w:instrText>
        </w:r>
        <w:r w:rsidR="00F37116">
          <w:rPr>
            <w:webHidden/>
          </w:rPr>
        </w:r>
        <w:r w:rsidR="00F37116">
          <w:rPr>
            <w:webHidden/>
          </w:rPr>
          <w:fldChar w:fldCharType="separate"/>
        </w:r>
        <w:r w:rsidR="00300184">
          <w:rPr>
            <w:webHidden/>
          </w:rPr>
          <w:t>6</w:t>
        </w:r>
        <w:r w:rsidR="00F37116">
          <w:rPr>
            <w:webHidden/>
          </w:rPr>
          <w:fldChar w:fldCharType="end"/>
        </w:r>
      </w:hyperlink>
    </w:p>
    <w:p w14:paraId="16406062" w14:textId="3C253B1B" w:rsidR="00F37116" w:rsidRDefault="004A3D8E" w:rsidP="00F37116">
      <w:pPr>
        <w:pStyle w:val="TOC2"/>
        <w:tabs>
          <w:tab w:val="left" w:pos="851"/>
          <w:tab w:val="right" w:leader="dot" w:pos="8008"/>
        </w:tabs>
        <w:spacing w:after="0" w:line="240" w:lineRule="auto"/>
        <w:rPr>
          <w:rFonts w:asciiTheme="minorHAnsi" w:eastAsiaTheme="minorEastAsia" w:hAnsiTheme="minorHAnsi"/>
          <w:noProof/>
          <w:sz w:val="22"/>
        </w:rPr>
      </w:pPr>
      <w:hyperlink w:anchor="_Toc61213480" w:history="1">
        <w:r w:rsidR="00F37116" w:rsidRPr="0091355F">
          <w:rPr>
            <w:rStyle w:val="Hyperlink"/>
            <w:noProof/>
          </w:rPr>
          <w:t>2.1</w:t>
        </w:r>
        <w:r w:rsidR="00F37116">
          <w:rPr>
            <w:rFonts w:asciiTheme="minorHAnsi" w:eastAsiaTheme="minorEastAsia" w:hAnsiTheme="minorHAnsi"/>
            <w:noProof/>
            <w:sz w:val="22"/>
          </w:rPr>
          <w:tab/>
        </w:r>
        <w:r w:rsidR="00F37116" w:rsidRPr="0091355F">
          <w:rPr>
            <w:rStyle w:val="Hyperlink"/>
            <w:noProof/>
          </w:rPr>
          <w:t>State of the Art</w:t>
        </w:r>
        <w:r w:rsidR="00F37116">
          <w:rPr>
            <w:noProof/>
            <w:webHidden/>
          </w:rPr>
          <w:tab/>
        </w:r>
        <w:r w:rsidR="00F37116">
          <w:rPr>
            <w:noProof/>
            <w:webHidden/>
          </w:rPr>
          <w:fldChar w:fldCharType="begin"/>
        </w:r>
        <w:r w:rsidR="00F37116">
          <w:rPr>
            <w:noProof/>
            <w:webHidden/>
          </w:rPr>
          <w:instrText xml:space="preserve"> PAGEREF _Toc61213480 \h </w:instrText>
        </w:r>
        <w:r w:rsidR="00F37116">
          <w:rPr>
            <w:noProof/>
            <w:webHidden/>
          </w:rPr>
        </w:r>
        <w:r w:rsidR="00F37116">
          <w:rPr>
            <w:noProof/>
            <w:webHidden/>
          </w:rPr>
          <w:fldChar w:fldCharType="separate"/>
        </w:r>
        <w:r w:rsidR="00300184">
          <w:rPr>
            <w:noProof/>
            <w:webHidden/>
          </w:rPr>
          <w:t>6</w:t>
        </w:r>
        <w:r w:rsidR="00F37116">
          <w:rPr>
            <w:noProof/>
            <w:webHidden/>
          </w:rPr>
          <w:fldChar w:fldCharType="end"/>
        </w:r>
      </w:hyperlink>
    </w:p>
    <w:p w14:paraId="3EBE403B" w14:textId="610F9CDD" w:rsidR="00F37116" w:rsidRDefault="004A3D8E" w:rsidP="00F37116">
      <w:pPr>
        <w:pStyle w:val="TOC2"/>
        <w:tabs>
          <w:tab w:val="left" w:pos="851"/>
          <w:tab w:val="right" w:leader="dot" w:pos="8008"/>
        </w:tabs>
        <w:spacing w:after="0" w:line="240" w:lineRule="auto"/>
        <w:rPr>
          <w:rFonts w:asciiTheme="minorHAnsi" w:eastAsiaTheme="minorEastAsia" w:hAnsiTheme="minorHAnsi"/>
          <w:noProof/>
          <w:sz w:val="22"/>
        </w:rPr>
      </w:pPr>
      <w:hyperlink w:anchor="_Toc61213481" w:history="1">
        <w:r w:rsidR="00F37116" w:rsidRPr="0091355F">
          <w:rPr>
            <w:rStyle w:val="Hyperlink"/>
            <w:noProof/>
          </w:rPr>
          <w:t>2.2</w:t>
        </w:r>
        <w:r w:rsidR="00F37116">
          <w:rPr>
            <w:rFonts w:asciiTheme="minorHAnsi" w:eastAsiaTheme="minorEastAsia" w:hAnsiTheme="minorHAnsi"/>
            <w:noProof/>
            <w:sz w:val="22"/>
          </w:rPr>
          <w:tab/>
        </w:r>
        <w:r w:rsidR="00F37116" w:rsidRPr="0091355F">
          <w:rPr>
            <w:rStyle w:val="Hyperlink"/>
            <w:noProof/>
          </w:rPr>
          <w:t>Konsep Bahasa Pemrograman</w:t>
        </w:r>
        <w:r w:rsidR="00F37116">
          <w:rPr>
            <w:noProof/>
            <w:webHidden/>
          </w:rPr>
          <w:tab/>
        </w:r>
        <w:r w:rsidR="00F37116">
          <w:rPr>
            <w:noProof/>
            <w:webHidden/>
          </w:rPr>
          <w:fldChar w:fldCharType="begin"/>
        </w:r>
        <w:r w:rsidR="00F37116">
          <w:rPr>
            <w:noProof/>
            <w:webHidden/>
          </w:rPr>
          <w:instrText xml:space="preserve"> PAGEREF _Toc61213481 \h </w:instrText>
        </w:r>
        <w:r w:rsidR="00F37116">
          <w:rPr>
            <w:noProof/>
            <w:webHidden/>
          </w:rPr>
        </w:r>
        <w:r w:rsidR="00F37116">
          <w:rPr>
            <w:noProof/>
            <w:webHidden/>
          </w:rPr>
          <w:fldChar w:fldCharType="separate"/>
        </w:r>
        <w:r w:rsidR="00300184">
          <w:rPr>
            <w:noProof/>
            <w:webHidden/>
          </w:rPr>
          <w:t>8</w:t>
        </w:r>
        <w:r w:rsidR="00F37116">
          <w:rPr>
            <w:noProof/>
            <w:webHidden/>
          </w:rPr>
          <w:fldChar w:fldCharType="end"/>
        </w:r>
      </w:hyperlink>
    </w:p>
    <w:p w14:paraId="23B2ECDB" w14:textId="0C16EF3D" w:rsidR="00F37116" w:rsidRDefault="004A3D8E" w:rsidP="00F37116">
      <w:pPr>
        <w:pStyle w:val="TOC2"/>
        <w:tabs>
          <w:tab w:val="left" w:pos="851"/>
          <w:tab w:val="right" w:leader="dot" w:pos="8008"/>
        </w:tabs>
        <w:spacing w:after="0" w:line="240" w:lineRule="auto"/>
        <w:rPr>
          <w:rFonts w:asciiTheme="minorHAnsi" w:eastAsiaTheme="minorEastAsia" w:hAnsiTheme="minorHAnsi"/>
          <w:noProof/>
          <w:sz w:val="22"/>
        </w:rPr>
      </w:pPr>
      <w:hyperlink w:anchor="_Toc61213482" w:history="1">
        <w:r w:rsidR="00F37116" w:rsidRPr="0091355F">
          <w:rPr>
            <w:rStyle w:val="Hyperlink"/>
            <w:noProof/>
          </w:rPr>
          <w:t>2.3</w:t>
        </w:r>
        <w:r w:rsidR="00F37116">
          <w:rPr>
            <w:rFonts w:asciiTheme="minorHAnsi" w:eastAsiaTheme="minorEastAsia" w:hAnsiTheme="minorHAnsi"/>
            <w:noProof/>
            <w:sz w:val="22"/>
          </w:rPr>
          <w:tab/>
        </w:r>
        <w:r w:rsidR="00F37116" w:rsidRPr="0091355F">
          <w:rPr>
            <w:rStyle w:val="Hyperlink"/>
            <w:noProof/>
          </w:rPr>
          <w:t>Pemrograman Web</w:t>
        </w:r>
        <w:r w:rsidR="00F37116">
          <w:rPr>
            <w:noProof/>
            <w:webHidden/>
          </w:rPr>
          <w:tab/>
        </w:r>
        <w:r w:rsidR="00F37116">
          <w:rPr>
            <w:noProof/>
            <w:webHidden/>
          </w:rPr>
          <w:fldChar w:fldCharType="begin"/>
        </w:r>
        <w:r w:rsidR="00F37116">
          <w:rPr>
            <w:noProof/>
            <w:webHidden/>
          </w:rPr>
          <w:instrText xml:space="preserve"> PAGEREF _Toc61213482 \h </w:instrText>
        </w:r>
        <w:r w:rsidR="00F37116">
          <w:rPr>
            <w:noProof/>
            <w:webHidden/>
          </w:rPr>
        </w:r>
        <w:r w:rsidR="00F37116">
          <w:rPr>
            <w:noProof/>
            <w:webHidden/>
          </w:rPr>
          <w:fldChar w:fldCharType="separate"/>
        </w:r>
        <w:r w:rsidR="00300184">
          <w:rPr>
            <w:noProof/>
            <w:webHidden/>
          </w:rPr>
          <w:t>9</w:t>
        </w:r>
        <w:r w:rsidR="00F37116">
          <w:rPr>
            <w:noProof/>
            <w:webHidden/>
          </w:rPr>
          <w:fldChar w:fldCharType="end"/>
        </w:r>
      </w:hyperlink>
    </w:p>
    <w:p w14:paraId="223543BC" w14:textId="3EF43AFA" w:rsidR="00F37116" w:rsidRDefault="004A3D8E" w:rsidP="00F37116">
      <w:pPr>
        <w:pStyle w:val="TOC3"/>
        <w:tabs>
          <w:tab w:val="left" w:pos="1760"/>
        </w:tabs>
        <w:spacing w:after="0"/>
        <w:rPr>
          <w:rFonts w:asciiTheme="minorHAnsi" w:eastAsiaTheme="minorEastAsia" w:hAnsiTheme="minorHAnsi"/>
          <w:noProof/>
          <w:sz w:val="22"/>
        </w:rPr>
      </w:pPr>
      <w:hyperlink w:anchor="_Toc61213483" w:history="1">
        <w:r w:rsidR="00F37116" w:rsidRPr="0091355F">
          <w:rPr>
            <w:rStyle w:val="Hyperlink"/>
            <w:rFonts w:cs="Times New Roman"/>
            <w:noProof/>
          </w:rPr>
          <w:t>2.3.1</w:t>
        </w:r>
        <w:r w:rsidR="00F37116">
          <w:rPr>
            <w:rStyle w:val="Hyperlink"/>
            <w:rFonts w:cs="Times New Roman"/>
            <w:noProof/>
          </w:rPr>
          <w:t xml:space="preserve"> </w:t>
        </w:r>
        <w:r w:rsidR="00F37116" w:rsidRPr="0091355F">
          <w:rPr>
            <w:rStyle w:val="Hyperlink"/>
            <w:bCs/>
            <w:noProof/>
            <w:lang w:val="id-ID"/>
          </w:rPr>
          <w:t>Bahasa Pemrograman Web</w:t>
        </w:r>
        <w:r w:rsidR="00F37116">
          <w:rPr>
            <w:noProof/>
            <w:webHidden/>
          </w:rPr>
          <w:tab/>
        </w:r>
        <w:r w:rsidR="00F37116">
          <w:rPr>
            <w:noProof/>
            <w:webHidden/>
          </w:rPr>
          <w:fldChar w:fldCharType="begin"/>
        </w:r>
        <w:r w:rsidR="00F37116">
          <w:rPr>
            <w:noProof/>
            <w:webHidden/>
          </w:rPr>
          <w:instrText xml:space="preserve"> PAGEREF _Toc61213483 \h </w:instrText>
        </w:r>
        <w:r w:rsidR="00F37116">
          <w:rPr>
            <w:noProof/>
            <w:webHidden/>
          </w:rPr>
        </w:r>
        <w:r w:rsidR="00F37116">
          <w:rPr>
            <w:noProof/>
            <w:webHidden/>
          </w:rPr>
          <w:fldChar w:fldCharType="separate"/>
        </w:r>
        <w:r w:rsidR="00300184">
          <w:rPr>
            <w:noProof/>
            <w:webHidden/>
          </w:rPr>
          <w:t>9</w:t>
        </w:r>
        <w:r w:rsidR="00F37116">
          <w:rPr>
            <w:noProof/>
            <w:webHidden/>
          </w:rPr>
          <w:fldChar w:fldCharType="end"/>
        </w:r>
      </w:hyperlink>
    </w:p>
    <w:p w14:paraId="70744348" w14:textId="687EAF06" w:rsidR="00F37116" w:rsidRDefault="004A3D8E" w:rsidP="00F37116">
      <w:pPr>
        <w:pStyle w:val="TOC2"/>
        <w:tabs>
          <w:tab w:val="left" w:pos="851"/>
          <w:tab w:val="right" w:leader="dot" w:pos="8008"/>
        </w:tabs>
        <w:spacing w:after="0" w:line="240" w:lineRule="auto"/>
        <w:rPr>
          <w:rFonts w:asciiTheme="minorHAnsi" w:eastAsiaTheme="minorEastAsia" w:hAnsiTheme="minorHAnsi"/>
          <w:noProof/>
          <w:sz w:val="22"/>
        </w:rPr>
      </w:pPr>
      <w:hyperlink w:anchor="_Toc61213484" w:history="1">
        <w:r w:rsidR="00F37116" w:rsidRPr="0091355F">
          <w:rPr>
            <w:rStyle w:val="Hyperlink"/>
            <w:noProof/>
            <w:lang w:val="id-ID"/>
          </w:rPr>
          <w:t>2.4</w:t>
        </w:r>
        <w:r w:rsidR="00F37116">
          <w:rPr>
            <w:rFonts w:asciiTheme="minorHAnsi" w:eastAsiaTheme="minorEastAsia" w:hAnsiTheme="minorHAnsi"/>
            <w:noProof/>
            <w:sz w:val="22"/>
          </w:rPr>
          <w:tab/>
        </w:r>
        <w:r w:rsidR="00F37116" w:rsidRPr="0091355F">
          <w:rPr>
            <w:rStyle w:val="Hyperlink"/>
            <w:noProof/>
          </w:rPr>
          <w:t>Konsep MVC</w:t>
        </w:r>
        <w:r w:rsidR="00F37116">
          <w:rPr>
            <w:noProof/>
            <w:webHidden/>
          </w:rPr>
          <w:tab/>
        </w:r>
        <w:r w:rsidR="00F37116">
          <w:rPr>
            <w:noProof/>
            <w:webHidden/>
          </w:rPr>
          <w:fldChar w:fldCharType="begin"/>
        </w:r>
        <w:r w:rsidR="00F37116">
          <w:rPr>
            <w:noProof/>
            <w:webHidden/>
          </w:rPr>
          <w:instrText xml:space="preserve"> PAGEREF _Toc61213484 \h </w:instrText>
        </w:r>
        <w:r w:rsidR="00F37116">
          <w:rPr>
            <w:noProof/>
            <w:webHidden/>
          </w:rPr>
        </w:r>
        <w:r w:rsidR="00F37116">
          <w:rPr>
            <w:noProof/>
            <w:webHidden/>
          </w:rPr>
          <w:fldChar w:fldCharType="separate"/>
        </w:r>
        <w:r w:rsidR="00300184">
          <w:rPr>
            <w:noProof/>
            <w:webHidden/>
          </w:rPr>
          <w:t>9</w:t>
        </w:r>
        <w:r w:rsidR="00F37116">
          <w:rPr>
            <w:noProof/>
            <w:webHidden/>
          </w:rPr>
          <w:fldChar w:fldCharType="end"/>
        </w:r>
      </w:hyperlink>
    </w:p>
    <w:p w14:paraId="37462601" w14:textId="6E9F91FE" w:rsidR="00F37116" w:rsidRDefault="004A3D8E" w:rsidP="00F37116">
      <w:pPr>
        <w:pStyle w:val="TOC3"/>
        <w:tabs>
          <w:tab w:val="left" w:pos="1760"/>
        </w:tabs>
        <w:spacing w:after="0"/>
        <w:rPr>
          <w:rFonts w:asciiTheme="minorHAnsi" w:eastAsiaTheme="minorEastAsia" w:hAnsiTheme="minorHAnsi"/>
          <w:noProof/>
          <w:sz w:val="22"/>
        </w:rPr>
      </w:pPr>
      <w:hyperlink w:anchor="_Toc61213485" w:history="1">
        <w:r w:rsidR="00F37116" w:rsidRPr="0091355F">
          <w:rPr>
            <w:rStyle w:val="Hyperlink"/>
            <w:noProof/>
          </w:rPr>
          <w:t>2.4.1</w:t>
        </w:r>
        <w:r w:rsidR="00F37116">
          <w:rPr>
            <w:rStyle w:val="Hyperlink"/>
            <w:noProof/>
          </w:rPr>
          <w:t xml:space="preserve"> </w:t>
        </w:r>
        <w:r w:rsidR="00F37116" w:rsidRPr="0091355F">
          <w:rPr>
            <w:rStyle w:val="Hyperlink"/>
            <w:noProof/>
          </w:rPr>
          <w:t>Model</w:t>
        </w:r>
        <w:r w:rsidR="00F37116">
          <w:rPr>
            <w:noProof/>
            <w:webHidden/>
          </w:rPr>
          <w:tab/>
        </w:r>
        <w:r w:rsidR="00F37116">
          <w:rPr>
            <w:noProof/>
            <w:webHidden/>
          </w:rPr>
          <w:fldChar w:fldCharType="begin"/>
        </w:r>
        <w:r w:rsidR="00F37116">
          <w:rPr>
            <w:noProof/>
            <w:webHidden/>
          </w:rPr>
          <w:instrText xml:space="preserve"> PAGEREF _Toc61213485 \h </w:instrText>
        </w:r>
        <w:r w:rsidR="00F37116">
          <w:rPr>
            <w:noProof/>
            <w:webHidden/>
          </w:rPr>
        </w:r>
        <w:r w:rsidR="00F37116">
          <w:rPr>
            <w:noProof/>
            <w:webHidden/>
          </w:rPr>
          <w:fldChar w:fldCharType="separate"/>
        </w:r>
        <w:r w:rsidR="00300184">
          <w:rPr>
            <w:noProof/>
            <w:webHidden/>
          </w:rPr>
          <w:t>10</w:t>
        </w:r>
        <w:r w:rsidR="00F37116">
          <w:rPr>
            <w:noProof/>
            <w:webHidden/>
          </w:rPr>
          <w:fldChar w:fldCharType="end"/>
        </w:r>
      </w:hyperlink>
    </w:p>
    <w:p w14:paraId="192CD027" w14:textId="7CC4709D" w:rsidR="00F37116" w:rsidRDefault="004A3D8E" w:rsidP="00F37116">
      <w:pPr>
        <w:pStyle w:val="TOC3"/>
        <w:tabs>
          <w:tab w:val="left" w:pos="1760"/>
        </w:tabs>
        <w:spacing w:after="0"/>
        <w:rPr>
          <w:rFonts w:asciiTheme="minorHAnsi" w:eastAsiaTheme="minorEastAsia" w:hAnsiTheme="minorHAnsi"/>
          <w:noProof/>
          <w:sz w:val="22"/>
        </w:rPr>
      </w:pPr>
      <w:hyperlink w:anchor="_Toc61213486" w:history="1">
        <w:r w:rsidR="00F37116" w:rsidRPr="0091355F">
          <w:rPr>
            <w:rStyle w:val="Hyperlink"/>
            <w:noProof/>
          </w:rPr>
          <w:t>2.4.2</w:t>
        </w:r>
        <w:r w:rsidR="00F37116">
          <w:rPr>
            <w:rStyle w:val="Hyperlink"/>
            <w:noProof/>
          </w:rPr>
          <w:t xml:space="preserve"> </w:t>
        </w:r>
        <w:r w:rsidR="00F37116" w:rsidRPr="0091355F">
          <w:rPr>
            <w:rStyle w:val="Hyperlink"/>
            <w:noProof/>
          </w:rPr>
          <w:t>View</w:t>
        </w:r>
        <w:r w:rsidR="00F37116">
          <w:rPr>
            <w:noProof/>
            <w:webHidden/>
          </w:rPr>
          <w:tab/>
        </w:r>
        <w:r w:rsidR="00F37116">
          <w:rPr>
            <w:noProof/>
            <w:webHidden/>
          </w:rPr>
          <w:fldChar w:fldCharType="begin"/>
        </w:r>
        <w:r w:rsidR="00F37116">
          <w:rPr>
            <w:noProof/>
            <w:webHidden/>
          </w:rPr>
          <w:instrText xml:space="preserve"> PAGEREF _Toc61213486 \h </w:instrText>
        </w:r>
        <w:r w:rsidR="00F37116">
          <w:rPr>
            <w:noProof/>
            <w:webHidden/>
          </w:rPr>
        </w:r>
        <w:r w:rsidR="00F37116">
          <w:rPr>
            <w:noProof/>
            <w:webHidden/>
          </w:rPr>
          <w:fldChar w:fldCharType="separate"/>
        </w:r>
        <w:r w:rsidR="00300184">
          <w:rPr>
            <w:noProof/>
            <w:webHidden/>
          </w:rPr>
          <w:t>10</w:t>
        </w:r>
        <w:r w:rsidR="00F37116">
          <w:rPr>
            <w:noProof/>
            <w:webHidden/>
          </w:rPr>
          <w:fldChar w:fldCharType="end"/>
        </w:r>
      </w:hyperlink>
    </w:p>
    <w:p w14:paraId="673A2F33" w14:textId="4CF1A7BD" w:rsidR="00F37116" w:rsidRDefault="004A3D8E" w:rsidP="00F37116">
      <w:pPr>
        <w:pStyle w:val="TOC3"/>
        <w:tabs>
          <w:tab w:val="left" w:pos="1760"/>
        </w:tabs>
        <w:spacing w:after="0"/>
        <w:rPr>
          <w:rFonts w:asciiTheme="minorHAnsi" w:eastAsiaTheme="minorEastAsia" w:hAnsiTheme="minorHAnsi"/>
          <w:noProof/>
          <w:sz w:val="22"/>
        </w:rPr>
      </w:pPr>
      <w:hyperlink w:anchor="_Toc61213487" w:history="1">
        <w:r w:rsidR="00F37116" w:rsidRPr="0091355F">
          <w:rPr>
            <w:rStyle w:val="Hyperlink"/>
            <w:noProof/>
          </w:rPr>
          <w:t>2.4.3</w:t>
        </w:r>
        <w:r w:rsidR="00F37116">
          <w:rPr>
            <w:rStyle w:val="Hyperlink"/>
            <w:noProof/>
          </w:rPr>
          <w:t xml:space="preserve"> </w:t>
        </w:r>
        <w:r w:rsidR="00F37116" w:rsidRPr="0091355F">
          <w:rPr>
            <w:rStyle w:val="Hyperlink"/>
            <w:noProof/>
          </w:rPr>
          <w:t>Controller</w:t>
        </w:r>
        <w:r w:rsidR="00F37116">
          <w:rPr>
            <w:noProof/>
            <w:webHidden/>
          </w:rPr>
          <w:tab/>
        </w:r>
        <w:r w:rsidR="00F37116">
          <w:rPr>
            <w:noProof/>
            <w:webHidden/>
          </w:rPr>
          <w:fldChar w:fldCharType="begin"/>
        </w:r>
        <w:r w:rsidR="00F37116">
          <w:rPr>
            <w:noProof/>
            <w:webHidden/>
          </w:rPr>
          <w:instrText xml:space="preserve"> PAGEREF _Toc61213487 \h </w:instrText>
        </w:r>
        <w:r w:rsidR="00F37116">
          <w:rPr>
            <w:noProof/>
            <w:webHidden/>
          </w:rPr>
        </w:r>
        <w:r w:rsidR="00F37116">
          <w:rPr>
            <w:noProof/>
            <w:webHidden/>
          </w:rPr>
          <w:fldChar w:fldCharType="separate"/>
        </w:r>
        <w:r w:rsidR="00300184">
          <w:rPr>
            <w:noProof/>
            <w:webHidden/>
          </w:rPr>
          <w:t>10</w:t>
        </w:r>
        <w:r w:rsidR="00F37116">
          <w:rPr>
            <w:noProof/>
            <w:webHidden/>
          </w:rPr>
          <w:fldChar w:fldCharType="end"/>
        </w:r>
      </w:hyperlink>
    </w:p>
    <w:p w14:paraId="3E3198DC" w14:textId="659BC777" w:rsidR="00F37116" w:rsidRDefault="004A3D8E" w:rsidP="00F37116">
      <w:pPr>
        <w:pStyle w:val="TOC2"/>
        <w:tabs>
          <w:tab w:val="left" w:pos="851"/>
          <w:tab w:val="right" w:leader="dot" w:pos="8008"/>
        </w:tabs>
        <w:spacing w:after="0" w:line="240" w:lineRule="auto"/>
        <w:rPr>
          <w:rFonts w:asciiTheme="minorHAnsi" w:eastAsiaTheme="minorEastAsia" w:hAnsiTheme="minorHAnsi"/>
          <w:noProof/>
          <w:sz w:val="22"/>
        </w:rPr>
      </w:pPr>
      <w:hyperlink w:anchor="_Toc61213488" w:history="1">
        <w:r w:rsidR="00F37116" w:rsidRPr="0091355F">
          <w:rPr>
            <w:rStyle w:val="Hyperlink"/>
            <w:noProof/>
          </w:rPr>
          <w:t>2.5</w:t>
        </w:r>
        <w:r w:rsidR="00F37116">
          <w:rPr>
            <w:rFonts w:asciiTheme="minorHAnsi" w:eastAsiaTheme="minorEastAsia" w:hAnsiTheme="minorHAnsi"/>
            <w:noProof/>
            <w:sz w:val="22"/>
          </w:rPr>
          <w:tab/>
        </w:r>
        <w:r w:rsidR="00F37116" w:rsidRPr="0091355F">
          <w:rPr>
            <w:rStyle w:val="Hyperlink"/>
            <w:noProof/>
          </w:rPr>
          <w:t>Framework</w:t>
        </w:r>
        <w:r w:rsidR="00F37116">
          <w:rPr>
            <w:noProof/>
            <w:webHidden/>
          </w:rPr>
          <w:tab/>
        </w:r>
        <w:r w:rsidR="00F37116">
          <w:rPr>
            <w:noProof/>
            <w:webHidden/>
          </w:rPr>
          <w:fldChar w:fldCharType="begin"/>
        </w:r>
        <w:r w:rsidR="00F37116">
          <w:rPr>
            <w:noProof/>
            <w:webHidden/>
          </w:rPr>
          <w:instrText xml:space="preserve"> PAGEREF _Toc61213488 \h </w:instrText>
        </w:r>
        <w:r w:rsidR="00F37116">
          <w:rPr>
            <w:noProof/>
            <w:webHidden/>
          </w:rPr>
        </w:r>
        <w:r w:rsidR="00F37116">
          <w:rPr>
            <w:noProof/>
            <w:webHidden/>
          </w:rPr>
          <w:fldChar w:fldCharType="separate"/>
        </w:r>
        <w:r w:rsidR="00300184">
          <w:rPr>
            <w:noProof/>
            <w:webHidden/>
          </w:rPr>
          <w:t>10</w:t>
        </w:r>
        <w:r w:rsidR="00F37116">
          <w:rPr>
            <w:noProof/>
            <w:webHidden/>
          </w:rPr>
          <w:fldChar w:fldCharType="end"/>
        </w:r>
      </w:hyperlink>
    </w:p>
    <w:p w14:paraId="0FC207E4" w14:textId="44CD549D" w:rsidR="00F37116" w:rsidRDefault="004A3D8E" w:rsidP="00F37116">
      <w:pPr>
        <w:pStyle w:val="TOC3"/>
        <w:tabs>
          <w:tab w:val="left" w:pos="1760"/>
        </w:tabs>
        <w:spacing w:after="0"/>
        <w:rPr>
          <w:rFonts w:asciiTheme="minorHAnsi" w:eastAsiaTheme="minorEastAsia" w:hAnsiTheme="minorHAnsi"/>
          <w:noProof/>
          <w:sz w:val="22"/>
        </w:rPr>
      </w:pPr>
      <w:hyperlink w:anchor="_Toc61213489" w:history="1">
        <w:r w:rsidR="00F37116" w:rsidRPr="0091355F">
          <w:rPr>
            <w:rStyle w:val="Hyperlink"/>
            <w:rFonts w:cs="Times New Roman"/>
            <w:noProof/>
          </w:rPr>
          <w:t>2.5.1</w:t>
        </w:r>
        <w:r w:rsidR="00F37116">
          <w:rPr>
            <w:rStyle w:val="Hyperlink"/>
            <w:rFonts w:cs="Times New Roman"/>
            <w:noProof/>
          </w:rPr>
          <w:t xml:space="preserve"> </w:t>
        </w:r>
        <w:r w:rsidR="00F37116" w:rsidRPr="0091355F">
          <w:rPr>
            <w:rStyle w:val="Hyperlink"/>
            <w:rFonts w:cs="Times New Roman"/>
            <w:noProof/>
          </w:rPr>
          <w:t>Framework</w:t>
        </w:r>
        <w:r w:rsidR="00F37116" w:rsidRPr="0091355F">
          <w:rPr>
            <w:rStyle w:val="Hyperlink"/>
            <w:rFonts w:cs="Times New Roman"/>
            <w:noProof/>
            <w:lang w:val="id-ID"/>
          </w:rPr>
          <w:t xml:space="preserve"> </w:t>
        </w:r>
        <w:r w:rsidR="00F37116" w:rsidRPr="0091355F">
          <w:rPr>
            <w:rStyle w:val="Hyperlink"/>
            <w:rFonts w:cs="Times New Roman"/>
            <w:noProof/>
          </w:rPr>
          <w:t>CodeIgniter</w:t>
        </w:r>
        <w:r w:rsidR="00F37116">
          <w:rPr>
            <w:noProof/>
            <w:webHidden/>
          </w:rPr>
          <w:tab/>
        </w:r>
        <w:r w:rsidR="00F37116">
          <w:rPr>
            <w:noProof/>
            <w:webHidden/>
          </w:rPr>
          <w:fldChar w:fldCharType="begin"/>
        </w:r>
        <w:r w:rsidR="00F37116">
          <w:rPr>
            <w:noProof/>
            <w:webHidden/>
          </w:rPr>
          <w:instrText xml:space="preserve"> PAGEREF _Toc61213489 \h </w:instrText>
        </w:r>
        <w:r w:rsidR="00F37116">
          <w:rPr>
            <w:noProof/>
            <w:webHidden/>
          </w:rPr>
        </w:r>
        <w:r w:rsidR="00F37116">
          <w:rPr>
            <w:noProof/>
            <w:webHidden/>
          </w:rPr>
          <w:fldChar w:fldCharType="separate"/>
        </w:r>
        <w:r w:rsidR="00300184">
          <w:rPr>
            <w:noProof/>
            <w:webHidden/>
          </w:rPr>
          <w:t>11</w:t>
        </w:r>
        <w:r w:rsidR="00F37116">
          <w:rPr>
            <w:noProof/>
            <w:webHidden/>
          </w:rPr>
          <w:fldChar w:fldCharType="end"/>
        </w:r>
      </w:hyperlink>
    </w:p>
    <w:p w14:paraId="21B572BF" w14:textId="74CA1AF9" w:rsidR="00F37116" w:rsidRDefault="004A3D8E" w:rsidP="00F37116">
      <w:pPr>
        <w:pStyle w:val="TOC2"/>
        <w:tabs>
          <w:tab w:val="left" w:pos="851"/>
          <w:tab w:val="right" w:leader="dot" w:pos="8008"/>
        </w:tabs>
        <w:spacing w:after="0" w:line="240" w:lineRule="auto"/>
        <w:rPr>
          <w:rFonts w:asciiTheme="minorHAnsi" w:eastAsiaTheme="minorEastAsia" w:hAnsiTheme="minorHAnsi"/>
          <w:noProof/>
          <w:sz w:val="22"/>
        </w:rPr>
      </w:pPr>
      <w:hyperlink w:anchor="_Toc61213490" w:history="1">
        <w:r w:rsidR="00F37116" w:rsidRPr="0091355F">
          <w:rPr>
            <w:rStyle w:val="Hyperlink"/>
            <w:noProof/>
          </w:rPr>
          <w:t>2.6</w:t>
        </w:r>
        <w:r w:rsidR="00F37116">
          <w:rPr>
            <w:rFonts w:asciiTheme="minorHAnsi" w:eastAsiaTheme="minorEastAsia" w:hAnsiTheme="minorHAnsi"/>
            <w:noProof/>
            <w:sz w:val="22"/>
          </w:rPr>
          <w:tab/>
        </w:r>
        <w:r w:rsidR="00F37116" w:rsidRPr="0091355F">
          <w:rPr>
            <w:rStyle w:val="Hyperlink"/>
            <w:noProof/>
          </w:rPr>
          <w:t>PHP</w:t>
        </w:r>
        <w:r w:rsidR="00F37116">
          <w:rPr>
            <w:noProof/>
            <w:webHidden/>
          </w:rPr>
          <w:tab/>
        </w:r>
        <w:r w:rsidR="00F37116">
          <w:rPr>
            <w:noProof/>
            <w:webHidden/>
          </w:rPr>
          <w:fldChar w:fldCharType="begin"/>
        </w:r>
        <w:r w:rsidR="00F37116">
          <w:rPr>
            <w:noProof/>
            <w:webHidden/>
          </w:rPr>
          <w:instrText xml:space="preserve"> PAGEREF _Toc61213490 \h </w:instrText>
        </w:r>
        <w:r w:rsidR="00F37116">
          <w:rPr>
            <w:noProof/>
            <w:webHidden/>
          </w:rPr>
        </w:r>
        <w:r w:rsidR="00F37116">
          <w:rPr>
            <w:noProof/>
            <w:webHidden/>
          </w:rPr>
          <w:fldChar w:fldCharType="separate"/>
        </w:r>
        <w:r w:rsidR="00300184">
          <w:rPr>
            <w:noProof/>
            <w:webHidden/>
          </w:rPr>
          <w:t>12</w:t>
        </w:r>
        <w:r w:rsidR="00F37116">
          <w:rPr>
            <w:noProof/>
            <w:webHidden/>
          </w:rPr>
          <w:fldChar w:fldCharType="end"/>
        </w:r>
      </w:hyperlink>
    </w:p>
    <w:p w14:paraId="48FFD6B6" w14:textId="4BD7DE8F" w:rsidR="00F37116" w:rsidRDefault="004A3D8E" w:rsidP="00F37116">
      <w:pPr>
        <w:pStyle w:val="TOC2"/>
        <w:tabs>
          <w:tab w:val="left" w:pos="851"/>
          <w:tab w:val="right" w:leader="dot" w:pos="8008"/>
        </w:tabs>
        <w:spacing w:after="0" w:line="240" w:lineRule="auto"/>
        <w:rPr>
          <w:rFonts w:asciiTheme="minorHAnsi" w:eastAsiaTheme="minorEastAsia" w:hAnsiTheme="minorHAnsi"/>
          <w:noProof/>
          <w:sz w:val="22"/>
        </w:rPr>
      </w:pPr>
      <w:hyperlink w:anchor="_Toc61213491" w:history="1">
        <w:r w:rsidR="00F37116" w:rsidRPr="0091355F">
          <w:rPr>
            <w:rStyle w:val="Hyperlink"/>
            <w:noProof/>
          </w:rPr>
          <w:t>2.7</w:t>
        </w:r>
        <w:r w:rsidR="00F37116">
          <w:rPr>
            <w:rFonts w:asciiTheme="minorHAnsi" w:eastAsiaTheme="minorEastAsia" w:hAnsiTheme="minorHAnsi"/>
            <w:noProof/>
            <w:sz w:val="22"/>
          </w:rPr>
          <w:tab/>
        </w:r>
        <w:r w:rsidR="00F37116" w:rsidRPr="0091355F">
          <w:rPr>
            <w:rStyle w:val="Hyperlink"/>
            <w:noProof/>
          </w:rPr>
          <w:t>Enterprise Resource Planning</w:t>
        </w:r>
        <w:r w:rsidR="00F37116">
          <w:rPr>
            <w:noProof/>
            <w:webHidden/>
          </w:rPr>
          <w:tab/>
        </w:r>
        <w:r w:rsidR="00F37116">
          <w:rPr>
            <w:noProof/>
            <w:webHidden/>
          </w:rPr>
          <w:fldChar w:fldCharType="begin"/>
        </w:r>
        <w:r w:rsidR="00F37116">
          <w:rPr>
            <w:noProof/>
            <w:webHidden/>
          </w:rPr>
          <w:instrText xml:space="preserve"> PAGEREF _Toc61213491 \h </w:instrText>
        </w:r>
        <w:r w:rsidR="00F37116">
          <w:rPr>
            <w:noProof/>
            <w:webHidden/>
          </w:rPr>
        </w:r>
        <w:r w:rsidR="00F37116">
          <w:rPr>
            <w:noProof/>
            <w:webHidden/>
          </w:rPr>
          <w:fldChar w:fldCharType="separate"/>
        </w:r>
        <w:r w:rsidR="00300184">
          <w:rPr>
            <w:noProof/>
            <w:webHidden/>
          </w:rPr>
          <w:t>13</w:t>
        </w:r>
        <w:r w:rsidR="00F37116">
          <w:rPr>
            <w:noProof/>
            <w:webHidden/>
          </w:rPr>
          <w:fldChar w:fldCharType="end"/>
        </w:r>
      </w:hyperlink>
    </w:p>
    <w:p w14:paraId="19DCEF58" w14:textId="09297C13" w:rsidR="00F37116" w:rsidRDefault="004A3D8E" w:rsidP="00F37116">
      <w:pPr>
        <w:pStyle w:val="TOC2"/>
        <w:tabs>
          <w:tab w:val="left" w:pos="851"/>
          <w:tab w:val="right" w:leader="dot" w:pos="8008"/>
        </w:tabs>
        <w:spacing w:after="0" w:line="240" w:lineRule="auto"/>
        <w:rPr>
          <w:rFonts w:asciiTheme="minorHAnsi" w:eastAsiaTheme="minorEastAsia" w:hAnsiTheme="minorHAnsi"/>
          <w:noProof/>
          <w:sz w:val="22"/>
        </w:rPr>
      </w:pPr>
      <w:hyperlink w:anchor="_Toc61213492" w:history="1">
        <w:r w:rsidR="00F37116" w:rsidRPr="0091355F">
          <w:rPr>
            <w:rStyle w:val="Hyperlink"/>
            <w:noProof/>
          </w:rPr>
          <w:t>2.8</w:t>
        </w:r>
        <w:r w:rsidR="00F37116">
          <w:rPr>
            <w:rFonts w:asciiTheme="minorHAnsi" w:eastAsiaTheme="minorEastAsia" w:hAnsiTheme="minorHAnsi"/>
            <w:noProof/>
            <w:sz w:val="22"/>
          </w:rPr>
          <w:tab/>
        </w:r>
        <w:r w:rsidR="00F37116" w:rsidRPr="0091355F">
          <w:rPr>
            <w:rStyle w:val="Hyperlink"/>
            <w:noProof/>
          </w:rPr>
          <w:t>Multi Channel Access</w:t>
        </w:r>
        <w:r w:rsidR="00F37116">
          <w:rPr>
            <w:noProof/>
            <w:webHidden/>
          </w:rPr>
          <w:tab/>
        </w:r>
        <w:r w:rsidR="00F37116">
          <w:rPr>
            <w:noProof/>
            <w:webHidden/>
          </w:rPr>
          <w:fldChar w:fldCharType="begin"/>
        </w:r>
        <w:r w:rsidR="00F37116">
          <w:rPr>
            <w:noProof/>
            <w:webHidden/>
          </w:rPr>
          <w:instrText xml:space="preserve"> PAGEREF _Toc61213492 \h </w:instrText>
        </w:r>
        <w:r w:rsidR="00F37116">
          <w:rPr>
            <w:noProof/>
            <w:webHidden/>
          </w:rPr>
        </w:r>
        <w:r w:rsidR="00F37116">
          <w:rPr>
            <w:noProof/>
            <w:webHidden/>
          </w:rPr>
          <w:fldChar w:fldCharType="separate"/>
        </w:r>
        <w:r w:rsidR="00300184">
          <w:rPr>
            <w:noProof/>
            <w:webHidden/>
          </w:rPr>
          <w:t>13</w:t>
        </w:r>
        <w:r w:rsidR="00F37116">
          <w:rPr>
            <w:noProof/>
            <w:webHidden/>
          </w:rPr>
          <w:fldChar w:fldCharType="end"/>
        </w:r>
      </w:hyperlink>
    </w:p>
    <w:p w14:paraId="4BD6B3AC" w14:textId="195B30F5" w:rsidR="00F37116" w:rsidRDefault="004A3D8E" w:rsidP="00F37116">
      <w:pPr>
        <w:pStyle w:val="TOC2"/>
        <w:tabs>
          <w:tab w:val="left" w:pos="851"/>
          <w:tab w:val="right" w:leader="dot" w:pos="8008"/>
        </w:tabs>
        <w:spacing w:after="0" w:line="240" w:lineRule="auto"/>
        <w:rPr>
          <w:rFonts w:asciiTheme="minorHAnsi" w:eastAsiaTheme="minorEastAsia" w:hAnsiTheme="minorHAnsi"/>
          <w:noProof/>
          <w:sz w:val="22"/>
        </w:rPr>
      </w:pPr>
      <w:hyperlink w:anchor="_Toc61213493" w:history="1">
        <w:r w:rsidR="00F37116" w:rsidRPr="0091355F">
          <w:rPr>
            <w:rStyle w:val="Hyperlink"/>
            <w:noProof/>
          </w:rPr>
          <w:t>2.9</w:t>
        </w:r>
        <w:r w:rsidR="00F37116">
          <w:rPr>
            <w:rFonts w:asciiTheme="minorHAnsi" w:eastAsiaTheme="minorEastAsia" w:hAnsiTheme="minorHAnsi"/>
            <w:noProof/>
            <w:sz w:val="22"/>
          </w:rPr>
          <w:tab/>
        </w:r>
        <w:r w:rsidR="00F37116" w:rsidRPr="0091355F">
          <w:rPr>
            <w:rStyle w:val="Hyperlink"/>
            <w:noProof/>
          </w:rPr>
          <w:t>System Administration</w:t>
        </w:r>
        <w:r w:rsidR="00F37116">
          <w:rPr>
            <w:noProof/>
            <w:webHidden/>
          </w:rPr>
          <w:tab/>
        </w:r>
        <w:r w:rsidR="00F37116">
          <w:rPr>
            <w:noProof/>
            <w:webHidden/>
          </w:rPr>
          <w:fldChar w:fldCharType="begin"/>
        </w:r>
        <w:r w:rsidR="00F37116">
          <w:rPr>
            <w:noProof/>
            <w:webHidden/>
          </w:rPr>
          <w:instrText xml:space="preserve"> PAGEREF _Toc61213493 \h </w:instrText>
        </w:r>
        <w:r w:rsidR="00F37116">
          <w:rPr>
            <w:noProof/>
            <w:webHidden/>
          </w:rPr>
        </w:r>
        <w:r w:rsidR="00F37116">
          <w:rPr>
            <w:noProof/>
            <w:webHidden/>
          </w:rPr>
          <w:fldChar w:fldCharType="separate"/>
        </w:r>
        <w:r w:rsidR="00300184">
          <w:rPr>
            <w:noProof/>
            <w:webHidden/>
          </w:rPr>
          <w:t>14</w:t>
        </w:r>
        <w:r w:rsidR="00F37116">
          <w:rPr>
            <w:noProof/>
            <w:webHidden/>
          </w:rPr>
          <w:fldChar w:fldCharType="end"/>
        </w:r>
      </w:hyperlink>
    </w:p>
    <w:p w14:paraId="06B7A9E0" w14:textId="2C998004" w:rsidR="00F37116" w:rsidRDefault="004A3D8E" w:rsidP="00F37116">
      <w:pPr>
        <w:pStyle w:val="TOC1"/>
        <w:spacing w:after="0"/>
        <w:rPr>
          <w:rFonts w:asciiTheme="minorHAnsi" w:eastAsiaTheme="minorEastAsia" w:hAnsiTheme="minorHAnsi"/>
          <w:b w:val="0"/>
          <w:sz w:val="22"/>
        </w:rPr>
      </w:pPr>
      <w:hyperlink w:anchor="_Toc61213494" w:history="1">
        <w:r w:rsidR="00F37116" w:rsidRPr="0091355F">
          <w:rPr>
            <w:rStyle w:val="Hyperlink"/>
            <w:lang w:val="id-ID"/>
          </w:rPr>
          <w:t>BAB III</w:t>
        </w:r>
        <w:r w:rsidR="00F37116" w:rsidRPr="0091355F">
          <w:rPr>
            <w:rStyle w:val="Hyperlink"/>
          </w:rPr>
          <w:t xml:space="preserve"> PROFIL PERUSAHAAN</w:t>
        </w:r>
        <w:r w:rsidR="00F37116">
          <w:rPr>
            <w:webHidden/>
          </w:rPr>
          <w:tab/>
        </w:r>
        <w:r w:rsidR="00F37116">
          <w:rPr>
            <w:webHidden/>
          </w:rPr>
          <w:fldChar w:fldCharType="begin"/>
        </w:r>
        <w:r w:rsidR="00F37116">
          <w:rPr>
            <w:webHidden/>
          </w:rPr>
          <w:instrText xml:space="preserve"> PAGEREF _Toc61213494 \h </w:instrText>
        </w:r>
        <w:r w:rsidR="00F37116">
          <w:rPr>
            <w:webHidden/>
          </w:rPr>
        </w:r>
        <w:r w:rsidR="00F37116">
          <w:rPr>
            <w:webHidden/>
          </w:rPr>
          <w:fldChar w:fldCharType="separate"/>
        </w:r>
        <w:r w:rsidR="00300184">
          <w:rPr>
            <w:webHidden/>
          </w:rPr>
          <w:t>15</w:t>
        </w:r>
        <w:r w:rsidR="00F37116">
          <w:rPr>
            <w:webHidden/>
          </w:rPr>
          <w:fldChar w:fldCharType="end"/>
        </w:r>
      </w:hyperlink>
    </w:p>
    <w:p w14:paraId="4EFCA86D" w14:textId="448A0C87" w:rsidR="00F37116" w:rsidRDefault="004A3D8E" w:rsidP="00F37116">
      <w:pPr>
        <w:pStyle w:val="TOC2"/>
        <w:tabs>
          <w:tab w:val="left" w:pos="851"/>
          <w:tab w:val="right" w:leader="dot" w:pos="8008"/>
        </w:tabs>
        <w:spacing w:after="0" w:line="240" w:lineRule="auto"/>
        <w:rPr>
          <w:rFonts w:asciiTheme="minorHAnsi" w:eastAsiaTheme="minorEastAsia" w:hAnsiTheme="minorHAnsi"/>
          <w:noProof/>
          <w:sz w:val="22"/>
        </w:rPr>
      </w:pPr>
      <w:hyperlink w:anchor="_Toc61213495" w:history="1">
        <w:r w:rsidR="00F37116" w:rsidRPr="0091355F">
          <w:rPr>
            <w:rStyle w:val="Hyperlink"/>
            <w:noProof/>
          </w:rPr>
          <w:t>3.1</w:t>
        </w:r>
        <w:r w:rsidR="00F37116">
          <w:rPr>
            <w:rFonts w:asciiTheme="minorHAnsi" w:eastAsiaTheme="minorEastAsia" w:hAnsiTheme="minorHAnsi"/>
            <w:noProof/>
            <w:sz w:val="22"/>
          </w:rPr>
          <w:tab/>
        </w:r>
        <w:r w:rsidR="00F37116" w:rsidRPr="0091355F">
          <w:rPr>
            <w:rStyle w:val="Hyperlink"/>
            <w:noProof/>
          </w:rPr>
          <w:t>Profil Perusahaan</w:t>
        </w:r>
        <w:r w:rsidR="00F37116">
          <w:rPr>
            <w:noProof/>
            <w:webHidden/>
          </w:rPr>
          <w:tab/>
        </w:r>
        <w:r w:rsidR="00F37116">
          <w:rPr>
            <w:noProof/>
            <w:webHidden/>
          </w:rPr>
          <w:fldChar w:fldCharType="begin"/>
        </w:r>
        <w:r w:rsidR="00F37116">
          <w:rPr>
            <w:noProof/>
            <w:webHidden/>
          </w:rPr>
          <w:instrText xml:space="preserve"> PAGEREF _Toc61213495 \h </w:instrText>
        </w:r>
        <w:r w:rsidR="00F37116">
          <w:rPr>
            <w:noProof/>
            <w:webHidden/>
          </w:rPr>
        </w:r>
        <w:r w:rsidR="00F37116">
          <w:rPr>
            <w:noProof/>
            <w:webHidden/>
          </w:rPr>
          <w:fldChar w:fldCharType="separate"/>
        </w:r>
        <w:r w:rsidR="00300184">
          <w:rPr>
            <w:noProof/>
            <w:webHidden/>
          </w:rPr>
          <w:t>15</w:t>
        </w:r>
        <w:r w:rsidR="00F37116">
          <w:rPr>
            <w:noProof/>
            <w:webHidden/>
          </w:rPr>
          <w:fldChar w:fldCharType="end"/>
        </w:r>
      </w:hyperlink>
    </w:p>
    <w:p w14:paraId="4DD64453" w14:textId="49A67118" w:rsidR="00F37116" w:rsidRDefault="004A3D8E" w:rsidP="00F37116">
      <w:pPr>
        <w:pStyle w:val="TOC3"/>
        <w:tabs>
          <w:tab w:val="left" w:pos="1760"/>
        </w:tabs>
        <w:spacing w:after="0"/>
        <w:rPr>
          <w:rFonts w:asciiTheme="minorHAnsi" w:eastAsiaTheme="minorEastAsia" w:hAnsiTheme="minorHAnsi"/>
          <w:noProof/>
          <w:sz w:val="22"/>
        </w:rPr>
      </w:pPr>
      <w:hyperlink w:anchor="_Toc61213496" w:history="1">
        <w:r w:rsidR="00F37116" w:rsidRPr="0091355F">
          <w:rPr>
            <w:rStyle w:val="Hyperlink"/>
            <w:rFonts w:cs="Times New Roman"/>
            <w:noProof/>
          </w:rPr>
          <w:t>3.1.1</w:t>
        </w:r>
        <w:r w:rsidR="00F37116">
          <w:rPr>
            <w:rStyle w:val="Hyperlink"/>
            <w:rFonts w:cs="Times New Roman"/>
            <w:noProof/>
          </w:rPr>
          <w:t xml:space="preserve"> </w:t>
        </w:r>
        <w:r w:rsidR="00F37116" w:rsidRPr="0091355F">
          <w:rPr>
            <w:rStyle w:val="Hyperlink"/>
            <w:rFonts w:cs="Times New Roman"/>
            <w:noProof/>
          </w:rPr>
          <w:t>Visi Misi</w:t>
        </w:r>
        <w:r w:rsidR="00F37116">
          <w:rPr>
            <w:noProof/>
            <w:webHidden/>
          </w:rPr>
          <w:tab/>
        </w:r>
        <w:r w:rsidR="00F37116">
          <w:rPr>
            <w:noProof/>
            <w:webHidden/>
          </w:rPr>
          <w:fldChar w:fldCharType="begin"/>
        </w:r>
        <w:r w:rsidR="00F37116">
          <w:rPr>
            <w:noProof/>
            <w:webHidden/>
          </w:rPr>
          <w:instrText xml:space="preserve"> PAGEREF _Toc61213496 \h </w:instrText>
        </w:r>
        <w:r w:rsidR="00F37116">
          <w:rPr>
            <w:noProof/>
            <w:webHidden/>
          </w:rPr>
        </w:r>
        <w:r w:rsidR="00F37116">
          <w:rPr>
            <w:noProof/>
            <w:webHidden/>
          </w:rPr>
          <w:fldChar w:fldCharType="separate"/>
        </w:r>
        <w:r w:rsidR="00300184">
          <w:rPr>
            <w:noProof/>
            <w:webHidden/>
          </w:rPr>
          <w:t>16</w:t>
        </w:r>
        <w:r w:rsidR="00F37116">
          <w:rPr>
            <w:noProof/>
            <w:webHidden/>
          </w:rPr>
          <w:fldChar w:fldCharType="end"/>
        </w:r>
      </w:hyperlink>
    </w:p>
    <w:p w14:paraId="3007FF1E" w14:textId="3543C602" w:rsidR="00F37116" w:rsidRDefault="004A3D8E" w:rsidP="00F37116">
      <w:pPr>
        <w:pStyle w:val="TOC3"/>
        <w:tabs>
          <w:tab w:val="left" w:pos="1760"/>
        </w:tabs>
        <w:spacing w:after="0"/>
        <w:rPr>
          <w:rFonts w:asciiTheme="minorHAnsi" w:eastAsiaTheme="minorEastAsia" w:hAnsiTheme="minorHAnsi"/>
          <w:noProof/>
          <w:sz w:val="22"/>
        </w:rPr>
      </w:pPr>
      <w:hyperlink w:anchor="_Toc61213497" w:history="1">
        <w:r w:rsidR="00F37116" w:rsidRPr="0091355F">
          <w:rPr>
            <w:rStyle w:val="Hyperlink"/>
            <w:rFonts w:cs="Times New Roman"/>
            <w:noProof/>
          </w:rPr>
          <w:t>3.1.2</w:t>
        </w:r>
        <w:r w:rsidR="00F37116">
          <w:rPr>
            <w:rStyle w:val="Hyperlink"/>
            <w:rFonts w:cs="Times New Roman"/>
            <w:noProof/>
          </w:rPr>
          <w:t xml:space="preserve"> </w:t>
        </w:r>
        <w:r w:rsidR="00F37116" w:rsidRPr="0091355F">
          <w:rPr>
            <w:rStyle w:val="Hyperlink"/>
            <w:rFonts w:cs="Times New Roman"/>
            <w:noProof/>
          </w:rPr>
          <w:t>Struktur Organisasi</w:t>
        </w:r>
        <w:r w:rsidR="00F37116">
          <w:rPr>
            <w:noProof/>
            <w:webHidden/>
          </w:rPr>
          <w:tab/>
        </w:r>
        <w:r w:rsidR="00F37116">
          <w:rPr>
            <w:noProof/>
            <w:webHidden/>
          </w:rPr>
          <w:fldChar w:fldCharType="begin"/>
        </w:r>
        <w:r w:rsidR="00F37116">
          <w:rPr>
            <w:noProof/>
            <w:webHidden/>
          </w:rPr>
          <w:instrText xml:space="preserve"> PAGEREF _Toc61213497 \h </w:instrText>
        </w:r>
        <w:r w:rsidR="00F37116">
          <w:rPr>
            <w:noProof/>
            <w:webHidden/>
          </w:rPr>
        </w:r>
        <w:r w:rsidR="00F37116">
          <w:rPr>
            <w:noProof/>
            <w:webHidden/>
          </w:rPr>
          <w:fldChar w:fldCharType="separate"/>
        </w:r>
        <w:r w:rsidR="00300184">
          <w:rPr>
            <w:noProof/>
            <w:webHidden/>
          </w:rPr>
          <w:t>16</w:t>
        </w:r>
        <w:r w:rsidR="00F37116">
          <w:rPr>
            <w:noProof/>
            <w:webHidden/>
          </w:rPr>
          <w:fldChar w:fldCharType="end"/>
        </w:r>
      </w:hyperlink>
    </w:p>
    <w:p w14:paraId="3DD2E901" w14:textId="659EE4F8" w:rsidR="00F37116" w:rsidRDefault="004A3D8E" w:rsidP="00F37116">
      <w:pPr>
        <w:pStyle w:val="TOC1"/>
        <w:spacing w:after="0"/>
        <w:rPr>
          <w:rFonts w:asciiTheme="minorHAnsi" w:eastAsiaTheme="minorEastAsia" w:hAnsiTheme="minorHAnsi"/>
          <w:b w:val="0"/>
          <w:sz w:val="22"/>
        </w:rPr>
      </w:pPr>
      <w:hyperlink w:anchor="_Toc61213498" w:history="1">
        <w:r w:rsidR="00F37116" w:rsidRPr="0091355F">
          <w:rPr>
            <w:rStyle w:val="Hyperlink"/>
          </w:rPr>
          <w:t>BAB IV METODOLOGI MAGANG INDUSTRI TI</w:t>
        </w:r>
        <w:r w:rsidR="00F37116">
          <w:rPr>
            <w:webHidden/>
          </w:rPr>
          <w:tab/>
        </w:r>
        <w:r w:rsidR="00F37116">
          <w:rPr>
            <w:webHidden/>
          </w:rPr>
          <w:fldChar w:fldCharType="begin"/>
        </w:r>
        <w:r w:rsidR="00F37116">
          <w:rPr>
            <w:webHidden/>
          </w:rPr>
          <w:instrText xml:space="preserve"> PAGEREF _Toc61213498 \h </w:instrText>
        </w:r>
        <w:r w:rsidR="00F37116">
          <w:rPr>
            <w:webHidden/>
          </w:rPr>
        </w:r>
        <w:r w:rsidR="00F37116">
          <w:rPr>
            <w:webHidden/>
          </w:rPr>
          <w:fldChar w:fldCharType="separate"/>
        </w:r>
        <w:r w:rsidR="00300184">
          <w:rPr>
            <w:webHidden/>
          </w:rPr>
          <w:t>17</w:t>
        </w:r>
        <w:r w:rsidR="00F37116">
          <w:rPr>
            <w:webHidden/>
          </w:rPr>
          <w:fldChar w:fldCharType="end"/>
        </w:r>
      </w:hyperlink>
    </w:p>
    <w:p w14:paraId="5F41B3A9" w14:textId="160159A1" w:rsidR="00F37116" w:rsidRDefault="004A3D8E" w:rsidP="00F37116">
      <w:pPr>
        <w:pStyle w:val="TOC2"/>
        <w:tabs>
          <w:tab w:val="left" w:pos="851"/>
          <w:tab w:val="right" w:leader="dot" w:pos="8008"/>
        </w:tabs>
        <w:spacing w:after="0" w:line="240" w:lineRule="auto"/>
        <w:rPr>
          <w:rFonts w:asciiTheme="minorHAnsi" w:eastAsiaTheme="minorEastAsia" w:hAnsiTheme="minorHAnsi"/>
          <w:noProof/>
          <w:sz w:val="22"/>
        </w:rPr>
      </w:pPr>
      <w:hyperlink w:anchor="_Toc61213499" w:history="1">
        <w:r w:rsidR="00F37116" w:rsidRPr="0091355F">
          <w:rPr>
            <w:rStyle w:val="Hyperlink"/>
            <w:noProof/>
          </w:rPr>
          <w:t>4.1</w:t>
        </w:r>
        <w:r w:rsidR="00F37116">
          <w:rPr>
            <w:rFonts w:asciiTheme="minorHAnsi" w:eastAsiaTheme="minorEastAsia" w:hAnsiTheme="minorHAnsi"/>
            <w:noProof/>
            <w:sz w:val="22"/>
          </w:rPr>
          <w:tab/>
        </w:r>
        <w:r w:rsidR="00F37116" w:rsidRPr="0091355F">
          <w:rPr>
            <w:rStyle w:val="Hyperlink"/>
            <w:noProof/>
          </w:rPr>
          <w:t>Data</w:t>
        </w:r>
        <w:r w:rsidR="00F37116">
          <w:rPr>
            <w:noProof/>
            <w:webHidden/>
          </w:rPr>
          <w:tab/>
        </w:r>
        <w:r w:rsidR="00F37116">
          <w:rPr>
            <w:noProof/>
            <w:webHidden/>
          </w:rPr>
          <w:fldChar w:fldCharType="begin"/>
        </w:r>
        <w:r w:rsidR="00F37116">
          <w:rPr>
            <w:noProof/>
            <w:webHidden/>
          </w:rPr>
          <w:instrText xml:space="preserve"> PAGEREF _Toc61213499 \h </w:instrText>
        </w:r>
        <w:r w:rsidR="00F37116">
          <w:rPr>
            <w:noProof/>
            <w:webHidden/>
          </w:rPr>
        </w:r>
        <w:r w:rsidR="00F37116">
          <w:rPr>
            <w:noProof/>
            <w:webHidden/>
          </w:rPr>
          <w:fldChar w:fldCharType="separate"/>
        </w:r>
        <w:r w:rsidR="00300184">
          <w:rPr>
            <w:noProof/>
            <w:webHidden/>
          </w:rPr>
          <w:t>17</w:t>
        </w:r>
        <w:r w:rsidR="00F37116">
          <w:rPr>
            <w:noProof/>
            <w:webHidden/>
          </w:rPr>
          <w:fldChar w:fldCharType="end"/>
        </w:r>
      </w:hyperlink>
    </w:p>
    <w:p w14:paraId="76965499" w14:textId="79E63839" w:rsidR="00F37116" w:rsidRDefault="004A3D8E" w:rsidP="00F37116">
      <w:pPr>
        <w:pStyle w:val="TOC3"/>
        <w:tabs>
          <w:tab w:val="left" w:pos="1760"/>
        </w:tabs>
        <w:spacing w:after="0"/>
        <w:rPr>
          <w:rFonts w:asciiTheme="minorHAnsi" w:eastAsiaTheme="minorEastAsia" w:hAnsiTheme="minorHAnsi"/>
          <w:noProof/>
          <w:sz w:val="22"/>
        </w:rPr>
      </w:pPr>
      <w:hyperlink w:anchor="_Toc61213500" w:history="1">
        <w:r w:rsidR="00F37116" w:rsidRPr="0091355F">
          <w:rPr>
            <w:rStyle w:val="Hyperlink"/>
            <w:rFonts w:cs="Times New Roman"/>
            <w:noProof/>
          </w:rPr>
          <w:t>4.1.1</w:t>
        </w:r>
        <w:r w:rsidR="00F37116">
          <w:rPr>
            <w:rStyle w:val="Hyperlink"/>
            <w:rFonts w:cs="Times New Roman"/>
            <w:noProof/>
          </w:rPr>
          <w:t xml:space="preserve"> </w:t>
        </w:r>
        <w:r w:rsidR="00F37116" w:rsidRPr="0091355F">
          <w:rPr>
            <w:rStyle w:val="Hyperlink"/>
            <w:rFonts w:cs="Times New Roman"/>
            <w:noProof/>
          </w:rPr>
          <w:t>Sumber Data</w:t>
        </w:r>
        <w:r w:rsidR="00F37116">
          <w:rPr>
            <w:noProof/>
            <w:webHidden/>
          </w:rPr>
          <w:tab/>
        </w:r>
        <w:r w:rsidR="00F37116">
          <w:rPr>
            <w:noProof/>
            <w:webHidden/>
          </w:rPr>
          <w:fldChar w:fldCharType="begin"/>
        </w:r>
        <w:r w:rsidR="00F37116">
          <w:rPr>
            <w:noProof/>
            <w:webHidden/>
          </w:rPr>
          <w:instrText xml:space="preserve"> PAGEREF _Toc61213500 \h </w:instrText>
        </w:r>
        <w:r w:rsidR="00F37116">
          <w:rPr>
            <w:noProof/>
            <w:webHidden/>
          </w:rPr>
        </w:r>
        <w:r w:rsidR="00F37116">
          <w:rPr>
            <w:noProof/>
            <w:webHidden/>
          </w:rPr>
          <w:fldChar w:fldCharType="separate"/>
        </w:r>
        <w:r w:rsidR="00300184">
          <w:rPr>
            <w:noProof/>
            <w:webHidden/>
          </w:rPr>
          <w:t>17</w:t>
        </w:r>
        <w:r w:rsidR="00F37116">
          <w:rPr>
            <w:noProof/>
            <w:webHidden/>
          </w:rPr>
          <w:fldChar w:fldCharType="end"/>
        </w:r>
      </w:hyperlink>
    </w:p>
    <w:p w14:paraId="00387B9B" w14:textId="07B205C0" w:rsidR="00F37116" w:rsidRDefault="004A3D8E" w:rsidP="00F37116">
      <w:pPr>
        <w:pStyle w:val="TOC3"/>
        <w:tabs>
          <w:tab w:val="left" w:pos="1760"/>
        </w:tabs>
        <w:spacing w:after="0"/>
        <w:rPr>
          <w:rFonts w:asciiTheme="minorHAnsi" w:eastAsiaTheme="minorEastAsia" w:hAnsiTheme="minorHAnsi"/>
          <w:noProof/>
          <w:sz w:val="22"/>
        </w:rPr>
      </w:pPr>
      <w:hyperlink w:anchor="_Toc61213501" w:history="1">
        <w:r w:rsidR="00F37116" w:rsidRPr="0091355F">
          <w:rPr>
            <w:rStyle w:val="Hyperlink"/>
            <w:rFonts w:cs="Times New Roman"/>
            <w:noProof/>
          </w:rPr>
          <w:t>4.1.2</w:t>
        </w:r>
        <w:r w:rsidR="00F37116">
          <w:rPr>
            <w:rStyle w:val="Hyperlink"/>
            <w:rFonts w:cs="Times New Roman"/>
            <w:noProof/>
          </w:rPr>
          <w:t xml:space="preserve"> </w:t>
        </w:r>
        <w:r w:rsidR="00F37116" w:rsidRPr="0091355F">
          <w:rPr>
            <w:rStyle w:val="Hyperlink"/>
            <w:rFonts w:cs="Times New Roman"/>
            <w:noProof/>
          </w:rPr>
          <w:t>Jenis Data</w:t>
        </w:r>
        <w:r w:rsidR="00F37116">
          <w:rPr>
            <w:noProof/>
            <w:webHidden/>
          </w:rPr>
          <w:tab/>
        </w:r>
        <w:r w:rsidR="00F37116">
          <w:rPr>
            <w:noProof/>
            <w:webHidden/>
          </w:rPr>
          <w:fldChar w:fldCharType="begin"/>
        </w:r>
        <w:r w:rsidR="00F37116">
          <w:rPr>
            <w:noProof/>
            <w:webHidden/>
          </w:rPr>
          <w:instrText xml:space="preserve"> PAGEREF _Toc61213501 \h </w:instrText>
        </w:r>
        <w:r w:rsidR="00F37116">
          <w:rPr>
            <w:noProof/>
            <w:webHidden/>
          </w:rPr>
        </w:r>
        <w:r w:rsidR="00F37116">
          <w:rPr>
            <w:noProof/>
            <w:webHidden/>
          </w:rPr>
          <w:fldChar w:fldCharType="separate"/>
        </w:r>
        <w:r w:rsidR="00300184">
          <w:rPr>
            <w:noProof/>
            <w:webHidden/>
          </w:rPr>
          <w:t>17</w:t>
        </w:r>
        <w:r w:rsidR="00F37116">
          <w:rPr>
            <w:noProof/>
            <w:webHidden/>
          </w:rPr>
          <w:fldChar w:fldCharType="end"/>
        </w:r>
      </w:hyperlink>
    </w:p>
    <w:p w14:paraId="11EA8CE7" w14:textId="7E1BA8B2" w:rsidR="00F37116" w:rsidRDefault="004A3D8E" w:rsidP="00F37116">
      <w:pPr>
        <w:pStyle w:val="TOC3"/>
        <w:tabs>
          <w:tab w:val="left" w:pos="1760"/>
        </w:tabs>
        <w:spacing w:after="0"/>
        <w:rPr>
          <w:rFonts w:asciiTheme="minorHAnsi" w:eastAsiaTheme="minorEastAsia" w:hAnsiTheme="minorHAnsi"/>
          <w:noProof/>
          <w:sz w:val="22"/>
        </w:rPr>
      </w:pPr>
      <w:hyperlink w:anchor="_Toc61213502" w:history="1">
        <w:r w:rsidR="00F37116" w:rsidRPr="0091355F">
          <w:rPr>
            <w:rStyle w:val="Hyperlink"/>
            <w:rFonts w:cs="Times New Roman"/>
            <w:noProof/>
          </w:rPr>
          <w:t>4.1.3</w:t>
        </w:r>
        <w:r w:rsidR="00F37116">
          <w:rPr>
            <w:rStyle w:val="Hyperlink"/>
            <w:rFonts w:cs="Times New Roman"/>
            <w:noProof/>
          </w:rPr>
          <w:t xml:space="preserve"> </w:t>
        </w:r>
        <w:r w:rsidR="00F37116" w:rsidRPr="0091355F">
          <w:rPr>
            <w:rStyle w:val="Hyperlink"/>
            <w:rFonts w:cs="Times New Roman"/>
            <w:noProof/>
          </w:rPr>
          <w:t>Metode Pengumpulan Data</w:t>
        </w:r>
        <w:r w:rsidR="00F37116">
          <w:rPr>
            <w:noProof/>
            <w:webHidden/>
          </w:rPr>
          <w:tab/>
        </w:r>
        <w:r w:rsidR="00F37116">
          <w:rPr>
            <w:noProof/>
            <w:webHidden/>
          </w:rPr>
          <w:fldChar w:fldCharType="begin"/>
        </w:r>
        <w:r w:rsidR="00F37116">
          <w:rPr>
            <w:noProof/>
            <w:webHidden/>
          </w:rPr>
          <w:instrText xml:space="preserve"> PAGEREF _Toc61213502 \h </w:instrText>
        </w:r>
        <w:r w:rsidR="00F37116">
          <w:rPr>
            <w:noProof/>
            <w:webHidden/>
          </w:rPr>
        </w:r>
        <w:r w:rsidR="00F37116">
          <w:rPr>
            <w:noProof/>
            <w:webHidden/>
          </w:rPr>
          <w:fldChar w:fldCharType="separate"/>
        </w:r>
        <w:r w:rsidR="00300184">
          <w:rPr>
            <w:noProof/>
            <w:webHidden/>
          </w:rPr>
          <w:t>17</w:t>
        </w:r>
        <w:r w:rsidR="00F37116">
          <w:rPr>
            <w:noProof/>
            <w:webHidden/>
          </w:rPr>
          <w:fldChar w:fldCharType="end"/>
        </w:r>
      </w:hyperlink>
    </w:p>
    <w:p w14:paraId="6E2C381C" w14:textId="65625B48" w:rsidR="00F37116" w:rsidRDefault="004A3D8E" w:rsidP="00F37116">
      <w:pPr>
        <w:pStyle w:val="TOC2"/>
        <w:tabs>
          <w:tab w:val="left" w:pos="851"/>
          <w:tab w:val="right" w:leader="dot" w:pos="8008"/>
        </w:tabs>
        <w:spacing w:after="0" w:line="240" w:lineRule="auto"/>
        <w:rPr>
          <w:rFonts w:asciiTheme="minorHAnsi" w:eastAsiaTheme="minorEastAsia" w:hAnsiTheme="minorHAnsi"/>
          <w:noProof/>
          <w:sz w:val="22"/>
        </w:rPr>
      </w:pPr>
      <w:hyperlink w:anchor="_Toc61213503" w:history="1">
        <w:r w:rsidR="00F37116" w:rsidRPr="0091355F">
          <w:rPr>
            <w:rStyle w:val="Hyperlink"/>
            <w:noProof/>
          </w:rPr>
          <w:t>4.2</w:t>
        </w:r>
        <w:r w:rsidR="00F37116">
          <w:rPr>
            <w:rFonts w:asciiTheme="minorHAnsi" w:eastAsiaTheme="minorEastAsia" w:hAnsiTheme="minorHAnsi"/>
            <w:noProof/>
            <w:sz w:val="22"/>
          </w:rPr>
          <w:tab/>
        </w:r>
        <w:r w:rsidR="00F37116" w:rsidRPr="0091355F">
          <w:rPr>
            <w:rStyle w:val="Hyperlink"/>
            <w:noProof/>
          </w:rPr>
          <w:t>Metode Penelitian</w:t>
        </w:r>
        <w:r w:rsidR="00F37116">
          <w:rPr>
            <w:noProof/>
            <w:webHidden/>
          </w:rPr>
          <w:tab/>
        </w:r>
        <w:r w:rsidR="00F37116">
          <w:rPr>
            <w:noProof/>
            <w:webHidden/>
          </w:rPr>
          <w:fldChar w:fldCharType="begin"/>
        </w:r>
        <w:r w:rsidR="00F37116">
          <w:rPr>
            <w:noProof/>
            <w:webHidden/>
          </w:rPr>
          <w:instrText xml:space="preserve"> PAGEREF _Toc61213503 \h </w:instrText>
        </w:r>
        <w:r w:rsidR="00F37116">
          <w:rPr>
            <w:noProof/>
            <w:webHidden/>
          </w:rPr>
        </w:r>
        <w:r w:rsidR="00F37116">
          <w:rPr>
            <w:noProof/>
            <w:webHidden/>
          </w:rPr>
          <w:fldChar w:fldCharType="separate"/>
        </w:r>
        <w:r w:rsidR="00300184">
          <w:rPr>
            <w:noProof/>
            <w:webHidden/>
          </w:rPr>
          <w:t>18</w:t>
        </w:r>
        <w:r w:rsidR="00F37116">
          <w:rPr>
            <w:noProof/>
            <w:webHidden/>
          </w:rPr>
          <w:fldChar w:fldCharType="end"/>
        </w:r>
      </w:hyperlink>
    </w:p>
    <w:p w14:paraId="3171693D" w14:textId="10827CE4" w:rsidR="00F37116" w:rsidRDefault="004A3D8E" w:rsidP="00F37116">
      <w:pPr>
        <w:pStyle w:val="TOC3"/>
        <w:tabs>
          <w:tab w:val="left" w:pos="1760"/>
        </w:tabs>
        <w:spacing w:after="0"/>
        <w:rPr>
          <w:rFonts w:asciiTheme="minorHAnsi" w:eastAsiaTheme="minorEastAsia" w:hAnsiTheme="minorHAnsi"/>
          <w:noProof/>
          <w:sz w:val="22"/>
        </w:rPr>
      </w:pPr>
      <w:hyperlink w:anchor="_Toc61213504" w:history="1">
        <w:r w:rsidR="00F37116" w:rsidRPr="0091355F">
          <w:rPr>
            <w:rStyle w:val="Hyperlink"/>
            <w:rFonts w:cs="Times New Roman"/>
            <w:noProof/>
          </w:rPr>
          <w:t>4.2.1</w:t>
        </w:r>
        <w:r w:rsidR="00F37116">
          <w:rPr>
            <w:rStyle w:val="Hyperlink"/>
            <w:rFonts w:cs="Times New Roman"/>
            <w:noProof/>
          </w:rPr>
          <w:t xml:space="preserve"> </w:t>
        </w:r>
        <w:r w:rsidR="00F37116" w:rsidRPr="0091355F">
          <w:rPr>
            <w:rStyle w:val="Hyperlink"/>
            <w:rFonts w:cs="Times New Roman"/>
            <w:noProof/>
          </w:rPr>
          <w:t>Requirements Analysis and Definition</w:t>
        </w:r>
        <w:r w:rsidR="00F37116">
          <w:rPr>
            <w:noProof/>
            <w:webHidden/>
          </w:rPr>
          <w:tab/>
        </w:r>
        <w:r w:rsidR="00F37116">
          <w:rPr>
            <w:noProof/>
            <w:webHidden/>
          </w:rPr>
          <w:fldChar w:fldCharType="begin"/>
        </w:r>
        <w:r w:rsidR="00F37116">
          <w:rPr>
            <w:noProof/>
            <w:webHidden/>
          </w:rPr>
          <w:instrText xml:space="preserve"> PAGEREF _Toc61213504 \h </w:instrText>
        </w:r>
        <w:r w:rsidR="00F37116">
          <w:rPr>
            <w:noProof/>
            <w:webHidden/>
          </w:rPr>
        </w:r>
        <w:r w:rsidR="00F37116">
          <w:rPr>
            <w:noProof/>
            <w:webHidden/>
          </w:rPr>
          <w:fldChar w:fldCharType="separate"/>
        </w:r>
        <w:r w:rsidR="00300184">
          <w:rPr>
            <w:noProof/>
            <w:webHidden/>
          </w:rPr>
          <w:t>19</w:t>
        </w:r>
        <w:r w:rsidR="00F37116">
          <w:rPr>
            <w:noProof/>
            <w:webHidden/>
          </w:rPr>
          <w:fldChar w:fldCharType="end"/>
        </w:r>
      </w:hyperlink>
    </w:p>
    <w:p w14:paraId="66DF17C2" w14:textId="604C8B0D" w:rsidR="00F37116" w:rsidRDefault="004A3D8E" w:rsidP="00F37116">
      <w:pPr>
        <w:pStyle w:val="TOC3"/>
        <w:tabs>
          <w:tab w:val="left" w:pos="1760"/>
        </w:tabs>
        <w:spacing w:after="0"/>
        <w:rPr>
          <w:rFonts w:asciiTheme="minorHAnsi" w:eastAsiaTheme="minorEastAsia" w:hAnsiTheme="minorHAnsi"/>
          <w:noProof/>
          <w:sz w:val="22"/>
        </w:rPr>
      </w:pPr>
      <w:hyperlink w:anchor="_Toc61213505" w:history="1">
        <w:r w:rsidR="00F37116" w:rsidRPr="0091355F">
          <w:rPr>
            <w:rStyle w:val="Hyperlink"/>
            <w:rFonts w:cs="Times New Roman"/>
            <w:noProof/>
          </w:rPr>
          <w:t>4.2.2</w:t>
        </w:r>
        <w:r w:rsidR="00F37116">
          <w:rPr>
            <w:rStyle w:val="Hyperlink"/>
            <w:rFonts w:cs="Times New Roman"/>
            <w:noProof/>
          </w:rPr>
          <w:t xml:space="preserve"> </w:t>
        </w:r>
        <w:r w:rsidR="00F37116" w:rsidRPr="0091355F">
          <w:rPr>
            <w:rStyle w:val="Hyperlink"/>
            <w:rFonts w:cs="Times New Roman"/>
            <w:noProof/>
          </w:rPr>
          <w:t>System and Software Design</w:t>
        </w:r>
        <w:r w:rsidR="00F37116">
          <w:rPr>
            <w:noProof/>
            <w:webHidden/>
          </w:rPr>
          <w:tab/>
        </w:r>
        <w:r w:rsidR="00F37116">
          <w:rPr>
            <w:noProof/>
            <w:webHidden/>
          </w:rPr>
          <w:fldChar w:fldCharType="begin"/>
        </w:r>
        <w:r w:rsidR="00F37116">
          <w:rPr>
            <w:noProof/>
            <w:webHidden/>
          </w:rPr>
          <w:instrText xml:space="preserve"> PAGEREF _Toc61213505 \h </w:instrText>
        </w:r>
        <w:r w:rsidR="00F37116">
          <w:rPr>
            <w:noProof/>
            <w:webHidden/>
          </w:rPr>
        </w:r>
        <w:r w:rsidR="00F37116">
          <w:rPr>
            <w:noProof/>
            <w:webHidden/>
          </w:rPr>
          <w:fldChar w:fldCharType="separate"/>
        </w:r>
        <w:r w:rsidR="00300184">
          <w:rPr>
            <w:noProof/>
            <w:webHidden/>
          </w:rPr>
          <w:t>19</w:t>
        </w:r>
        <w:r w:rsidR="00F37116">
          <w:rPr>
            <w:noProof/>
            <w:webHidden/>
          </w:rPr>
          <w:fldChar w:fldCharType="end"/>
        </w:r>
      </w:hyperlink>
    </w:p>
    <w:p w14:paraId="179F5C13" w14:textId="3595C019" w:rsidR="00F37116" w:rsidRDefault="004A3D8E" w:rsidP="00F37116">
      <w:pPr>
        <w:pStyle w:val="TOC3"/>
        <w:tabs>
          <w:tab w:val="left" w:pos="1760"/>
        </w:tabs>
        <w:spacing w:after="0"/>
        <w:rPr>
          <w:rFonts w:asciiTheme="minorHAnsi" w:eastAsiaTheme="minorEastAsia" w:hAnsiTheme="minorHAnsi"/>
          <w:noProof/>
          <w:sz w:val="22"/>
        </w:rPr>
      </w:pPr>
      <w:hyperlink w:anchor="_Toc61213506" w:history="1">
        <w:r w:rsidR="00F37116" w:rsidRPr="0091355F">
          <w:rPr>
            <w:rStyle w:val="Hyperlink"/>
            <w:noProof/>
          </w:rPr>
          <w:t>4.2.3</w:t>
        </w:r>
        <w:r w:rsidR="00F37116">
          <w:rPr>
            <w:rStyle w:val="Hyperlink"/>
            <w:noProof/>
          </w:rPr>
          <w:t xml:space="preserve"> </w:t>
        </w:r>
        <w:r w:rsidR="00F37116" w:rsidRPr="0091355F">
          <w:rPr>
            <w:rStyle w:val="Hyperlink"/>
            <w:iCs/>
            <w:noProof/>
          </w:rPr>
          <w:t>Implementation and Unit Testing</w:t>
        </w:r>
        <w:r w:rsidR="00F37116">
          <w:rPr>
            <w:noProof/>
            <w:webHidden/>
          </w:rPr>
          <w:tab/>
        </w:r>
        <w:r w:rsidR="00F37116">
          <w:rPr>
            <w:noProof/>
            <w:webHidden/>
          </w:rPr>
          <w:fldChar w:fldCharType="begin"/>
        </w:r>
        <w:r w:rsidR="00F37116">
          <w:rPr>
            <w:noProof/>
            <w:webHidden/>
          </w:rPr>
          <w:instrText xml:space="preserve"> PAGEREF _Toc61213506 \h </w:instrText>
        </w:r>
        <w:r w:rsidR="00F37116">
          <w:rPr>
            <w:noProof/>
            <w:webHidden/>
          </w:rPr>
        </w:r>
        <w:r w:rsidR="00F37116">
          <w:rPr>
            <w:noProof/>
            <w:webHidden/>
          </w:rPr>
          <w:fldChar w:fldCharType="separate"/>
        </w:r>
        <w:r w:rsidR="00300184">
          <w:rPr>
            <w:noProof/>
            <w:webHidden/>
          </w:rPr>
          <w:t>19</w:t>
        </w:r>
        <w:r w:rsidR="00F37116">
          <w:rPr>
            <w:noProof/>
            <w:webHidden/>
          </w:rPr>
          <w:fldChar w:fldCharType="end"/>
        </w:r>
      </w:hyperlink>
    </w:p>
    <w:p w14:paraId="579BFC46" w14:textId="10409A3A" w:rsidR="00F37116" w:rsidRDefault="004A3D8E" w:rsidP="00F37116">
      <w:pPr>
        <w:pStyle w:val="TOC3"/>
        <w:tabs>
          <w:tab w:val="left" w:pos="1760"/>
        </w:tabs>
        <w:spacing w:after="0"/>
        <w:rPr>
          <w:rFonts w:asciiTheme="minorHAnsi" w:eastAsiaTheme="minorEastAsia" w:hAnsiTheme="minorHAnsi"/>
          <w:noProof/>
          <w:sz w:val="22"/>
        </w:rPr>
      </w:pPr>
      <w:hyperlink w:anchor="_Toc61213507" w:history="1">
        <w:r w:rsidR="00F37116" w:rsidRPr="0091355F">
          <w:rPr>
            <w:rStyle w:val="Hyperlink"/>
            <w:noProof/>
          </w:rPr>
          <w:t>4.2.4</w:t>
        </w:r>
        <w:r w:rsidR="00F37116">
          <w:rPr>
            <w:rStyle w:val="Hyperlink"/>
            <w:noProof/>
          </w:rPr>
          <w:t xml:space="preserve"> </w:t>
        </w:r>
        <w:r w:rsidR="00F37116" w:rsidRPr="0091355F">
          <w:rPr>
            <w:rStyle w:val="Hyperlink"/>
            <w:noProof/>
          </w:rPr>
          <w:t>Integration and System Testing</w:t>
        </w:r>
        <w:r w:rsidR="00F37116">
          <w:rPr>
            <w:noProof/>
            <w:webHidden/>
          </w:rPr>
          <w:tab/>
        </w:r>
        <w:r w:rsidR="00F37116">
          <w:rPr>
            <w:noProof/>
            <w:webHidden/>
          </w:rPr>
          <w:fldChar w:fldCharType="begin"/>
        </w:r>
        <w:r w:rsidR="00F37116">
          <w:rPr>
            <w:noProof/>
            <w:webHidden/>
          </w:rPr>
          <w:instrText xml:space="preserve"> PAGEREF _Toc61213507 \h </w:instrText>
        </w:r>
        <w:r w:rsidR="00F37116">
          <w:rPr>
            <w:noProof/>
            <w:webHidden/>
          </w:rPr>
        </w:r>
        <w:r w:rsidR="00F37116">
          <w:rPr>
            <w:noProof/>
            <w:webHidden/>
          </w:rPr>
          <w:fldChar w:fldCharType="separate"/>
        </w:r>
        <w:r w:rsidR="00300184">
          <w:rPr>
            <w:noProof/>
            <w:webHidden/>
          </w:rPr>
          <w:t>19</w:t>
        </w:r>
        <w:r w:rsidR="00F37116">
          <w:rPr>
            <w:noProof/>
            <w:webHidden/>
          </w:rPr>
          <w:fldChar w:fldCharType="end"/>
        </w:r>
      </w:hyperlink>
    </w:p>
    <w:p w14:paraId="1629EC30" w14:textId="682D1812" w:rsidR="00F37116" w:rsidRDefault="004A3D8E" w:rsidP="00F37116">
      <w:pPr>
        <w:pStyle w:val="TOC3"/>
        <w:tabs>
          <w:tab w:val="left" w:pos="1760"/>
        </w:tabs>
        <w:spacing w:after="0"/>
        <w:rPr>
          <w:rFonts w:asciiTheme="minorHAnsi" w:eastAsiaTheme="minorEastAsia" w:hAnsiTheme="minorHAnsi"/>
          <w:noProof/>
          <w:sz w:val="22"/>
        </w:rPr>
      </w:pPr>
      <w:hyperlink w:anchor="_Toc61213508" w:history="1">
        <w:r w:rsidR="00F37116" w:rsidRPr="0091355F">
          <w:rPr>
            <w:rStyle w:val="Hyperlink"/>
            <w:noProof/>
          </w:rPr>
          <w:t>4.2.5</w:t>
        </w:r>
        <w:r w:rsidR="00F37116">
          <w:rPr>
            <w:rStyle w:val="Hyperlink"/>
            <w:noProof/>
          </w:rPr>
          <w:t xml:space="preserve"> </w:t>
        </w:r>
        <w:r w:rsidR="00F37116" w:rsidRPr="0091355F">
          <w:rPr>
            <w:rStyle w:val="Hyperlink"/>
            <w:noProof/>
          </w:rPr>
          <w:t>Operation and Maintenance</w:t>
        </w:r>
        <w:r w:rsidR="00F37116">
          <w:rPr>
            <w:noProof/>
            <w:webHidden/>
          </w:rPr>
          <w:tab/>
        </w:r>
        <w:r w:rsidR="00F37116">
          <w:rPr>
            <w:noProof/>
            <w:webHidden/>
          </w:rPr>
          <w:fldChar w:fldCharType="begin"/>
        </w:r>
        <w:r w:rsidR="00F37116">
          <w:rPr>
            <w:noProof/>
            <w:webHidden/>
          </w:rPr>
          <w:instrText xml:space="preserve"> PAGEREF _Toc61213508 \h </w:instrText>
        </w:r>
        <w:r w:rsidR="00F37116">
          <w:rPr>
            <w:noProof/>
            <w:webHidden/>
          </w:rPr>
        </w:r>
        <w:r w:rsidR="00F37116">
          <w:rPr>
            <w:noProof/>
            <w:webHidden/>
          </w:rPr>
          <w:fldChar w:fldCharType="separate"/>
        </w:r>
        <w:r w:rsidR="00300184">
          <w:rPr>
            <w:noProof/>
            <w:webHidden/>
          </w:rPr>
          <w:t>20</w:t>
        </w:r>
        <w:r w:rsidR="00F37116">
          <w:rPr>
            <w:noProof/>
            <w:webHidden/>
          </w:rPr>
          <w:fldChar w:fldCharType="end"/>
        </w:r>
      </w:hyperlink>
    </w:p>
    <w:p w14:paraId="6156B059" w14:textId="7364291A" w:rsidR="00F37116" w:rsidRDefault="004A3D8E" w:rsidP="00F37116">
      <w:pPr>
        <w:pStyle w:val="TOC2"/>
        <w:tabs>
          <w:tab w:val="left" w:pos="851"/>
          <w:tab w:val="right" w:leader="dot" w:pos="8008"/>
        </w:tabs>
        <w:spacing w:after="0" w:line="240" w:lineRule="auto"/>
        <w:rPr>
          <w:rFonts w:asciiTheme="minorHAnsi" w:eastAsiaTheme="minorEastAsia" w:hAnsiTheme="minorHAnsi"/>
          <w:noProof/>
          <w:sz w:val="22"/>
        </w:rPr>
      </w:pPr>
      <w:hyperlink w:anchor="_Toc61213509" w:history="1">
        <w:r w:rsidR="00F37116" w:rsidRPr="0091355F">
          <w:rPr>
            <w:rStyle w:val="Hyperlink"/>
            <w:noProof/>
          </w:rPr>
          <w:t>4.3</w:t>
        </w:r>
        <w:r w:rsidR="00F37116">
          <w:rPr>
            <w:rFonts w:asciiTheme="minorHAnsi" w:eastAsiaTheme="minorEastAsia" w:hAnsiTheme="minorHAnsi"/>
            <w:noProof/>
            <w:sz w:val="22"/>
          </w:rPr>
          <w:tab/>
        </w:r>
        <w:r w:rsidR="00F37116" w:rsidRPr="0091355F">
          <w:rPr>
            <w:rStyle w:val="Hyperlink"/>
            <w:noProof/>
          </w:rPr>
          <w:t>Rancangan Basis Data</w:t>
        </w:r>
        <w:r w:rsidR="00F37116">
          <w:rPr>
            <w:noProof/>
            <w:webHidden/>
          </w:rPr>
          <w:tab/>
        </w:r>
        <w:r w:rsidR="00F37116">
          <w:rPr>
            <w:noProof/>
            <w:webHidden/>
          </w:rPr>
          <w:fldChar w:fldCharType="begin"/>
        </w:r>
        <w:r w:rsidR="00F37116">
          <w:rPr>
            <w:noProof/>
            <w:webHidden/>
          </w:rPr>
          <w:instrText xml:space="preserve"> PAGEREF _Toc61213509 \h </w:instrText>
        </w:r>
        <w:r w:rsidR="00F37116">
          <w:rPr>
            <w:noProof/>
            <w:webHidden/>
          </w:rPr>
        </w:r>
        <w:r w:rsidR="00F37116">
          <w:rPr>
            <w:noProof/>
            <w:webHidden/>
          </w:rPr>
          <w:fldChar w:fldCharType="separate"/>
        </w:r>
        <w:r w:rsidR="00300184">
          <w:rPr>
            <w:noProof/>
            <w:webHidden/>
          </w:rPr>
          <w:t>20</w:t>
        </w:r>
        <w:r w:rsidR="00F37116">
          <w:rPr>
            <w:noProof/>
            <w:webHidden/>
          </w:rPr>
          <w:fldChar w:fldCharType="end"/>
        </w:r>
      </w:hyperlink>
    </w:p>
    <w:p w14:paraId="55B8280A" w14:textId="23C1157A" w:rsidR="00F37116" w:rsidRDefault="004A3D8E" w:rsidP="00F37116">
      <w:pPr>
        <w:pStyle w:val="TOC3"/>
        <w:tabs>
          <w:tab w:val="left" w:pos="1760"/>
        </w:tabs>
        <w:spacing w:after="0"/>
        <w:rPr>
          <w:rFonts w:asciiTheme="minorHAnsi" w:eastAsiaTheme="minorEastAsia" w:hAnsiTheme="minorHAnsi"/>
          <w:noProof/>
          <w:sz w:val="22"/>
        </w:rPr>
      </w:pPr>
      <w:hyperlink w:anchor="_Toc61213510" w:history="1">
        <w:r w:rsidR="00F37116" w:rsidRPr="0091355F">
          <w:rPr>
            <w:rStyle w:val="Hyperlink"/>
            <w:rFonts w:cs="Times New Roman"/>
            <w:noProof/>
          </w:rPr>
          <w:t>4.3.1</w:t>
        </w:r>
        <w:r w:rsidR="00F37116">
          <w:rPr>
            <w:rStyle w:val="Hyperlink"/>
            <w:rFonts w:cs="Times New Roman"/>
            <w:noProof/>
          </w:rPr>
          <w:t xml:space="preserve"> </w:t>
        </w:r>
        <w:r w:rsidR="00F37116" w:rsidRPr="0091355F">
          <w:rPr>
            <w:rStyle w:val="Hyperlink"/>
            <w:rFonts w:cs="Times New Roman"/>
            <w:noProof/>
          </w:rPr>
          <w:t>Implementasi Basis Data</w:t>
        </w:r>
        <w:r w:rsidR="00F37116">
          <w:rPr>
            <w:noProof/>
            <w:webHidden/>
          </w:rPr>
          <w:tab/>
        </w:r>
        <w:r w:rsidR="00F37116">
          <w:rPr>
            <w:noProof/>
            <w:webHidden/>
          </w:rPr>
          <w:fldChar w:fldCharType="begin"/>
        </w:r>
        <w:r w:rsidR="00F37116">
          <w:rPr>
            <w:noProof/>
            <w:webHidden/>
          </w:rPr>
          <w:instrText xml:space="preserve"> PAGEREF _Toc61213510 \h </w:instrText>
        </w:r>
        <w:r w:rsidR="00F37116">
          <w:rPr>
            <w:noProof/>
            <w:webHidden/>
          </w:rPr>
        </w:r>
        <w:r w:rsidR="00F37116">
          <w:rPr>
            <w:noProof/>
            <w:webHidden/>
          </w:rPr>
          <w:fldChar w:fldCharType="separate"/>
        </w:r>
        <w:r w:rsidR="00300184">
          <w:rPr>
            <w:noProof/>
            <w:webHidden/>
          </w:rPr>
          <w:t>20</w:t>
        </w:r>
        <w:r w:rsidR="00F37116">
          <w:rPr>
            <w:noProof/>
            <w:webHidden/>
          </w:rPr>
          <w:fldChar w:fldCharType="end"/>
        </w:r>
      </w:hyperlink>
    </w:p>
    <w:p w14:paraId="14E4DC14" w14:textId="7CFE4754" w:rsidR="00F37116" w:rsidRDefault="004A3D8E" w:rsidP="00F37116">
      <w:pPr>
        <w:pStyle w:val="TOC1"/>
        <w:spacing w:after="0"/>
        <w:rPr>
          <w:rFonts w:asciiTheme="minorHAnsi" w:eastAsiaTheme="minorEastAsia" w:hAnsiTheme="minorHAnsi"/>
          <w:b w:val="0"/>
          <w:sz w:val="22"/>
        </w:rPr>
      </w:pPr>
      <w:hyperlink w:anchor="_Toc61213511" w:history="1">
        <w:r w:rsidR="00F37116" w:rsidRPr="0091355F">
          <w:rPr>
            <w:rStyle w:val="Hyperlink"/>
          </w:rPr>
          <w:t xml:space="preserve">BAB </w:t>
        </w:r>
        <w:r w:rsidR="00F37116" w:rsidRPr="0091355F">
          <w:rPr>
            <w:rStyle w:val="Hyperlink"/>
            <w:lang w:val="id-ID"/>
          </w:rPr>
          <w:t>V</w:t>
        </w:r>
        <w:r w:rsidR="00F37116" w:rsidRPr="0091355F">
          <w:rPr>
            <w:rStyle w:val="Hyperlink"/>
          </w:rPr>
          <w:t xml:space="preserve"> HASIL DAN PEMBAHASAN</w:t>
        </w:r>
        <w:r w:rsidR="00F37116">
          <w:rPr>
            <w:webHidden/>
          </w:rPr>
          <w:tab/>
        </w:r>
        <w:r w:rsidR="00F37116">
          <w:rPr>
            <w:webHidden/>
          </w:rPr>
          <w:fldChar w:fldCharType="begin"/>
        </w:r>
        <w:r w:rsidR="00F37116">
          <w:rPr>
            <w:webHidden/>
          </w:rPr>
          <w:instrText xml:space="preserve"> PAGEREF _Toc61213511 \h </w:instrText>
        </w:r>
        <w:r w:rsidR="00F37116">
          <w:rPr>
            <w:webHidden/>
          </w:rPr>
        </w:r>
        <w:r w:rsidR="00F37116">
          <w:rPr>
            <w:webHidden/>
          </w:rPr>
          <w:fldChar w:fldCharType="separate"/>
        </w:r>
        <w:r w:rsidR="00300184">
          <w:rPr>
            <w:webHidden/>
          </w:rPr>
          <w:t>21</w:t>
        </w:r>
        <w:r w:rsidR="00F37116">
          <w:rPr>
            <w:webHidden/>
          </w:rPr>
          <w:fldChar w:fldCharType="end"/>
        </w:r>
      </w:hyperlink>
    </w:p>
    <w:p w14:paraId="2ADBB9F1" w14:textId="43440473" w:rsidR="00F37116" w:rsidRDefault="004A3D8E" w:rsidP="00F37116">
      <w:pPr>
        <w:pStyle w:val="TOC2"/>
        <w:tabs>
          <w:tab w:val="left" w:pos="851"/>
          <w:tab w:val="right" w:leader="dot" w:pos="8008"/>
        </w:tabs>
        <w:spacing w:after="0" w:line="240" w:lineRule="auto"/>
        <w:rPr>
          <w:rFonts w:asciiTheme="minorHAnsi" w:eastAsiaTheme="minorEastAsia" w:hAnsiTheme="minorHAnsi"/>
          <w:noProof/>
          <w:sz w:val="22"/>
        </w:rPr>
      </w:pPr>
      <w:hyperlink w:anchor="_Toc61213512" w:history="1">
        <w:r w:rsidR="00F37116" w:rsidRPr="0091355F">
          <w:rPr>
            <w:rStyle w:val="Hyperlink"/>
            <w:rFonts w:eastAsia="Times New Roman" w:cs="Times New Roman"/>
            <w:noProof/>
          </w:rPr>
          <w:t>5.1</w:t>
        </w:r>
        <w:r w:rsidR="00F37116">
          <w:rPr>
            <w:rFonts w:asciiTheme="minorHAnsi" w:eastAsiaTheme="minorEastAsia" w:hAnsiTheme="minorHAnsi"/>
            <w:noProof/>
            <w:sz w:val="22"/>
          </w:rPr>
          <w:tab/>
        </w:r>
        <w:r w:rsidR="00F37116" w:rsidRPr="0091355F">
          <w:rPr>
            <w:rStyle w:val="Hyperlink"/>
            <w:rFonts w:eastAsia="Times New Roman" w:cs="Times New Roman"/>
            <w:noProof/>
          </w:rPr>
          <w:t>Modul Capil</w:t>
        </w:r>
        <w:r w:rsidR="00F37116">
          <w:rPr>
            <w:noProof/>
            <w:webHidden/>
          </w:rPr>
          <w:tab/>
        </w:r>
        <w:r w:rsidR="00F37116">
          <w:rPr>
            <w:noProof/>
            <w:webHidden/>
          </w:rPr>
          <w:fldChar w:fldCharType="begin"/>
        </w:r>
        <w:r w:rsidR="00F37116">
          <w:rPr>
            <w:noProof/>
            <w:webHidden/>
          </w:rPr>
          <w:instrText xml:space="preserve"> PAGEREF _Toc61213512 \h </w:instrText>
        </w:r>
        <w:r w:rsidR="00F37116">
          <w:rPr>
            <w:noProof/>
            <w:webHidden/>
          </w:rPr>
        </w:r>
        <w:r w:rsidR="00F37116">
          <w:rPr>
            <w:noProof/>
            <w:webHidden/>
          </w:rPr>
          <w:fldChar w:fldCharType="separate"/>
        </w:r>
        <w:r w:rsidR="00300184">
          <w:rPr>
            <w:noProof/>
            <w:webHidden/>
          </w:rPr>
          <w:t>21</w:t>
        </w:r>
        <w:r w:rsidR="00F37116">
          <w:rPr>
            <w:noProof/>
            <w:webHidden/>
          </w:rPr>
          <w:fldChar w:fldCharType="end"/>
        </w:r>
      </w:hyperlink>
    </w:p>
    <w:p w14:paraId="4A7921C0" w14:textId="17B19AB6" w:rsidR="00F37116" w:rsidRDefault="004A3D8E" w:rsidP="00F37116">
      <w:pPr>
        <w:pStyle w:val="TOC3"/>
        <w:tabs>
          <w:tab w:val="left" w:pos="1760"/>
        </w:tabs>
        <w:spacing w:after="0"/>
        <w:rPr>
          <w:rFonts w:asciiTheme="minorHAnsi" w:eastAsiaTheme="minorEastAsia" w:hAnsiTheme="minorHAnsi"/>
          <w:noProof/>
          <w:sz w:val="22"/>
        </w:rPr>
      </w:pPr>
      <w:hyperlink w:anchor="_Toc61213513" w:history="1">
        <w:r w:rsidR="00F37116" w:rsidRPr="0091355F">
          <w:rPr>
            <w:rStyle w:val="Hyperlink"/>
            <w:rFonts w:eastAsia="Times New Roman"/>
            <w:noProof/>
          </w:rPr>
          <w:t>5.1.1</w:t>
        </w:r>
        <w:r w:rsidR="00F37116">
          <w:rPr>
            <w:rStyle w:val="Hyperlink"/>
            <w:rFonts w:eastAsia="Times New Roman"/>
            <w:noProof/>
          </w:rPr>
          <w:t xml:space="preserve"> </w:t>
        </w:r>
        <w:r w:rsidR="00F37116" w:rsidRPr="0091355F">
          <w:rPr>
            <w:rStyle w:val="Hyperlink"/>
            <w:rFonts w:eastAsia="Times New Roman"/>
            <w:noProof/>
          </w:rPr>
          <w:t>Melihat Pengajuan</w:t>
        </w:r>
        <w:r w:rsidR="00F37116">
          <w:rPr>
            <w:noProof/>
            <w:webHidden/>
          </w:rPr>
          <w:tab/>
        </w:r>
        <w:r w:rsidR="00F37116">
          <w:rPr>
            <w:noProof/>
            <w:webHidden/>
          </w:rPr>
          <w:fldChar w:fldCharType="begin"/>
        </w:r>
        <w:r w:rsidR="00F37116">
          <w:rPr>
            <w:noProof/>
            <w:webHidden/>
          </w:rPr>
          <w:instrText xml:space="preserve"> PAGEREF _Toc61213513 \h </w:instrText>
        </w:r>
        <w:r w:rsidR="00F37116">
          <w:rPr>
            <w:noProof/>
            <w:webHidden/>
          </w:rPr>
        </w:r>
        <w:r w:rsidR="00F37116">
          <w:rPr>
            <w:noProof/>
            <w:webHidden/>
          </w:rPr>
          <w:fldChar w:fldCharType="separate"/>
        </w:r>
        <w:r w:rsidR="00300184">
          <w:rPr>
            <w:noProof/>
            <w:webHidden/>
          </w:rPr>
          <w:t>21</w:t>
        </w:r>
        <w:r w:rsidR="00F37116">
          <w:rPr>
            <w:noProof/>
            <w:webHidden/>
          </w:rPr>
          <w:fldChar w:fldCharType="end"/>
        </w:r>
      </w:hyperlink>
    </w:p>
    <w:p w14:paraId="24109C5E" w14:textId="2DE099F9" w:rsidR="00F37116" w:rsidRDefault="004A3D8E" w:rsidP="00F37116">
      <w:pPr>
        <w:pStyle w:val="TOC3"/>
        <w:tabs>
          <w:tab w:val="left" w:pos="1760"/>
        </w:tabs>
        <w:spacing w:after="0"/>
        <w:rPr>
          <w:rFonts w:asciiTheme="minorHAnsi" w:eastAsiaTheme="minorEastAsia" w:hAnsiTheme="minorHAnsi"/>
          <w:noProof/>
          <w:sz w:val="22"/>
        </w:rPr>
      </w:pPr>
      <w:hyperlink w:anchor="_Toc61213514" w:history="1">
        <w:r w:rsidR="00F37116" w:rsidRPr="0091355F">
          <w:rPr>
            <w:rStyle w:val="Hyperlink"/>
            <w:rFonts w:eastAsia="Times New Roman"/>
            <w:noProof/>
          </w:rPr>
          <w:t>5.1.2</w:t>
        </w:r>
        <w:r w:rsidR="00F37116">
          <w:rPr>
            <w:rStyle w:val="Hyperlink"/>
            <w:rFonts w:eastAsia="Times New Roman"/>
            <w:noProof/>
          </w:rPr>
          <w:t xml:space="preserve"> </w:t>
        </w:r>
        <w:r w:rsidR="00F37116" w:rsidRPr="0091355F">
          <w:rPr>
            <w:rStyle w:val="Hyperlink"/>
            <w:rFonts w:eastAsia="Times New Roman"/>
            <w:noProof/>
          </w:rPr>
          <w:t>Melakukan Perubahan Status</w:t>
        </w:r>
        <w:r w:rsidR="00F37116">
          <w:rPr>
            <w:noProof/>
            <w:webHidden/>
          </w:rPr>
          <w:tab/>
        </w:r>
        <w:r w:rsidR="00F37116">
          <w:rPr>
            <w:noProof/>
            <w:webHidden/>
          </w:rPr>
          <w:fldChar w:fldCharType="begin"/>
        </w:r>
        <w:r w:rsidR="00F37116">
          <w:rPr>
            <w:noProof/>
            <w:webHidden/>
          </w:rPr>
          <w:instrText xml:space="preserve"> PAGEREF _Toc61213514 \h </w:instrText>
        </w:r>
        <w:r w:rsidR="00F37116">
          <w:rPr>
            <w:noProof/>
            <w:webHidden/>
          </w:rPr>
        </w:r>
        <w:r w:rsidR="00F37116">
          <w:rPr>
            <w:noProof/>
            <w:webHidden/>
          </w:rPr>
          <w:fldChar w:fldCharType="separate"/>
        </w:r>
        <w:r w:rsidR="00300184">
          <w:rPr>
            <w:noProof/>
            <w:webHidden/>
          </w:rPr>
          <w:t>28</w:t>
        </w:r>
        <w:r w:rsidR="00F37116">
          <w:rPr>
            <w:noProof/>
            <w:webHidden/>
          </w:rPr>
          <w:fldChar w:fldCharType="end"/>
        </w:r>
      </w:hyperlink>
    </w:p>
    <w:p w14:paraId="2C4B7EEB" w14:textId="4C9E3C3B" w:rsidR="00F37116" w:rsidRDefault="004A3D8E" w:rsidP="00F37116">
      <w:pPr>
        <w:pStyle w:val="TOC3"/>
        <w:tabs>
          <w:tab w:val="left" w:pos="1760"/>
        </w:tabs>
        <w:spacing w:after="0"/>
        <w:rPr>
          <w:rFonts w:asciiTheme="minorHAnsi" w:eastAsiaTheme="minorEastAsia" w:hAnsiTheme="minorHAnsi"/>
          <w:noProof/>
          <w:sz w:val="22"/>
        </w:rPr>
      </w:pPr>
      <w:hyperlink w:anchor="_Toc61213515" w:history="1">
        <w:r w:rsidR="00F37116" w:rsidRPr="0091355F">
          <w:rPr>
            <w:rStyle w:val="Hyperlink"/>
            <w:noProof/>
          </w:rPr>
          <w:t>5.1.3</w:t>
        </w:r>
        <w:r w:rsidR="00F37116">
          <w:rPr>
            <w:rStyle w:val="Hyperlink"/>
            <w:noProof/>
          </w:rPr>
          <w:t xml:space="preserve"> </w:t>
        </w:r>
        <w:r w:rsidR="00F37116" w:rsidRPr="0091355F">
          <w:rPr>
            <w:rStyle w:val="Hyperlink"/>
            <w:noProof/>
          </w:rPr>
          <w:t>Hasil</w:t>
        </w:r>
        <w:r w:rsidR="00F37116">
          <w:rPr>
            <w:noProof/>
            <w:webHidden/>
          </w:rPr>
          <w:tab/>
        </w:r>
        <w:r w:rsidR="00F37116">
          <w:rPr>
            <w:noProof/>
            <w:webHidden/>
          </w:rPr>
          <w:fldChar w:fldCharType="begin"/>
        </w:r>
        <w:r w:rsidR="00F37116">
          <w:rPr>
            <w:noProof/>
            <w:webHidden/>
          </w:rPr>
          <w:instrText xml:space="preserve"> PAGEREF _Toc61213515 \h </w:instrText>
        </w:r>
        <w:r w:rsidR="00F37116">
          <w:rPr>
            <w:noProof/>
            <w:webHidden/>
          </w:rPr>
        </w:r>
        <w:r w:rsidR="00F37116">
          <w:rPr>
            <w:noProof/>
            <w:webHidden/>
          </w:rPr>
          <w:fldChar w:fldCharType="separate"/>
        </w:r>
        <w:r w:rsidR="00300184">
          <w:rPr>
            <w:noProof/>
            <w:webHidden/>
          </w:rPr>
          <w:t>31</w:t>
        </w:r>
        <w:r w:rsidR="00F37116">
          <w:rPr>
            <w:noProof/>
            <w:webHidden/>
          </w:rPr>
          <w:fldChar w:fldCharType="end"/>
        </w:r>
      </w:hyperlink>
    </w:p>
    <w:p w14:paraId="6750BCC2" w14:textId="1F324551" w:rsidR="00F37116" w:rsidRDefault="004A3D8E" w:rsidP="00F37116">
      <w:pPr>
        <w:pStyle w:val="TOC2"/>
        <w:tabs>
          <w:tab w:val="left" w:pos="851"/>
          <w:tab w:val="right" w:leader="dot" w:pos="8008"/>
        </w:tabs>
        <w:spacing w:after="0" w:line="240" w:lineRule="auto"/>
        <w:rPr>
          <w:rFonts w:asciiTheme="minorHAnsi" w:eastAsiaTheme="minorEastAsia" w:hAnsiTheme="minorHAnsi"/>
          <w:noProof/>
          <w:sz w:val="22"/>
        </w:rPr>
      </w:pPr>
      <w:hyperlink w:anchor="_Toc61213516" w:history="1">
        <w:r w:rsidR="00F37116" w:rsidRPr="0091355F">
          <w:rPr>
            <w:rStyle w:val="Hyperlink"/>
            <w:rFonts w:eastAsia="Times New Roman" w:cs="Times New Roman"/>
            <w:noProof/>
          </w:rPr>
          <w:t>5.2</w:t>
        </w:r>
        <w:r w:rsidR="00F37116">
          <w:rPr>
            <w:rFonts w:asciiTheme="minorHAnsi" w:eastAsiaTheme="minorEastAsia" w:hAnsiTheme="minorHAnsi"/>
            <w:noProof/>
            <w:sz w:val="22"/>
          </w:rPr>
          <w:tab/>
        </w:r>
        <w:r w:rsidR="00F37116" w:rsidRPr="0091355F">
          <w:rPr>
            <w:rStyle w:val="Hyperlink"/>
            <w:rFonts w:eastAsia="Times New Roman" w:cs="Times New Roman"/>
            <w:noProof/>
          </w:rPr>
          <w:t>Modul Masyarakat</w:t>
        </w:r>
        <w:r w:rsidR="00F37116">
          <w:rPr>
            <w:noProof/>
            <w:webHidden/>
          </w:rPr>
          <w:tab/>
        </w:r>
        <w:r w:rsidR="00F37116">
          <w:rPr>
            <w:noProof/>
            <w:webHidden/>
          </w:rPr>
          <w:fldChar w:fldCharType="begin"/>
        </w:r>
        <w:r w:rsidR="00F37116">
          <w:rPr>
            <w:noProof/>
            <w:webHidden/>
          </w:rPr>
          <w:instrText xml:space="preserve"> PAGEREF _Toc61213516 \h </w:instrText>
        </w:r>
        <w:r w:rsidR="00F37116">
          <w:rPr>
            <w:noProof/>
            <w:webHidden/>
          </w:rPr>
        </w:r>
        <w:r w:rsidR="00F37116">
          <w:rPr>
            <w:noProof/>
            <w:webHidden/>
          </w:rPr>
          <w:fldChar w:fldCharType="separate"/>
        </w:r>
        <w:r w:rsidR="00300184">
          <w:rPr>
            <w:noProof/>
            <w:webHidden/>
          </w:rPr>
          <w:t>37</w:t>
        </w:r>
        <w:r w:rsidR="00F37116">
          <w:rPr>
            <w:noProof/>
            <w:webHidden/>
          </w:rPr>
          <w:fldChar w:fldCharType="end"/>
        </w:r>
      </w:hyperlink>
    </w:p>
    <w:p w14:paraId="1F6651F2" w14:textId="24895171" w:rsidR="00F37116" w:rsidRDefault="004A3D8E" w:rsidP="00F37116">
      <w:pPr>
        <w:pStyle w:val="TOC3"/>
        <w:tabs>
          <w:tab w:val="left" w:pos="1760"/>
        </w:tabs>
        <w:spacing w:after="0"/>
        <w:rPr>
          <w:rFonts w:asciiTheme="minorHAnsi" w:eastAsiaTheme="minorEastAsia" w:hAnsiTheme="minorHAnsi"/>
          <w:noProof/>
          <w:sz w:val="22"/>
        </w:rPr>
      </w:pPr>
      <w:hyperlink w:anchor="_Toc61213517" w:history="1">
        <w:r w:rsidR="00F37116" w:rsidRPr="0091355F">
          <w:rPr>
            <w:rStyle w:val="Hyperlink"/>
            <w:noProof/>
          </w:rPr>
          <w:t>5.2.1</w:t>
        </w:r>
        <w:r w:rsidR="00F37116">
          <w:rPr>
            <w:rStyle w:val="Hyperlink"/>
            <w:noProof/>
          </w:rPr>
          <w:t xml:space="preserve"> </w:t>
        </w:r>
        <w:r w:rsidR="00F37116" w:rsidRPr="0091355F">
          <w:rPr>
            <w:rStyle w:val="Hyperlink"/>
            <w:noProof/>
          </w:rPr>
          <w:t>Melihat Pengajuan</w:t>
        </w:r>
        <w:r w:rsidR="00F37116">
          <w:rPr>
            <w:noProof/>
            <w:webHidden/>
          </w:rPr>
          <w:tab/>
        </w:r>
        <w:r w:rsidR="00F37116">
          <w:rPr>
            <w:noProof/>
            <w:webHidden/>
          </w:rPr>
          <w:fldChar w:fldCharType="begin"/>
        </w:r>
        <w:r w:rsidR="00F37116">
          <w:rPr>
            <w:noProof/>
            <w:webHidden/>
          </w:rPr>
          <w:instrText xml:space="preserve"> PAGEREF _Toc61213517 \h </w:instrText>
        </w:r>
        <w:r w:rsidR="00F37116">
          <w:rPr>
            <w:noProof/>
            <w:webHidden/>
          </w:rPr>
        </w:r>
        <w:r w:rsidR="00F37116">
          <w:rPr>
            <w:noProof/>
            <w:webHidden/>
          </w:rPr>
          <w:fldChar w:fldCharType="separate"/>
        </w:r>
        <w:r w:rsidR="00300184">
          <w:rPr>
            <w:noProof/>
            <w:webHidden/>
          </w:rPr>
          <w:t>37</w:t>
        </w:r>
        <w:r w:rsidR="00F37116">
          <w:rPr>
            <w:noProof/>
            <w:webHidden/>
          </w:rPr>
          <w:fldChar w:fldCharType="end"/>
        </w:r>
      </w:hyperlink>
    </w:p>
    <w:p w14:paraId="336260DF" w14:textId="4ADC3DC4" w:rsidR="00F37116" w:rsidRDefault="004A3D8E" w:rsidP="00F37116">
      <w:pPr>
        <w:pStyle w:val="TOC3"/>
        <w:tabs>
          <w:tab w:val="left" w:pos="1760"/>
        </w:tabs>
        <w:spacing w:after="0"/>
        <w:rPr>
          <w:rFonts w:asciiTheme="minorHAnsi" w:eastAsiaTheme="minorEastAsia" w:hAnsiTheme="minorHAnsi"/>
          <w:noProof/>
          <w:sz w:val="22"/>
        </w:rPr>
      </w:pPr>
      <w:hyperlink w:anchor="_Toc61213518" w:history="1">
        <w:r w:rsidR="00F37116" w:rsidRPr="0091355F">
          <w:rPr>
            <w:rStyle w:val="Hyperlink"/>
            <w:noProof/>
          </w:rPr>
          <w:t>5.2.2</w:t>
        </w:r>
        <w:r w:rsidR="00F37116">
          <w:rPr>
            <w:rStyle w:val="Hyperlink"/>
            <w:noProof/>
          </w:rPr>
          <w:t xml:space="preserve"> </w:t>
        </w:r>
        <w:r w:rsidR="00F37116" w:rsidRPr="0091355F">
          <w:rPr>
            <w:rStyle w:val="Hyperlink"/>
            <w:noProof/>
          </w:rPr>
          <w:t>Membuat Pengajuan Penerbitan KK Baru</w:t>
        </w:r>
        <w:r w:rsidR="00F37116">
          <w:rPr>
            <w:noProof/>
            <w:webHidden/>
          </w:rPr>
          <w:tab/>
        </w:r>
        <w:r w:rsidR="00F37116">
          <w:rPr>
            <w:noProof/>
            <w:webHidden/>
          </w:rPr>
          <w:fldChar w:fldCharType="begin"/>
        </w:r>
        <w:r w:rsidR="00F37116">
          <w:rPr>
            <w:noProof/>
            <w:webHidden/>
          </w:rPr>
          <w:instrText xml:space="preserve"> PAGEREF _Toc61213518 \h </w:instrText>
        </w:r>
        <w:r w:rsidR="00F37116">
          <w:rPr>
            <w:noProof/>
            <w:webHidden/>
          </w:rPr>
        </w:r>
        <w:r w:rsidR="00F37116">
          <w:rPr>
            <w:noProof/>
            <w:webHidden/>
          </w:rPr>
          <w:fldChar w:fldCharType="separate"/>
        </w:r>
        <w:r w:rsidR="00300184">
          <w:rPr>
            <w:noProof/>
            <w:webHidden/>
          </w:rPr>
          <w:t>41</w:t>
        </w:r>
        <w:r w:rsidR="00F37116">
          <w:rPr>
            <w:noProof/>
            <w:webHidden/>
          </w:rPr>
          <w:fldChar w:fldCharType="end"/>
        </w:r>
      </w:hyperlink>
    </w:p>
    <w:p w14:paraId="602B0814" w14:textId="4739E9EE" w:rsidR="00F37116" w:rsidRDefault="004A3D8E" w:rsidP="00F37116">
      <w:pPr>
        <w:pStyle w:val="TOC3"/>
        <w:tabs>
          <w:tab w:val="left" w:pos="1760"/>
        </w:tabs>
        <w:spacing w:after="0"/>
        <w:rPr>
          <w:rFonts w:asciiTheme="minorHAnsi" w:eastAsiaTheme="minorEastAsia" w:hAnsiTheme="minorHAnsi"/>
          <w:noProof/>
          <w:sz w:val="22"/>
        </w:rPr>
      </w:pPr>
      <w:hyperlink w:anchor="_Toc61213519" w:history="1">
        <w:r w:rsidR="00F37116" w:rsidRPr="0091355F">
          <w:rPr>
            <w:rStyle w:val="Hyperlink"/>
            <w:noProof/>
          </w:rPr>
          <w:t>5.2.3</w:t>
        </w:r>
        <w:r w:rsidR="00F37116">
          <w:rPr>
            <w:rStyle w:val="Hyperlink"/>
            <w:noProof/>
          </w:rPr>
          <w:t xml:space="preserve"> </w:t>
        </w:r>
        <w:r w:rsidR="00F37116" w:rsidRPr="0091355F">
          <w:rPr>
            <w:rStyle w:val="Hyperlink"/>
            <w:noProof/>
          </w:rPr>
          <w:t>Membuat Pengajuan Penerbitan KTP Baru</w:t>
        </w:r>
        <w:r w:rsidR="00F37116">
          <w:rPr>
            <w:noProof/>
            <w:webHidden/>
          </w:rPr>
          <w:tab/>
        </w:r>
        <w:r w:rsidR="00F37116">
          <w:rPr>
            <w:noProof/>
            <w:webHidden/>
          </w:rPr>
          <w:fldChar w:fldCharType="begin"/>
        </w:r>
        <w:r w:rsidR="00F37116">
          <w:rPr>
            <w:noProof/>
            <w:webHidden/>
          </w:rPr>
          <w:instrText xml:space="preserve"> PAGEREF _Toc61213519 \h </w:instrText>
        </w:r>
        <w:r w:rsidR="00F37116">
          <w:rPr>
            <w:noProof/>
            <w:webHidden/>
          </w:rPr>
        </w:r>
        <w:r w:rsidR="00F37116">
          <w:rPr>
            <w:noProof/>
            <w:webHidden/>
          </w:rPr>
          <w:fldChar w:fldCharType="separate"/>
        </w:r>
        <w:r w:rsidR="00300184">
          <w:rPr>
            <w:noProof/>
            <w:webHidden/>
          </w:rPr>
          <w:t>45</w:t>
        </w:r>
        <w:r w:rsidR="00F37116">
          <w:rPr>
            <w:noProof/>
            <w:webHidden/>
          </w:rPr>
          <w:fldChar w:fldCharType="end"/>
        </w:r>
      </w:hyperlink>
    </w:p>
    <w:p w14:paraId="6DE1C287" w14:textId="4EECAF4F" w:rsidR="00F37116" w:rsidRDefault="004A3D8E" w:rsidP="00F37116">
      <w:pPr>
        <w:pStyle w:val="TOC3"/>
        <w:tabs>
          <w:tab w:val="left" w:pos="1760"/>
        </w:tabs>
        <w:spacing w:after="0"/>
        <w:rPr>
          <w:rFonts w:asciiTheme="minorHAnsi" w:eastAsiaTheme="minorEastAsia" w:hAnsiTheme="minorHAnsi"/>
          <w:noProof/>
          <w:sz w:val="22"/>
        </w:rPr>
      </w:pPr>
      <w:hyperlink w:anchor="_Toc61213520" w:history="1">
        <w:r w:rsidR="00F37116" w:rsidRPr="0091355F">
          <w:rPr>
            <w:rStyle w:val="Hyperlink"/>
            <w:noProof/>
          </w:rPr>
          <w:t>5.2.4</w:t>
        </w:r>
        <w:r w:rsidR="00F37116">
          <w:rPr>
            <w:rStyle w:val="Hyperlink"/>
            <w:noProof/>
          </w:rPr>
          <w:t xml:space="preserve"> </w:t>
        </w:r>
        <w:r w:rsidR="00F37116" w:rsidRPr="0091355F">
          <w:rPr>
            <w:rStyle w:val="Hyperlink"/>
            <w:noProof/>
          </w:rPr>
          <w:t>Mengubah Password</w:t>
        </w:r>
        <w:r w:rsidR="00F37116">
          <w:rPr>
            <w:noProof/>
            <w:webHidden/>
          </w:rPr>
          <w:tab/>
        </w:r>
        <w:r w:rsidR="00F37116">
          <w:rPr>
            <w:noProof/>
            <w:webHidden/>
          </w:rPr>
          <w:fldChar w:fldCharType="begin"/>
        </w:r>
        <w:r w:rsidR="00F37116">
          <w:rPr>
            <w:noProof/>
            <w:webHidden/>
          </w:rPr>
          <w:instrText xml:space="preserve"> PAGEREF _Toc61213520 \h </w:instrText>
        </w:r>
        <w:r w:rsidR="00F37116">
          <w:rPr>
            <w:noProof/>
            <w:webHidden/>
          </w:rPr>
        </w:r>
        <w:r w:rsidR="00F37116">
          <w:rPr>
            <w:noProof/>
            <w:webHidden/>
          </w:rPr>
          <w:fldChar w:fldCharType="separate"/>
        </w:r>
        <w:r w:rsidR="00300184">
          <w:rPr>
            <w:noProof/>
            <w:webHidden/>
          </w:rPr>
          <w:t>49</w:t>
        </w:r>
        <w:r w:rsidR="00F37116">
          <w:rPr>
            <w:noProof/>
            <w:webHidden/>
          </w:rPr>
          <w:fldChar w:fldCharType="end"/>
        </w:r>
      </w:hyperlink>
    </w:p>
    <w:p w14:paraId="08F09807" w14:textId="5A723518" w:rsidR="00F37116" w:rsidRDefault="004A3D8E" w:rsidP="00F37116">
      <w:pPr>
        <w:pStyle w:val="TOC3"/>
        <w:tabs>
          <w:tab w:val="left" w:pos="1760"/>
        </w:tabs>
        <w:spacing w:after="0"/>
        <w:rPr>
          <w:rFonts w:asciiTheme="minorHAnsi" w:eastAsiaTheme="minorEastAsia" w:hAnsiTheme="minorHAnsi"/>
          <w:noProof/>
          <w:sz w:val="22"/>
        </w:rPr>
      </w:pPr>
      <w:hyperlink w:anchor="_Toc61213521" w:history="1">
        <w:r w:rsidR="00F37116" w:rsidRPr="0091355F">
          <w:rPr>
            <w:rStyle w:val="Hyperlink"/>
            <w:noProof/>
          </w:rPr>
          <w:t>5.2.5</w:t>
        </w:r>
        <w:r w:rsidR="00F37116">
          <w:rPr>
            <w:rStyle w:val="Hyperlink"/>
            <w:noProof/>
          </w:rPr>
          <w:t xml:space="preserve"> </w:t>
        </w:r>
        <w:r w:rsidR="00F37116" w:rsidRPr="0091355F">
          <w:rPr>
            <w:rStyle w:val="Hyperlink"/>
            <w:noProof/>
          </w:rPr>
          <w:t>Hasil</w:t>
        </w:r>
        <w:r w:rsidR="00F37116">
          <w:rPr>
            <w:noProof/>
            <w:webHidden/>
          </w:rPr>
          <w:tab/>
        </w:r>
        <w:r w:rsidR="00F37116">
          <w:rPr>
            <w:noProof/>
            <w:webHidden/>
          </w:rPr>
          <w:fldChar w:fldCharType="begin"/>
        </w:r>
        <w:r w:rsidR="00F37116">
          <w:rPr>
            <w:noProof/>
            <w:webHidden/>
          </w:rPr>
          <w:instrText xml:space="preserve"> PAGEREF _Toc61213521 \h </w:instrText>
        </w:r>
        <w:r w:rsidR="00F37116">
          <w:rPr>
            <w:noProof/>
            <w:webHidden/>
          </w:rPr>
        </w:r>
        <w:r w:rsidR="00F37116">
          <w:rPr>
            <w:noProof/>
            <w:webHidden/>
          </w:rPr>
          <w:fldChar w:fldCharType="separate"/>
        </w:r>
        <w:r w:rsidR="00300184">
          <w:rPr>
            <w:noProof/>
            <w:webHidden/>
          </w:rPr>
          <w:t>51</w:t>
        </w:r>
        <w:r w:rsidR="00F37116">
          <w:rPr>
            <w:noProof/>
            <w:webHidden/>
          </w:rPr>
          <w:fldChar w:fldCharType="end"/>
        </w:r>
      </w:hyperlink>
    </w:p>
    <w:p w14:paraId="1104F613" w14:textId="14A2487D" w:rsidR="00F37116" w:rsidRDefault="004A3D8E" w:rsidP="00F37116">
      <w:pPr>
        <w:pStyle w:val="TOC1"/>
        <w:spacing w:after="0"/>
        <w:rPr>
          <w:rFonts w:asciiTheme="minorHAnsi" w:eastAsiaTheme="minorEastAsia" w:hAnsiTheme="minorHAnsi"/>
          <w:b w:val="0"/>
          <w:sz w:val="22"/>
        </w:rPr>
      </w:pPr>
      <w:hyperlink w:anchor="_Toc61213522" w:history="1">
        <w:r w:rsidR="00F37116" w:rsidRPr="0091355F">
          <w:rPr>
            <w:rStyle w:val="Hyperlink"/>
          </w:rPr>
          <w:t xml:space="preserve">BAB </w:t>
        </w:r>
        <w:r w:rsidR="00F37116" w:rsidRPr="0091355F">
          <w:rPr>
            <w:rStyle w:val="Hyperlink"/>
            <w:lang w:val="id-ID"/>
          </w:rPr>
          <w:t>VI</w:t>
        </w:r>
        <w:r w:rsidR="00F37116" w:rsidRPr="0091355F">
          <w:rPr>
            <w:rStyle w:val="Hyperlink"/>
          </w:rPr>
          <w:t xml:space="preserve"> KESIMPULAN DAN SARAN</w:t>
        </w:r>
        <w:r w:rsidR="00F37116">
          <w:rPr>
            <w:webHidden/>
          </w:rPr>
          <w:tab/>
        </w:r>
        <w:r w:rsidR="00F37116">
          <w:rPr>
            <w:webHidden/>
          </w:rPr>
          <w:fldChar w:fldCharType="begin"/>
        </w:r>
        <w:r w:rsidR="00F37116">
          <w:rPr>
            <w:webHidden/>
          </w:rPr>
          <w:instrText xml:space="preserve"> PAGEREF _Toc61213522 \h </w:instrText>
        </w:r>
        <w:r w:rsidR="00F37116">
          <w:rPr>
            <w:webHidden/>
          </w:rPr>
        </w:r>
        <w:r w:rsidR="00F37116">
          <w:rPr>
            <w:webHidden/>
          </w:rPr>
          <w:fldChar w:fldCharType="separate"/>
        </w:r>
        <w:r w:rsidR="00300184">
          <w:rPr>
            <w:webHidden/>
          </w:rPr>
          <w:t>55</w:t>
        </w:r>
        <w:r w:rsidR="00F37116">
          <w:rPr>
            <w:webHidden/>
          </w:rPr>
          <w:fldChar w:fldCharType="end"/>
        </w:r>
      </w:hyperlink>
    </w:p>
    <w:p w14:paraId="0660ECDB" w14:textId="489F99B5" w:rsidR="00F37116" w:rsidRDefault="004A3D8E" w:rsidP="00F37116">
      <w:pPr>
        <w:pStyle w:val="TOC2"/>
        <w:tabs>
          <w:tab w:val="left" w:pos="851"/>
          <w:tab w:val="right" w:leader="dot" w:pos="8008"/>
        </w:tabs>
        <w:spacing w:after="0" w:line="240" w:lineRule="auto"/>
        <w:rPr>
          <w:rFonts w:asciiTheme="minorHAnsi" w:eastAsiaTheme="minorEastAsia" w:hAnsiTheme="minorHAnsi"/>
          <w:noProof/>
          <w:sz w:val="22"/>
        </w:rPr>
      </w:pPr>
      <w:hyperlink w:anchor="_Toc61213523" w:history="1">
        <w:r w:rsidR="00F37116" w:rsidRPr="0091355F">
          <w:rPr>
            <w:rStyle w:val="Hyperlink"/>
            <w:rFonts w:eastAsia="Times New Roman" w:cs="Times New Roman"/>
            <w:noProof/>
          </w:rPr>
          <w:t>6.1</w:t>
        </w:r>
        <w:r w:rsidR="00F37116">
          <w:rPr>
            <w:rFonts w:asciiTheme="minorHAnsi" w:eastAsiaTheme="minorEastAsia" w:hAnsiTheme="minorHAnsi"/>
            <w:noProof/>
            <w:sz w:val="22"/>
          </w:rPr>
          <w:tab/>
        </w:r>
        <w:r w:rsidR="00F37116" w:rsidRPr="0091355F">
          <w:rPr>
            <w:rStyle w:val="Hyperlink"/>
            <w:rFonts w:eastAsia="Times New Roman" w:cs="Times New Roman"/>
            <w:noProof/>
          </w:rPr>
          <w:t>Kesimpulan</w:t>
        </w:r>
        <w:r w:rsidR="00F37116">
          <w:rPr>
            <w:noProof/>
            <w:webHidden/>
          </w:rPr>
          <w:tab/>
        </w:r>
        <w:r w:rsidR="00F37116">
          <w:rPr>
            <w:noProof/>
            <w:webHidden/>
          </w:rPr>
          <w:fldChar w:fldCharType="begin"/>
        </w:r>
        <w:r w:rsidR="00F37116">
          <w:rPr>
            <w:noProof/>
            <w:webHidden/>
          </w:rPr>
          <w:instrText xml:space="preserve"> PAGEREF _Toc61213523 \h </w:instrText>
        </w:r>
        <w:r w:rsidR="00F37116">
          <w:rPr>
            <w:noProof/>
            <w:webHidden/>
          </w:rPr>
        </w:r>
        <w:r w:rsidR="00F37116">
          <w:rPr>
            <w:noProof/>
            <w:webHidden/>
          </w:rPr>
          <w:fldChar w:fldCharType="separate"/>
        </w:r>
        <w:r w:rsidR="00300184">
          <w:rPr>
            <w:noProof/>
            <w:webHidden/>
          </w:rPr>
          <w:t>55</w:t>
        </w:r>
        <w:r w:rsidR="00F37116">
          <w:rPr>
            <w:noProof/>
            <w:webHidden/>
          </w:rPr>
          <w:fldChar w:fldCharType="end"/>
        </w:r>
      </w:hyperlink>
    </w:p>
    <w:p w14:paraId="4F6B38A4" w14:textId="75940125" w:rsidR="00F37116" w:rsidRDefault="004A3D8E" w:rsidP="00F37116">
      <w:pPr>
        <w:pStyle w:val="TOC2"/>
        <w:tabs>
          <w:tab w:val="left" w:pos="851"/>
          <w:tab w:val="right" w:leader="dot" w:pos="8008"/>
        </w:tabs>
        <w:spacing w:after="0" w:line="240" w:lineRule="auto"/>
        <w:rPr>
          <w:rFonts w:asciiTheme="minorHAnsi" w:eastAsiaTheme="minorEastAsia" w:hAnsiTheme="minorHAnsi"/>
          <w:noProof/>
          <w:sz w:val="22"/>
        </w:rPr>
      </w:pPr>
      <w:hyperlink w:anchor="_Toc61213524" w:history="1">
        <w:r w:rsidR="00F37116" w:rsidRPr="0091355F">
          <w:rPr>
            <w:rStyle w:val="Hyperlink"/>
            <w:rFonts w:eastAsia="Times New Roman" w:cs="Times New Roman"/>
            <w:noProof/>
          </w:rPr>
          <w:t>6.2</w:t>
        </w:r>
        <w:r w:rsidR="00F37116">
          <w:rPr>
            <w:rFonts w:asciiTheme="minorHAnsi" w:eastAsiaTheme="minorEastAsia" w:hAnsiTheme="minorHAnsi"/>
            <w:noProof/>
            <w:sz w:val="22"/>
          </w:rPr>
          <w:tab/>
        </w:r>
        <w:r w:rsidR="00F37116" w:rsidRPr="0091355F">
          <w:rPr>
            <w:rStyle w:val="Hyperlink"/>
            <w:rFonts w:eastAsia="Times New Roman" w:cs="Times New Roman"/>
            <w:noProof/>
          </w:rPr>
          <w:t>Saran</w:t>
        </w:r>
        <w:r w:rsidR="00F37116">
          <w:rPr>
            <w:noProof/>
            <w:webHidden/>
          </w:rPr>
          <w:tab/>
        </w:r>
        <w:r w:rsidR="00F37116">
          <w:rPr>
            <w:noProof/>
            <w:webHidden/>
          </w:rPr>
          <w:fldChar w:fldCharType="begin"/>
        </w:r>
        <w:r w:rsidR="00F37116">
          <w:rPr>
            <w:noProof/>
            <w:webHidden/>
          </w:rPr>
          <w:instrText xml:space="preserve"> PAGEREF _Toc61213524 \h </w:instrText>
        </w:r>
        <w:r w:rsidR="00F37116">
          <w:rPr>
            <w:noProof/>
            <w:webHidden/>
          </w:rPr>
        </w:r>
        <w:r w:rsidR="00F37116">
          <w:rPr>
            <w:noProof/>
            <w:webHidden/>
          </w:rPr>
          <w:fldChar w:fldCharType="separate"/>
        </w:r>
        <w:r w:rsidR="00300184">
          <w:rPr>
            <w:noProof/>
            <w:webHidden/>
          </w:rPr>
          <w:t>55</w:t>
        </w:r>
        <w:r w:rsidR="00F37116">
          <w:rPr>
            <w:noProof/>
            <w:webHidden/>
          </w:rPr>
          <w:fldChar w:fldCharType="end"/>
        </w:r>
      </w:hyperlink>
    </w:p>
    <w:p w14:paraId="5F68D66D" w14:textId="072B9CDB" w:rsidR="00F37116" w:rsidRDefault="004A3D8E" w:rsidP="00F37116">
      <w:pPr>
        <w:pStyle w:val="TOC1"/>
        <w:spacing w:after="0"/>
        <w:rPr>
          <w:rFonts w:asciiTheme="minorHAnsi" w:eastAsiaTheme="minorEastAsia" w:hAnsiTheme="minorHAnsi"/>
          <w:b w:val="0"/>
          <w:sz w:val="22"/>
        </w:rPr>
      </w:pPr>
      <w:hyperlink w:anchor="_Toc61213525" w:history="1">
        <w:r w:rsidR="00F37116" w:rsidRPr="0091355F">
          <w:rPr>
            <w:rStyle w:val="Hyperlink"/>
          </w:rPr>
          <w:t>DAFTAR PUSTAKA</w:t>
        </w:r>
        <w:r w:rsidR="00F37116">
          <w:rPr>
            <w:webHidden/>
          </w:rPr>
          <w:tab/>
        </w:r>
        <w:r w:rsidR="00F37116">
          <w:rPr>
            <w:webHidden/>
          </w:rPr>
          <w:fldChar w:fldCharType="begin"/>
        </w:r>
        <w:r w:rsidR="00F37116">
          <w:rPr>
            <w:webHidden/>
          </w:rPr>
          <w:instrText xml:space="preserve"> PAGEREF _Toc61213525 \h </w:instrText>
        </w:r>
        <w:r w:rsidR="00F37116">
          <w:rPr>
            <w:webHidden/>
          </w:rPr>
        </w:r>
        <w:r w:rsidR="00F37116">
          <w:rPr>
            <w:webHidden/>
          </w:rPr>
          <w:fldChar w:fldCharType="separate"/>
        </w:r>
        <w:r w:rsidR="00300184">
          <w:rPr>
            <w:webHidden/>
          </w:rPr>
          <w:t>56</w:t>
        </w:r>
        <w:r w:rsidR="00F37116">
          <w:rPr>
            <w:webHidden/>
          </w:rPr>
          <w:fldChar w:fldCharType="end"/>
        </w:r>
      </w:hyperlink>
    </w:p>
    <w:p w14:paraId="53F6EE2F" w14:textId="1196F0BB" w:rsidR="00F37116" w:rsidRDefault="004A3D8E" w:rsidP="00F37116">
      <w:pPr>
        <w:pStyle w:val="TOC1"/>
        <w:spacing w:after="0"/>
        <w:rPr>
          <w:rFonts w:asciiTheme="minorHAnsi" w:eastAsiaTheme="minorEastAsia" w:hAnsiTheme="minorHAnsi"/>
          <w:b w:val="0"/>
          <w:sz w:val="22"/>
        </w:rPr>
      </w:pPr>
      <w:hyperlink w:anchor="_Toc61213526" w:history="1">
        <w:r w:rsidR="00F37116" w:rsidRPr="0091355F">
          <w:rPr>
            <w:rStyle w:val="Hyperlink"/>
          </w:rPr>
          <w:t>JADWAL PELAKSANAAN MAGANG INDUSTRI TI</w:t>
        </w:r>
        <w:r w:rsidR="00F37116">
          <w:rPr>
            <w:webHidden/>
          </w:rPr>
          <w:tab/>
        </w:r>
        <w:r w:rsidR="00F37116">
          <w:rPr>
            <w:webHidden/>
          </w:rPr>
          <w:fldChar w:fldCharType="begin"/>
        </w:r>
        <w:r w:rsidR="00F37116">
          <w:rPr>
            <w:webHidden/>
          </w:rPr>
          <w:instrText xml:space="preserve"> PAGEREF _Toc61213526 \h </w:instrText>
        </w:r>
        <w:r w:rsidR="00F37116">
          <w:rPr>
            <w:webHidden/>
          </w:rPr>
        </w:r>
        <w:r w:rsidR="00F37116">
          <w:rPr>
            <w:webHidden/>
          </w:rPr>
          <w:fldChar w:fldCharType="separate"/>
        </w:r>
        <w:r w:rsidR="00300184">
          <w:rPr>
            <w:webHidden/>
          </w:rPr>
          <w:t>57</w:t>
        </w:r>
        <w:r w:rsidR="00F37116">
          <w:rPr>
            <w:webHidden/>
          </w:rPr>
          <w:fldChar w:fldCharType="end"/>
        </w:r>
      </w:hyperlink>
    </w:p>
    <w:p w14:paraId="431C7211" w14:textId="23181414" w:rsidR="00F37116" w:rsidRDefault="004A3D8E" w:rsidP="00F37116">
      <w:pPr>
        <w:pStyle w:val="TOC1"/>
        <w:spacing w:after="0"/>
        <w:rPr>
          <w:rFonts w:asciiTheme="minorHAnsi" w:eastAsiaTheme="minorEastAsia" w:hAnsiTheme="minorHAnsi"/>
          <w:b w:val="0"/>
          <w:sz w:val="22"/>
        </w:rPr>
      </w:pPr>
      <w:hyperlink w:anchor="_Toc61213527" w:history="1">
        <w:r w:rsidR="00F37116" w:rsidRPr="0091355F">
          <w:rPr>
            <w:rStyle w:val="Hyperlink"/>
          </w:rPr>
          <w:t>LAMPIRAN</w:t>
        </w:r>
        <w:r w:rsidR="00F37116">
          <w:rPr>
            <w:webHidden/>
          </w:rPr>
          <w:tab/>
        </w:r>
        <w:r w:rsidR="00F37116">
          <w:rPr>
            <w:webHidden/>
          </w:rPr>
          <w:fldChar w:fldCharType="begin"/>
        </w:r>
        <w:r w:rsidR="00F37116">
          <w:rPr>
            <w:webHidden/>
          </w:rPr>
          <w:instrText xml:space="preserve"> PAGEREF _Toc61213527 \h </w:instrText>
        </w:r>
        <w:r w:rsidR="00F37116">
          <w:rPr>
            <w:webHidden/>
          </w:rPr>
        </w:r>
        <w:r w:rsidR="00F37116">
          <w:rPr>
            <w:webHidden/>
          </w:rPr>
          <w:fldChar w:fldCharType="separate"/>
        </w:r>
        <w:r w:rsidR="00300184">
          <w:rPr>
            <w:webHidden/>
          </w:rPr>
          <w:t>58</w:t>
        </w:r>
        <w:r w:rsidR="00F37116">
          <w:rPr>
            <w:webHidden/>
          </w:rPr>
          <w:fldChar w:fldCharType="end"/>
        </w:r>
      </w:hyperlink>
    </w:p>
    <w:p w14:paraId="733CBF79" w14:textId="1C545459" w:rsidR="0055186D" w:rsidRDefault="00465ACC" w:rsidP="00536DF1">
      <w:pPr>
        <w:spacing w:line="240" w:lineRule="auto"/>
        <w:sectPr w:rsidR="0055186D" w:rsidSect="00465ACC">
          <w:pgSz w:w="11906" w:h="16838" w:code="9"/>
          <w:pgMar w:top="1872" w:right="1872" w:bottom="1872" w:left="2016" w:header="0" w:footer="567" w:gutter="0"/>
          <w:pgNumType w:fmt="lowerRoman"/>
          <w:cols w:space="720"/>
          <w:docGrid w:linePitch="360"/>
        </w:sectPr>
      </w:pPr>
      <w:r>
        <w:fldChar w:fldCharType="end"/>
      </w:r>
    </w:p>
    <w:p w14:paraId="294840F8" w14:textId="77777777" w:rsidR="0044542D" w:rsidRDefault="0044542D" w:rsidP="00536DF1">
      <w:pPr>
        <w:pStyle w:val="Heading1"/>
        <w:spacing w:line="240" w:lineRule="auto"/>
        <w:sectPr w:rsidR="0044542D" w:rsidSect="00465ACC">
          <w:type w:val="continuous"/>
          <w:pgSz w:w="11906" w:h="16838" w:code="9"/>
          <w:pgMar w:top="1872" w:right="1872" w:bottom="1872" w:left="2016" w:header="0" w:footer="1228" w:gutter="0"/>
          <w:cols w:space="720"/>
          <w:docGrid w:linePitch="360"/>
        </w:sectPr>
      </w:pPr>
    </w:p>
    <w:p w14:paraId="1B9756C6" w14:textId="77777777" w:rsidR="00F37116" w:rsidRDefault="00F37116" w:rsidP="00556435">
      <w:pPr>
        <w:pStyle w:val="Heading1"/>
        <w:sectPr w:rsidR="00F37116" w:rsidSect="00DC0C3E">
          <w:type w:val="continuous"/>
          <w:pgSz w:w="11906" w:h="16838" w:code="9"/>
          <w:pgMar w:top="1872" w:right="1872" w:bottom="1872" w:left="2016" w:header="0" w:footer="0" w:gutter="0"/>
          <w:cols w:space="720"/>
          <w:docGrid w:linePitch="360"/>
        </w:sectPr>
      </w:pPr>
      <w:bookmarkStart w:id="14" w:name="_Toc61213467"/>
    </w:p>
    <w:p w14:paraId="1A2286A1" w14:textId="4FB6318A" w:rsidR="0055186D" w:rsidRDefault="0055186D" w:rsidP="00556435">
      <w:pPr>
        <w:pStyle w:val="Heading1"/>
      </w:pPr>
      <w:r>
        <w:lastRenderedPageBreak/>
        <w:t>DAFTAR GAMBAR</w:t>
      </w:r>
      <w:bookmarkEnd w:id="14"/>
    </w:p>
    <w:p w14:paraId="154DF774" w14:textId="0F286C00" w:rsidR="00556435" w:rsidRDefault="00556435" w:rsidP="00556435"/>
    <w:p w14:paraId="1CC3FD1D" w14:textId="77777777" w:rsidR="00536DF1" w:rsidRDefault="00536DF1" w:rsidP="00556435"/>
    <w:p w14:paraId="34B145B9" w14:textId="59DDE29F" w:rsidR="00536DF1" w:rsidRDefault="00D93194" w:rsidP="00536DF1">
      <w:pPr>
        <w:pStyle w:val="TableofFigures"/>
        <w:tabs>
          <w:tab w:val="right" w:leader="dot" w:pos="8008"/>
        </w:tabs>
      </w:pPr>
      <w:r>
        <w:rPr>
          <w:rStyle w:val="Hyperlink"/>
        </w:rPr>
        <w:fldChar w:fldCharType="begin"/>
      </w:r>
      <w:r>
        <w:rPr>
          <w:rStyle w:val="Hyperlink"/>
          <w:noProof/>
        </w:rPr>
        <w:instrText xml:space="preserve"> TOC \h \z \c "Gambar 2." </w:instrText>
      </w:r>
      <w:r>
        <w:rPr>
          <w:rStyle w:val="Hyperlink"/>
        </w:rPr>
        <w:fldChar w:fldCharType="separate"/>
      </w:r>
      <w:hyperlink w:anchor="_Toc60912000" w:history="1">
        <w:r w:rsidR="00536DF1" w:rsidRPr="00A82591">
          <w:rPr>
            <w:rStyle w:val="Hyperlink"/>
            <w:noProof/>
          </w:rPr>
          <w:t>Gambar 2. 1</w:t>
        </w:r>
        <w:r w:rsidR="00536DF1" w:rsidRPr="00A82591">
          <w:rPr>
            <w:rStyle w:val="Hyperlink"/>
            <w:rFonts w:cs="Times New Roman"/>
            <w:noProof/>
          </w:rPr>
          <w:t xml:space="preserve"> Perbandingan PHP Biasa dengan CodeIgniter</w:t>
        </w:r>
        <w:r w:rsidR="00536DF1">
          <w:rPr>
            <w:noProof/>
            <w:webHidden/>
          </w:rPr>
          <w:tab/>
        </w:r>
        <w:r w:rsidR="00536DF1">
          <w:rPr>
            <w:noProof/>
            <w:webHidden/>
          </w:rPr>
          <w:fldChar w:fldCharType="begin"/>
        </w:r>
        <w:r w:rsidR="00536DF1">
          <w:rPr>
            <w:noProof/>
            <w:webHidden/>
          </w:rPr>
          <w:instrText xml:space="preserve"> PAGEREF _Toc60912000 \h </w:instrText>
        </w:r>
        <w:r w:rsidR="00536DF1">
          <w:rPr>
            <w:noProof/>
            <w:webHidden/>
          </w:rPr>
        </w:r>
        <w:r w:rsidR="00536DF1">
          <w:rPr>
            <w:noProof/>
            <w:webHidden/>
          </w:rPr>
          <w:fldChar w:fldCharType="separate"/>
        </w:r>
        <w:r w:rsidR="00536DF1">
          <w:rPr>
            <w:noProof/>
            <w:webHidden/>
          </w:rPr>
          <w:t>22</w:t>
        </w:r>
        <w:r w:rsidR="00536DF1">
          <w:rPr>
            <w:noProof/>
            <w:webHidden/>
          </w:rPr>
          <w:fldChar w:fldCharType="end"/>
        </w:r>
      </w:hyperlink>
      <w:r>
        <w:rPr>
          <w:noProof/>
        </w:rPr>
        <w:fldChar w:fldCharType="end"/>
      </w:r>
    </w:p>
    <w:p w14:paraId="556F0DBC" w14:textId="31CF1E65" w:rsidR="00536DF1" w:rsidRDefault="00536DF1">
      <w:pPr>
        <w:pStyle w:val="TableofFigures"/>
        <w:tabs>
          <w:tab w:val="right" w:leader="dot" w:pos="8008"/>
        </w:tabs>
        <w:rPr>
          <w:rFonts w:asciiTheme="minorHAnsi" w:eastAsiaTheme="minorEastAsia" w:hAnsiTheme="minorHAnsi"/>
          <w:noProof/>
          <w:sz w:val="22"/>
        </w:rPr>
      </w:pPr>
      <w:r>
        <w:fldChar w:fldCharType="begin"/>
      </w:r>
      <w:r>
        <w:instrText xml:space="preserve"> TOC \h \z \c "Gambar 3." </w:instrText>
      </w:r>
      <w:r>
        <w:fldChar w:fldCharType="separate"/>
      </w:r>
      <w:hyperlink w:anchor="_Toc60911993" w:history="1">
        <w:r w:rsidRPr="00A018BB">
          <w:rPr>
            <w:rStyle w:val="Hyperlink"/>
            <w:noProof/>
          </w:rPr>
          <w:t>Gambar 3. 1</w:t>
        </w:r>
        <w:r w:rsidRPr="00A018BB">
          <w:rPr>
            <w:rStyle w:val="Hyperlink"/>
            <w:rFonts w:cs="Times New Roman"/>
            <w:noProof/>
          </w:rPr>
          <w:t xml:space="preserve"> Lokasi dan Kontak</w:t>
        </w:r>
        <w:r>
          <w:rPr>
            <w:noProof/>
            <w:webHidden/>
          </w:rPr>
          <w:tab/>
        </w:r>
        <w:r>
          <w:rPr>
            <w:noProof/>
            <w:webHidden/>
          </w:rPr>
          <w:fldChar w:fldCharType="begin"/>
        </w:r>
        <w:r>
          <w:rPr>
            <w:noProof/>
            <w:webHidden/>
          </w:rPr>
          <w:instrText xml:space="preserve"> PAGEREF _Toc60911993 \h </w:instrText>
        </w:r>
        <w:r>
          <w:rPr>
            <w:noProof/>
            <w:webHidden/>
          </w:rPr>
        </w:r>
        <w:r>
          <w:rPr>
            <w:noProof/>
            <w:webHidden/>
          </w:rPr>
          <w:fldChar w:fldCharType="separate"/>
        </w:r>
        <w:r>
          <w:rPr>
            <w:noProof/>
            <w:webHidden/>
          </w:rPr>
          <w:t>23</w:t>
        </w:r>
        <w:r>
          <w:rPr>
            <w:noProof/>
            <w:webHidden/>
          </w:rPr>
          <w:fldChar w:fldCharType="end"/>
        </w:r>
      </w:hyperlink>
    </w:p>
    <w:p w14:paraId="692CD1B0" w14:textId="732EBF0B" w:rsidR="00536DF1" w:rsidRDefault="004A3D8E">
      <w:pPr>
        <w:pStyle w:val="TableofFigures"/>
        <w:tabs>
          <w:tab w:val="right" w:leader="dot" w:pos="8008"/>
        </w:tabs>
      </w:pPr>
      <w:hyperlink w:anchor="_Toc60911994" w:history="1">
        <w:r w:rsidR="00536DF1" w:rsidRPr="00A018BB">
          <w:rPr>
            <w:rStyle w:val="Hyperlink"/>
            <w:noProof/>
          </w:rPr>
          <w:t>Gambar 3. 2</w:t>
        </w:r>
        <w:r w:rsidR="00536DF1" w:rsidRPr="00A018BB">
          <w:rPr>
            <w:rStyle w:val="Hyperlink"/>
            <w:rFonts w:cs="Times New Roman"/>
            <w:noProof/>
          </w:rPr>
          <w:t xml:space="preserve"> </w:t>
        </w:r>
        <w:r w:rsidR="00536DF1" w:rsidRPr="00A018BB">
          <w:rPr>
            <w:rStyle w:val="Hyperlink"/>
            <w:rFonts w:cs="Times New Roman"/>
            <w:bCs/>
            <w:noProof/>
          </w:rPr>
          <w:t>Struktur Organisasi Umum</w:t>
        </w:r>
        <w:r w:rsidR="00536DF1">
          <w:rPr>
            <w:noProof/>
            <w:webHidden/>
          </w:rPr>
          <w:tab/>
        </w:r>
        <w:r w:rsidR="00536DF1">
          <w:rPr>
            <w:noProof/>
            <w:webHidden/>
          </w:rPr>
          <w:fldChar w:fldCharType="begin"/>
        </w:r>
        <w:r w:rsidR="00536DF1">
          <w:rPr>
            <w:noProof/>
            <w:webHidden/>
          </w:rPr>
          <w:instrText xml:space="preserve"> PAGEREF _Toc60911994 \h </w:instrText>
        </w:r>
        <w:r w:rsidR="00536DF1">
          <w:rPr>
            <w:noProof/>
            <w:webHidden/>
          </w:rPr>
        </w:r>
        <w:r w:rsidR="00536DF1">
          <w:rPr>
            <w:noProof/>
            <w:webHidden/>
          </w:rPr>
          <w:fldChar w:fldCharType="separate"/>
        </w:r>
        <w:r w:rsidR="00536DF1">
          <w:rPr>
            <w:noProof/>
            <w:webHidden/>
          </w:rPr>
          <w:t>24</w:t>
        </w:r>
        <w:r w:rsidR="00536DF1">
          <w:rPr>
            <w:noProof/>
            <w:webHidden/>
          </w:rPr>
          <w:fldChar w:fldCharType="end"/>
        </w:r>
      </w:hyperlink>
      <w:r w:rsidR="00536DF1">
        <w:fldChar w:fldCharType="end"/>
      </w:r>
    </w:p>
    <w:p w14:paraId="3C17EEAB" w14:textId="014257BE" w:rsidR="00536DF1" w:rsidRDefault="00536DF1">
      <w:pPr>
        <w:pStyle w:val="TableofFigures"/>
        <w:tabs>
          <w:tab w:val="right" w:leader="dot" w:pos="8008"/>
        </w:tabs>
        <w:rPr>
          <w:rFonts w:asciiTheme="minorHAnsi" w:eastAsiaTheme="minorEastAsia" w:hAnsiTheme="minorHAnsi"/>
          <w:noProof/>
          <w:sz w:val="22"/>
        </w:rPr>
      </w:pPr>
      <w:r>
        <w:fldChar w:fldCharType="begin"/>
      </w:r>
      <w:r>
        <w:instrText xml:space="preserve"> TOC \h \z \c "Gambar 4." </w:instrText>
      </w:r>
      <w:r>
        <w:fldChar w:fldCharType="separate"/>
      </w:r>
      <w:hyperlink w:anchor="_Toc60911982" w:history="1">
        <w:r w:rsidRPr="00C737EB">
          <w:rPr>
            <w:rStyle w:val="Hyperlink"/>
            <w:noProof/>
          </w:rPr>
          <w:t>Gambar 4. 1 Metode Waterfall</w:t>
        </w:r>
        <w:r>
          <w:rPr>
            <w:noProof/>
            <w:webHidden/>
          </w:rPr>
          <w:tab/>
        </w:r>
        <w:r>
          <w:rPr>
            <w:noProof/>
            <w:webHidden/>
          </w:rPr>
          <w:fldChar w:fldCharType="begin"/>
        </w:r>
        <w:r>
          <w:rPr>
            <w:noProof/>
            <w:webHidden/>
          </w:rPr>
          <w:instrText xml:space="preserve"> PAGEREF _Toc60911982 \h </w:instrText>
        </w:r>
        <w:r>
          <w:rPr>
            <w:noProof/>
            <w:webHidden/>
          </w:rPr>
        </w:r>
        <w:r>
          <w:rPr>
            <w:noProof/>
            <w:webHidden/>
          </w:rPr>
          <w:fldChar w:fldCharType="separate"/>
        </w:r>
        <w:r>
          <w:rPr>
            <w:noProof/>
            <w:webHidden/>
          </w:rPr>
          <w:t>26</w:t>
        </w:r>
        <w:r>
          <w:rPr>
            <w:noProof/>
            <w:webHidden/>
          </w:rPr>
          <w:fldChar w:fldCharType="end"/>
        </w:r>
      </w:hyperlink>
    </w:p>
    <w:p w14:paraId="3804A64E" w14:textId="3B1D49FD" w:rsidR="00556435" w:rsidRDefault="004A3D8E" w:rsidP="00536DF1">
      <w:pPr>
        <w:pStyle w:val="TableofFigures"/>
        <w:tabs>
          <w:tab w:val="right" w:leader="dot" w:pos="8008"/>
        </w:tabs>
      </w:pPr>
      <w:hyperlink w:anchor="_Toc60911983" w:history="1">
        <w:r w:rsidR="00536DF1" w:rsidRPr="00C737EB">
          <w:rPr>
            <w:rStyle w:val="Hyperlink"/>
            <w:noProof/>
          </w:rPr>
          <w:t>Gambar 4. 2 Implementasi Basis Data</w:t>
        </w:r>
        <w:r w:rsidR="00536DF1">
          <w:rPr>
            <w:noProof/>
            <w:webHidden/>
          </w:rPr>
          <w:tab/>
        </w:r>
        <w:r w:rsidR="00536DF1">
          <w:rPr>
            <w:noProof/>
            <w:webHidden/>
          </w:rPr>
          <w:fldChar w:fldCharType="begin"/>
        </w:r>
        <w:r w:rsidR="00536DF1">
          <w:rPr>
            <w:noProof/>
            <w:webHidden/>
          </w:rPr>
          <w:instrText xml:space="preserve"> PAGEREF _Toc60911983 \h </w:instrText>
        </w:r>
        <w:r w:rsidR="00536DF1">
          <w:rPr>
            <w:noProof/>
            <w:webHidden/>
          </w:rPr>
        </w:r>
        <w:r w:rsidR="00536DF1">
          <w:rPr>
            <w:noProof/>
            <w:webHidden/>
          </w:rPr>
          <w:fldChar w:fldCharType="separate"/>
        </w:r>
        <w:r w:rsidR="00536DF1">
          <w:rPr>
            <w:noProof/>
            <w:webHidden/>
          </w:rPr>
          <w:t>28</w:t>
        </w:r>
        <w:r w:rsidR="00536DF1">
          <w:rPr>
            <w:noProof/>
            <w:webHidden/>
          </w:rPr>
          <w:fldChar w:fldCharType="end"/>
        </w:r>
      </w:hyperlink>
      <w:r w:rsidR="00536DF1">
        <w:fldChar w:fldCharType="end"/>
      </w:r>
    </w:p>
    <w:p w14:paraId="47FB2776" w14:textId="4204ACCA" w:rsidR="00536DF1" w:rsidRDefault="00536DF1">
      <w:pPr>
        <w:pStyle w:val="TableofFigures"/>
        <w:tabs>
          <w:tab w:val="right" w:leader="dot" w:pos="8008"/>
        </w:tabs>
        <w:rPr>
          <w:rFonts w:asciiTheme="minorHAnsi" w:eastAsiaTheme="minorEastAsia" w:hAnsiTheme="minorHAnsi"/>
          <w:noProof/>
          <w:sz w:val="22"/>
        </w:rPr>
      </w:pPr>
      <w:r>
        <w:fldChar w:fldCharType="begin"/>
      </w:r>
      <w:r>
        <w:instrText xml:space="preserve"> TOC \h \z \c "Gambar 5." </w:instrText>
      </w:r>
      <w:r>
        <w:fldChar w:fldCharType="separate"/>
      </w:r>
      <w:hyperlink w:anchor="_Toc60911971" w:history="1">
        <w:r w:rsidRPr="00632FE5">
          <w:rPr>
            <w:rStyle w:val="Hyperlink"/>
            <w:noProof/>
          </w:rPr>
          <w:t>Gambar 5. 1 Halaman Daftar Pengajuan KK Baru</w:t>
        </w:r>
        <w:r>
          <w:rPr>
            <w:noProof/>
            <w:webHidden/>
          </w:rPr>
          <w:tab/>
        </w:r>
        <w:r>
          <w:rPr>
            <w:noProof/>
            <w:webHidden/>
          </w:rPr>
          <w:fldChar w:fldCharType="begin"/>
        </w:r>
        <w:r>
          <w:rPr>
            <w:noProof/>
            <w:webHidden/>
          </w:rPr>
          <w:instrText xml:space="preserve"> PAGEREF _Toc60911971 \h </w:instrText>
        </w:r>
        <w:r>
          <w:rPr>
            <w:noProof/>
            <w:webHidden/>
          </w:rPr>
        </w:r>
        <w:r>
          <w:rPr>
            <w:noProof/>
            <w:webHidden/>
          </w:rPr>
          <w:fldChar w:fldCharType="separate"/>
        </w:r>
        <w:r>
          <w:rPr>
            <w:noProof/>
            <w:webHidden/>
          </w:rPr>
          <w:t>41</w:t>
        </w:r>
        <w:r>
          <w:rPr>
            <w:noProof/>
            <w:webHidden/>
          </w:rPr>
          <w:fldChar w:fldCharType="end"/>
        </w:r>
      </w:hyperlink>
    </w:p>
    <w:p w14:paraId="0925A673" w14:textId="4CC9792A" w:rsidR="00536DF1" w:rsidRDefault="004A3D8E">
      <w:pPr>
        <w:pStyle w:val="TableofFigures"/>
        <w:tabs>
          <w:tab w:val="right" w:leader="dot" w:pos="8008"/>
        </w:tabs>
        <w:rPr>
          <w:rFonts w:asciiTheme="minorHAnsi" w:eastAsiaTheme="minorEastAsia" w:hAnsiTheme="minorHAnsi"/>
          <w:noProof/>
          <w:sz w:val="22"/>
        </w:rPr>
      </w:pPr>
      <w:hyperlink w:anchor="_Toc60911972" w:history="1">
        <w:r w:rsidR="00536DF1" w:rsidRPr="00632FE5">
          <w:rPr>
            <w:rStyle w:val="Hyperlink"/>
            <w:noProof/>
          </w:rPr>
          <w:t>Gambar 5. 2 Halaman Detail Pengajuan KK Baru</w:t>
        </w:r>
        <w:r w:rsidR="00536DF1">
          <w:rPr>
            <w:noProof/>
            <w:webHidden/>
          </w:rPr>
          <w:tab/>
        </w:r>
        <w:r w:rsidR="00536DF1">
          <w:rPr>
            <w:noProof/>
            <w:webHidden/>
          </w:rPr>
          <w:fldChar w:fldCharType="begin"/>
        </w:r>
        <w:r w:rsidR="00536DF1">
          <w:rPr>
            <w:noProof/>
            <w:webHidden/>
          </w:rPr>
          <w:instrText xml:space="preserve"> PAGEREF _Toc60911972 \h </w:instrText>
        </w:r>
        <w:r w:rsidR="00536DF1">
          <w:rPr>
            <w:noProof/>
            <w:webHidden/>
          </w:rPr>
        </w:r>
        <w:r w:rsidR="00536DF1">
          <w:rPr>
            <w:noProof/>
            <w:webHidden/>
          </w:rPr>
          <w:fldChar w:fldCharType="separate"/>
        </w:r>
        <w:r w:rsidR="00536DF1">
          <w:rPr>
            <w:noProof/>
            <w:webHidden/>
          </w:rPr>
          <w:t>42</w:t>
        </w:r>
        <w:r w:rsidR="00536DF1">
          <w:rPr>
            <w:noProof/>
            <w:webHidden/>
          </w:rPr>
          <w:fldChar w:fldCharType="end"/>
        </w:r>
      </w:hyperlink>
    </w:p>
    <w:p w14:paraId="046F2F52" w14:textId="797B3A70" w:rsidR="00536DF1" w:rsidRDefault="004A3D8E">
      <w:pPr>
        <w:pStyle w:val="TableofFigures"/>
        <w:tabs>
          <w:tab w:val="right" w:leader="dot" w:pos="8008"/>
        </w:tabs>
        <w:rPr>
          <w:rFonts w:asciiTheme="minorHAnsi" w:eastAsiaTheme="minorEastAsia" w:hAnsiTheme="minorHAnsi"/>
          <w:noProof/>
          <w:sz w:val="22"/>
        </w:rPr>
      </w:pPr>
      <w:hyperlink w:anchor="_Toc60911973" w:history="1">
        <w:r w:rsidR="00536DF1" w:rsidRPr="00632FE5">
          <w:rPr>
            <w:rStyle w:val="Hyperlink"/>
            <w:noProof/>
          </w:rPr>
          <w:t>Gambar 5. 3 Halaman Detail Form F-1.01</w:t>
        </w:r>
        <w:r w:rsidR="00536DF1">
          <w:rPr>
            <w:noProof/>
            <w:webHidden/>
          </w:rPr>
          <w:tab/>
        </w:r>
        <w:r w:rsidR="00536DF1">
          <w:rPr>
            <w:noProof/>
            <w:webHidden/>
          </w:rPr>
          <w:fldChar w:fldCharType="begin"/>
        </w:r>
        <w:r w:rsidR="00536DF1">
          <w:rPr>
            <w:noProof/>
            <w:webHidden/>
          </w:rPr>
          <w:instrText xml:space="preserve"> PAGEREF _Toc60911973 \h </w:instrText>
        </w:r>
        <w:r w:rsidR="00536DF1">
          <w:rPr>
            <w:noProof/>
            <w:webHidden/>
          </w:rPr>
        </w:r>
        <w:r w:rsidR="00536DF1">
          <w:rPr>
            <w:noProof/>
            <w:webHidden/>
          </w:rPr>
          <w:fldChar w:fldCharType="separate"/>
        </w:r>
        <w:r w:rsidR="00536DF1">
          <w:rPr>
            <w:noProof/>
            <w:webHidden/>
          </w:rPr>
          <w:t>43</w:t>
        </w:r>
        <w:r w:rsidR="00536DF1">
          <w:rPr>
            <w:noProof/>
            <w:webHidden/>
          </w:rPr>
          <w:fldChar w:fldCharType="end"/>
        </w:r>
      </w:hyperlink>
    </w:p>
    <w:p w14:paraId="38771057" w14:textId="4777A857" w:rsidR="00536DF1" w:rsidRDefault="004A3D8E">
      <w:pPr>
        <w:pStyle w:val="TableofFigures"/>
        <w:tabs>
          <w:tab w:val="right" w:leader="dot" w:pos="8008"/>
        </w:tabs>
        <w:rPr>
          <w:rFonts w:asciiTheme="minorHAnsi" w:eastAsiaTheme="minorEastAsia" w:hAnsiTheme="minorHAnsi"/>
          <w:noProof/>
          <w:sz w:val="22"/>
        </w:rPr>
      </w:pPr>
      <w:hyperlink w:anchor="_Toc60911974" w:history="1">
        <w:r w:rsidR="00536DF1" w:rsidRPr="00632FE5">
          <w:rPr>
            <w:rStyle w:val="Hyperlink"/>
            <w:noProof/>
          </w:rPr>
          <w:t>Gambar 5. 4 Modal/Pop-up Status Pengajuan</w:t>
        </w:r>
        <w:r w:rsidR="00536DF1">
          <w:rPr>
            <w:noProof/>
            <w:webHidden/>
          </w:rPr>
          <w:tab/>
        </w:r>
        <w:r w:rsidR="00536DF1">
          <w:rPr>
            <w:noProof/>
            <w:webHidden/>
          </w:rPr>
          <w:fldChar w:fldCharType="begin"/>
        </w:r>
        <w:r w:rsidR="00536DF1">
          <w:rPr>
            <w:noProof/>
            <w:webHidden/>
          </w:rPr>
          <w:instrText xml:space="preserve"> PAGEREF _Toc60911974 \h </w:instrText>
        </w:r>
        <w:r w:rsidR="00536DF1">
          <w:rPr>
            <w:noProof/>
            <w:webHidden/>
          </w:rPr>
        </w:r>
        <w:r w:rsidR="00536DF1">
          <w:rPr>
            <w:noProof/>
            <w:webHidden/>
          </w:rPr>
          <w:fldChar w:fldCharType="separate"/>
        </w:r>
        <w:r w:rsidR="00536DF1">
          <w:rPr>
            <w:noProof/>
            <w:webHidden/>
          </w:rPr>
          <w:t>43</w:t>
        </w:r>
        <w:r w:rsidR="00536DF1">
          <w:rPr>
            <w:noProof/>
            <w:webHidden/>
          </w:rPr>
          <w:fldChar w:fldCharType="end"/>
        </w:r>
      </w:hyperlink>
    </w:p>
    <w:p w14:paraId="4ABAB23F" w14:textId="57362473" w:rsidR="00536DF1" w:rsidRDefault="004A3D8E">
      <w:pPr>
        <w:pStyle w:val="TableofFigures"/>
        <w:tabs>
          <w:tab w:val="right" w:leader="dot" w:pos="8008"/>
        </w:tabs>
        <w:rPr>
          <w:rFonts w:asciiTheme="minorHAnsi" w:eastAsiaTheme="minorEastAsia" w:hAnsiTheme="minorHAnsi"/>
          <w:noProof/>
          <w:sz w:val="22"/>
        </w:rPr>
      </w:pPr>
      <w:hyperlink w:anchor="_Toc60911975" w:history="1">
        <w:r w:rsidR="00536DF1" w:rsidRPr="00632FE5">
          <w:rPr>
            <w:rStyle w:val="Hyperlink"/>
            <w:noProof/>
          </w:rPr>
          <w:t>Gambar 5. 5 Halaman Pengajuan KTP Baru</w:t>
        </w:r>
        <w:r w:rsidR="00536DF1">
          <w:rPr>
            <w:noProof/>
            <w:webHidden/>
          </w:rPr>
          <w:tab/>
        </w:r>
        <w:r w:rsidR="00536DF1">
          <w:rPr>
            <w:noProof/>
            <w:webHidden/>
          </w:rPr>
          <w:fldChar w:fldCharType="begin"/>
        </w:r>
        <w:r w:rsidR="00536DF1">
          <w:rPr>
            <w:noProof/>
            <w:webHidden/>
          </w:rPr>
          <w:instrText xml:space="preserve"> PAGEREF _Toc60911975 \h </w:instrText>
        </w:r>
        <w:r w:rsidR="00536DF1">
          <w:rPr>
            <w:noProof/>
            <w:webHidden/>
          </w:rPr>
        </w:r>
        <w:r w:rsidR="00536DF1">
          <w:rPr>
            <w:noProof/>
            <w:webHidden/>
          </w:rPr>
          <w:fldChar w:fldCharType="separate"/>
        </w:r>
        <w:r w:rsidR="00536DF1">
          <w:rPr>
            <w:noProof/>
            <w:webHidden/>
          </w:rPr>
          <w:t>44</w:t>
        </w:r>
        <w:r w:rsidR="00536DF1">
          <w:rPr>
            <w:noProof/>
            <w:webHidden/>
          </w:rPr>
          <w:fldChar w:fldCharType="end"/>
        </w:r>
      </w:hyperlink>
    </w:p>
    <w:p w14:paraId="7754F027" w14:textId="199427F7" w:rsidR="00536DF1" w:rsidRDefault="004A3D8E">
      <w:pPr>
        <w:pStyle w:val="TableofFigures"/>
        <w:tabs>
          <w:tab w:val="right" w:leader="dot" w:pos="8008"/>
        </w:tabs>
        <w:rPr>
          <w:rFonts w:asciiTheme="minorHAnsi" w:eastAsiaTheme="minorEastAsia" w:hAnsiTheme="minorHAnsi"/>
          <w:noProof/>
          <w:sz w:val="22"/>
        </w:rPr>
      </w:pPr>
      <w:hyperlink w:anchor="_Toc60911976" w:history="1">
        <w:r w:rsidR="00536DF1" w:rsidRPr="00632FE5">
          <w:rPr>
            <w:rStyle w:val="Hyperlink"/>
            <w:noProof/>
          </w:rPr>
          <w:t>Gambar 5. 6 Halaman Detail Pengajuan KTP Baru</w:t>
        </w:r>
        <w:r w:rsidR="00536DF1">
          <w:rPr>
            <w:noProof/>
            <w:webHidden/>
          </w:rPr>
          <w:tab/>
        </w:r>
        <w:r w:rsidR="00536DF1">
          <w:rPr>
            <w:noProof/>
            <w:webHidden/>
          </w:rPr>
          <w:fldChar w:fldCharType="begin"/>
        </w:r>
        <w:r w:rsidR="00536DF1">
          <w:rPr>
            <w:noProof/>
            <w:webHidden/>
          </w:rPr>
          <w:instrText xml:space="preserve"> PAGEREF _Toc60911976 \h </w:instrText>
        </w:r>
        <w:r w:rsidR="00536DF1">
          <w:rPr>
            <w:noProof/>
            <w:webHidden/>
          </w:rPr>
        </w:r>
        <w:r w:rsidR="00536DF1">
          <w:rPr>
            <w:noProof/>
            <w:webHidden/>
          </w:rPr>
          <w:fldChar w:fldCharType="separate"/>
        </w:r>
        <w:r w:rsidR="00536DF1">
          <w:rPr>
            <w:noProof/>
            <w:webHidden/>
          </w:rPr>
          <w:t>45</w:t>
        </w:r>
        <w:r w:rsidR="00536DF1">
          <w:rPr>
            <w:noProof/>
            <w:webHidden/>
          </w:rPr>
          <w:fldChar w:fldCharType="end"/>
        </w:r>
      </w:hyperlink>
    </w:p>
    <w:p w14:paraId="108DFD22" w14:textId="05EAEAC8" w:rsidR="00536DF1" w:rsidRDefault="004A3D8E">
      <w:pPr>
        <w:pStyle w:val="TableofFigures"/>
        <w:tabs>
          <w:tab w:val="right" w:leader="dot" w:pos="8008"/>
        </w:tabs>
        <w:rPr>
          <w:rFonts w:asciiTheme="minorHAnsi" w:eastAsiaTheme="minorEastAsia" w:hAnsiTheme="minorHAnsi"/>
          <w:noProof/>
          <w:sz w:val="22"/>
        </w:rPr>
      </w:pPr>
      <w:hyperlink w:anchor="_Toc60911977" w:history="1">
        <w:r w:rsidR="00536DF1" w:rsidRPr="00632FE5">
          <w:rPr>
            <w:rStyle w:val="Hyperlink"/>
            <w:noProof/>
          </w:rPr>
          <w:t>Gambar 5. 7 Modal/Pop-up Status Pengajuan</w:t>
        </w:r>
        <w:r w:rsidR="00536DF1">
          <w:rPr>
            <w:noProof/>
            <w:webHidden/>
          </w:rPr>
          <w:tab/>
        </w:r>
        <w:r w:rsidR="00536DF1">
          <w:rPr>
            <w:noProof/>
            <w:webHidden/>
          </w:rPr>
          <w:fldChar w:fldCharType="begin"/>
        </w:r>
        <w:r w:rsidR="00536DF1">
          <w:rPr>
            <w:noProof/>
            <w:webHidden/>
          </w:rPr>
          <w:instrText xml:space="preserve"> PAGEREF _Toc60911977 \h </w:instrText>
        </w:r>
        <w:r w:rsidR="00536DF1">
          <w:rPr>
            <w:noProof/>
            <w:webHidden/>
          </w:rPr>
        </w:r>
        <w:r w:rsidR="00536DF1">
          <w:rPr>
            <w:noProof/>
            <w:webHidden/>
          </w:rPr>
          <w:fldChar w:fldCharType="separate"/>
        </w:r>
        <w:r w:rsidR="00536DF1">
          <w:rPr>
            <w:noProof/>
            <w:webHidden/>
          </w:rPr>
          <w:t>46</w:t>
        </w:r>
        <w:r w:rsidR="00536DF1">
          <w:rPr>
            <w:noProof/>
            <w:webHidden/>
          </w:rPr>
          <w:fldChar w:fldCharType="end"/>
        </w:r>
      </w:hyperlink>
    </w:p>
    <w:p w14:paraId="3234C9A9" w14:textId="31732384" w:rsidR="00536DF1" w:rsidRDefault="004A3D8E">
      <w:pPr>
        <w:pStyle w:val="TableofFigures"/>
        <w:tabs>
          <w:tab w:val="right" w:leader="dot" w:pos="8008"/>
        </w:tabs>
        <w:rPr>
          <w:rFonts w:asciiTheme="minorHAnsi" w:eastAsiaTheme="minorEastAsia" w:hAnsiTheme="minorHAnsi"/>
          <w:noProof/>
          <w:sz w:val="22"/>
        </w:rPr>
      </w:pPr>
      <w:hyperlink w:anchor="_Toc60911978" w:history="1">
        <w:r w:rsidR="00536DF1" w:rsidRPr="00632FE5">
          <w:rPr>
            <w:rStyle w:val="Hyperlink"/>
            <w:noProof/>
          </w:rPr>
          <w:t>Gambar 5. 8 Halaman Daftar Pengajuan</w:t>
        </w:r>
        <w:r w:rsidR="00536DF1">
          <w:rPr>
            <w:noProof/>
            <w:webHidden/>
          </w:rPr>
          <w:tab/>
        </w:r>
        <w:r w:rsidR="00536DF1">
          <w:rPr>
            <w:noProof/>
            <w:webHidden/>
          </w:rPr>
          <w:fldChar w:fldCharType="begin"/>
        </w:r>
        <w:r w:rsidR="00536DF1">
          <w:rPr>
            <w:noProof/>
            <w:webHidden/>
          </w:rPr>
          <w:instrText xml:space="preserve"> PAGEREF _Toc60911978 \h </w:instrText>
        </w:r>
        <w:r w:rsidR="00536DF1">
          <w:rPr>
            <w:noProof/>
            <w:webHidden/>
          </w:rPr>
        </w:r>
        <w:r w:rsidR="00536DF1">
          <w:rPr>
            <w:noProof/>
            <w:webHidden/>
          </w:rPr>
          <w:fldChar w:fldCharType="separate"/>
        </w:r>
        <w:r w:rsidR="00536DF1">
          <w:rPr>
            <w:noProof/>
            <w:webHidden/>
          </w:rPr>
          <w:t>60</w:t>
        </w:r>
        <w:r w:rsidR="00536DF1">
          <w:rPr>
            <w:noProof/>
            <w:webHidden/>
          </w:rPr>
          <w:fldChar w:fldCharType="end"/>
        </w:r>
      </w:hyperlink>
    </w:p>
    <w:p w14:paraId="2E2916BC" w14:textId="3CDB028A" w:rsidR="00536DF1" w:rsidRDefault="004A3D8E">
      <w:pPr>
        <w:pStyle w:val="TableofFigures"/>
        <w:tabs>
          <w:tab w:val="right" w:leader="dot" w:pos="8008"/>
        </w:tabs>
        <w:rPr>
          <w:rFonts w:asciiTheme="minorHAnsi" w:eastAsiaTheme="minorEastAsia" w:hAnsiTheme="minorHAnsi"/>
          <w:noProof/>
          <w:sz w:val="22"/>
        </w:rPr>
      </w:pPr>
      <w:hyperlink w:anchor="_Toc60911979" w:history="1">
        <w:r w:rsidR="00536DF1" w:rsidRPr="00632FE5">
          <w:rPr>
            <w:rStyle w:val="Hyperlink"/>
            <w:noProof/>
          </w:rPr>
          <w:t>Gambar 5. 9 Halaman Pengajuan KK Baru</w:t>
        </w:r>
        <w:r w:rsidR="00536DF1">
          <w:rPr>
            <w:noProof/>
            <w:webHidden/>
          </w:rPr>
          <w:tab/>
        </w:r>
        <w:r w:rsidR="00536DF1">
          <w:rPr>
            <w:noProof/>
            <w:webHidden/>
          </w:rPr>
          <w:fldChar w:fldCharType="begin"/>
        </w:r>
        <w:r w:rsidR="00536DF1">
          <w:rPr>
            <w:noProof/>
            <w:webHidden/>
          </w:rPr>
          <w:instrText xml:space="preserve"> PAGEREF _Toc60911979 \h </w:instrText>
        </w:r>
        <w:r w:rsidR="00536DF1">
          <w:rPr>
            <w:noProof/>
            <w:webHidden/>
          </w:rPr>
        </w:r>
        <w:r w:rsidR="00536DF1">
          <w:rPr>
            <w:noProof/>
            <w:webHidden/>
          </w:rPr>
          <w:fldChar w:fldCharType="separate"/>
        </w:r>
        <w:r w:rsidR="00536DF1">
          <w:rPr>
            <w:noProof/>
            <w:webHidden/>
          </w:rPr>
          <w:t>61</w:t>
        </w:r>
        <w:r w:rsidR="00536DF1">
          <w:rPr>
            <w:noProof/>
            <w:webHidden/>
          </w:rPr>
          <w:fldChar w:fldCharType="end"/>
        </w:r>
      </w:hyperlink>
    </w:p>
    <w:p w14:paraId="795A08EE" w14:textId="1C6F2864" w:rsidR="00536DF1" w:rsidRDefault="004A3D8E">
      <w:pPr>
        <w:pStyle w:val="TableofFigures"/>
        <w:tabs>
          <w:tab w:val="right" w:leader="dot" w:pos="8008"/>
        </w:tabs>
        <w:rPr>
          <w:rFonts w:asciiTheme="minorHAnsi" w:eastAsiaTheme="minorEastAsia" w:hAnsiTheme="minorHAnsi"/>
          <w:noProof/>
          <w:sz w:val="22"/>
        </w:rPr>
      </w:pPr>
      <w:hyperlink w:anchor="_Toc60911980" w:history="1">
        <w:r w:rsidR="00536DF1" w:rsidRPr="00632FE5">
          <w:rPr>
            <w:rStyle w:val="Hyperlink"/>
            <w:noProof/>
          </w:rPr>
          <w:t>Gambar 5. 10 Halaman Pengajuan KTP Baru</w:t>
        </w:r>
        <w:r w:rsidR="00536DF1">
          <w:rPr>
            <w:noProof/>
            <w:webHidden/>
          </w:rPr>
          <w:tab/>
        </w:r>
        <w:r w:rsidR="00536DF1">
          <w:rPr>
            <w:noProof/>
            <w:webHidden/>
          </w:rPr>
          <w:fldChar w:fldCharType="begin"/>
        </w:r>
        <w:r w:rsidR="00536DF1">
          <w:rPr>
            <w:noProof/>
            <w:webHidden/>
          </w:rPr>
          <w:instrText xml:space="preserve"> PAGEREF _Toc60911980 \h </w:instrText>
        </w:r>
        <w:r w:rsidR="00536DF1">
          <w:rPr>
            <w:noProof/>
            <w:webHidden/>
          </w:rPr>
        </w:r>
        <w:r w:rsidR="00536DF1">
          <w:rPr>
            <w:noProof/>
            <w:webHidden/>
          </w:rPr>
          <w:fldChar w:fldCharType="separate"/>
        </w:r>
        <w:r w:rsidR="00536DF1">
          <w:rPr>
            <w:noProof/>
            <w:webHidden/>
          </w:rPr>
          <w:t>62</w:t>
        </w:r>
        <w:r w:rsidR="00536DF1">
          <w:rPr>
            <w:noProof/>
            <w:webHidden/>
          </w:rPr>
          <w:fldChar w:fldCharType="end"/>
        </w:r>
      </w:hyperlink>
    </w:p>
    <w:p w14:paraId="0E157C1D" w14:textId="4C8541FF" w:rsidR="00536DF1" w:rsidRDefault="004A3D8E">
      <w:pPr>
        <w:pStyle w:val="TableofFigures"/>
        <w:tabs>
          <w:tab w:val="right" w:leader="dot" w:pos="8008"/>
        </w:tabs>
        <w:rPr>
          <w:rFonts w:asciiTheme="minorHAnsi" w:eastAsiaTheme="minorEastAsia" w:hAnsiTheme="minorHAnsi"/>
          <w:noProof/>
          <w:sz w:val="22"/>
        </w:rPr>
      </w:pPr>
      <w:hyperlink w:anchor="_Toc60911981" w:history="1">
        <w:r w:rsidR="00536DF1" w:rsidRPr="00632FE5">
          <w:rPr>
            <w:rStyle w:val="Hyperlink"/>
            <w:noProof/>
          </w:rPr>
          <w:t>Gambar 5. 11 Halaman Perubahan Password</w:t>
        </w:r>
        <w:r w:rsidR="00536DF1">
          <w:rPr>
            <w:noProof/>
            <w:webHidden/>
          </w:rPr>
          <w:tab/>
        </w:r>
        <w:r w:rsidR="00536DF1">
          <w:rPr>
            <w:noProof/>
            <w:webHidden/>
          </w:rPr>
          <w:fldChar w:fldCharType="begin"/>
        </w:r>
        <w:r w:rsidR="00536DF1">
          <w:rPr>
            <w:noProof/>
            <w:webHidden/>
          </w:rPr>
          <w:instrText xml:space="preserve"> PAGEREF _Toc60911981 \h </w:instrText>
        </w:r>
        <w:r w:rsidR="00536DF1">
          <w:rPr>
            <w:noProof/>
            <w:webHidden/>
          </w:rPr>
        </w:r>
        <w:r w:rsidR="00536DF1">
          <w:rPr>
            <w:noProof/>
            <w:webHidden/>
          </w:rPr>
          <w:fldChar w:fldCharType="separate"/>
        </w:r>
        <w:r w:rsidR="00536DF1">
          <w:rPr>
            <w:noProof/>
            <w:webHidden/>
          </w:rPr>
          <w:t>63</w:t>
        </w:r>
        <w:r w:rsidR="00536DF1">
          <w:rPr>
            <w:noProof/>
            <w:webHidden/>
          </w:rPr>
          <w:fldChar w:fldCharType="end"/>
        </w:r>
      </w:hyperlink>
    </w:p>
    <w:p w14:paraId="643FA205" w14:textId="12951C0D" w:rsidR="00465ACC" w:rsidRDefault="00536DF1" w:rsidP="00465ACC">
      <w:pPr>
        <w:tabs>
          <w:tab w:val="left" w:pos="4845"/>
        </w:tabs>
      </w:pPr>
      <w:r>
        <w:fldChar w:fldCharType="end"/>
      </w:r>
    </w:p>
    <w:p w14:paraId="4E13A3BA" w14:textId="3BCB8BFD" w:rsidR="0044542D" w:rsidRPr="00465ACC" w:rsidRDefault="00465ACC" w:rsidP="00465ACC">
      <w:pPr>
        <w:tabs>
          <w:tab w:val="left" w:pos="4845"/>
        </w:tabs>
        <w:sectPr w:rsidR="0044542D" w:rsidRPr="00465ACC" w:rsidSect="00F37116">
          <w:pgSz w:w="11906" w:h="16838" w:code="9"/>
          <w:pgMar w:top="1872" w:right="1872" w:bottom="1872" w:left="2016" w:header="0" w:footer="567" w:gutter="0"/>
          <w:pgNumType w:fmt="lowerRoman"/>
          <w:cols w:space="720"/>
          <w:docGrid w:linePitch="360"/>
        </w:sectPr>
      </w:pPr>
      <w:r>
        <w:tab/>
      </w:r>
    </w:p>
    <w:p w14:paraId="0BC1DD0F" w14:textId="091D0C24" w:rsidR="0055186D" w:rsidRDefault="0055186D" w:rsidP="0055186D">
      <w:pPr>
        <w:pStyle w:val="Heading1"/>
      </w:pPr>
      <w:bookmarkStart w:id="15" w:name="_Toc61213468"/>
      <w:r>
        <w:lastRenderedPageBreak/>
        <w:t>DAFTAR KODE PROGRAM</w:t>
      </w:r>
      <w:bookmarkEnd w:id="15"/>
    </w:p>
    <w:p w14:paraId="2F2329C8" w14:textId="7306B060" w:rsidR="0055186D" w:rsidRDefault="0055186D" w:rsidP="0055186D"/>
    <w:p w14:paraId="62A94118" w14:textId="77777777" w:rsidR="0055186D" w:rsidRPr="0055186D" w:rsidRDefault="0055186D" w:rsidP="0055186D"/>
    <w:p w14:paraId="1599E061" w14:textId="61EEE4B5" w:rsidR="00536DF1" w:rsidRDefault="00536DF1">
      <w:pPr>
        <w:pStyle w:val="TableofFigures"/>
        <w:tabs>
          <w:tab w:val="right" w:leader="dot" w:pos="8008"/>
        </w:tabs>
        <w:rPr>
          <w:rFonts w:asciiTheme="minorHAnsi" w:eastAsiaTheme="minorEastAsia" w:hAnsiTheme="minorHAnsi"/>
          <w:noProof/>
          <w:sz w:val="22"/>
        </w:rPr>
      </w:pPr>
      <w:r>
        <w:fldChar w:fldCharType="begin"/>
      </w:r>
      <w:r>
        <w:instrText xml:space="preserve"> TOC \h \z \c "Kode Program 5." </w:instrText>
      </w:r>
      <w:r>
        <w:fldChar w:fldCharType="separate"/>
      </w:r>
      <w:hyperlink w:anchor="_Toc60912036" w:history="1">
        <w:r w:rsidRPr="00464D63">
          <w:rPr>
            <w:rStyle w:val="Hyperlink"/>
            <w:noProof/>
          </w:rPr>
          <w:t>Kode Program 5. 1 Penerbitan_kk_model.php</w:t>
        </w:r>
        <w:r>
          <w:rPr>
            <w:noProof/>
            <w:webHidden/>
          </w:rPr>
          <w:tab/>
        </w:r>
        <w:r>
          <w:rPr>
            <w:noProof/>
            <w:webHidden/>
          </w:rPr>
          <w:fldChar w:fldCharType="begin"/>
        </w:r>
        <w:r>
          <w:rPr>
            <w:noProof/>
            <w:webHidden/>
          </w:rPr>
          <w:instrText xml:space="preserve"> PAGEREF _Toc60912036 \h </w:instrText>
        </w:r>
        <w:r>
          <w:rPr>
            <w:noProof/>
            <w:webHidden/>
          </w:rPr>
        </w:r>
        <w:r>
          <w:rPr>
            <w:noProof/>
            <w:webHidden/>
          </w:rPr>
          <w:fldChar w:fldCharType="separate"/>
        </w:r>
        <w:r>
          <w:rPr>
            <w:noProof/>
            <w:webHidden/>
          </w:rPr>
          <w:t>31</w:t>
        </w:r>
        <w:r>
          <w:rPr>
            <w:noProof/>
            <w:webHidden/>
          </w:rPr>
          <w:fldChar w:fldCharType="end"/>
        </w:r>
      </w:hyperlink>
    </w:p>
    <w:p w14:paraId="4B41A482" w14:textId="11DDA6C6" w:rsidR="00536DF1" w:rsidRDefault="004A3D8E">
      <w:pPr>
        <w:pStyle w:val="TableofFigures"/>
        <w:tabs>
          <w:tab w:val="right" w:leader="dot" w:pos="8008"/>
        </w:tabs>
        <w:rPr>
          <w:rFonts w:asciiTheme="minorHAnsi" w:eastAsiaTheme="minorEastAsia" w:hAnsiTheme="minorHAnsi"/>
          <w:noProof/>
          <w:sz w:val="22"/>
        </w:rPr>
      </w:pPr>
      <w:hyperlink w:anchor="_Toc60912037" w:history="1">
        <w:r w:rsidR="00536DF1" w:rsidRPr="00464D63">
          <w:rPr>
            <w:rStyle w:val="Hyperlink"/>
            <w:noProof/>
          </w:rPr>
          <w:t>Kode Program 5. 2 Penerbitan_ktp_model.php</w:t>
        </w:r>
        <w:r w:rsidR="00536DF1">
          <w:rPr>
            <w:noProof/>
            <w:webHidden/>
          </w:rPr>
          <w:tab/>
        </w:r>
        <w:r w:rsidR="00536DF1">
          <w:rPr>
            <w:noProof/>
            <w:webHidden/>
          </w:rPr>
          <w:fldChar w:fldCharType="begin"/>
        </w:r>
        <w:r w:rsidR="00536DF1">
          <w:rPr>
            <w:noProof/>
            <w:webHidden/>
          </w:rPr>
          <w:instrText xml:space="preserve"> PAGEREF _Toc60912037 \h </w:instrText>
        </w:r>
        <w:r w:rsidR="00536DF1">
          <w:rPr>
            <w:noProof/>
            <w:webHidden/>
          </w:rPr>
        </w:r>
        <w:r w:rsidR="00536DF1">
          <w:rPr>
            <w:noProof/>
            <w:webHidden/>
          </w:rPr>
          <w:fldChar w:fldCharType="separate"/>
        </w:r>
        <w:r w:rsidR="00536DF1">
          <w:rPr>
            <w:noProof/>
            <w:webHidden/>
          </w:rPr>
          <w:t>33</w:t>
        </w:r>
        <w:r w:rsidR="00536DF1">
          <w:rPr>
            <w:noProof/>
            <w:webHidden/>
          </w:rPr>
          <w:fldChar w:fldCharType="end"/>
        </w:r>
      </w:hyperlink>
    </w:p>
    <w:p w14:paraId="3050DCB4" w14:textId="758E1AB7" w:rsidR="00536DF1" w:rsidRDefault="004A3D8E">
      <w:pPr>
        <w:pStyle w:val="TableofFigures"/>
        <w:tabs>
          <w:tab w:val="right" w:leader="dot" w:pos="8008"/>
        </w:tabs>
        <w:rPr>
          <w:rFonts w:asciiTheme="minorHAnsi" w:eastAsiaTheme="minorEastAsia" w:hAnsiTheme="minorHAnsi"/>
          <w:noProof/>
          <w:sz w:val="22"/>
        </w:rPr>
      </w:pPr>
      <w:hyperlink w:anchor="_Toc60912038" w:history="1">
        <w:r w:rsidR="00536DF1" w:rsidRPr="00464D63">
          <w:rPr>
            <w:rStyle w:val="Hyperlink"/>
            <w:noProof/>
          </w:rPr>
          <w:t>Kode Program 5. 3 Penerbitan_kk.php</w:t>
        </w:r>
        <w:r w:rsidR="00536DF1">
          <w:rPr>
            <w:noProof/>
            <w:webHidden/>
          </w:rPr>
          <w:tab/>
        </w:r>
        <w:r w:rsidR="00536DF1">
          <w:rPr>
            <w:noProof/>
            <w:webHidden/>
          </w:rPr>
          <w:fldChar w:fldCharType="begin"/>
        </w:r>
        <w:r w:rsidR="00536DF1">
          <w:rPr>
            <w:noProof/>
            <w:webHidden/>
          </w:rPr>
          <w:instrText xml:space="preserve"> PAGEREF _Toc60912038 \h </w:instrText>
        </w:r>
        <w:r w:rsidR="00536DF1">
          <w:rPr>
            <w:noProof/>
            <w:webHidden/>
          </w:rPr>
        </w:r>
        <w:r w:rsidR="00536DF1">
          <w:rPr>
            <w:noProof/>
            <w:webHidden/>
          </w:rPr>
          <w:fldChar w:fldCharType="separate"/>
        </w:r>
        <w:r w:rsidR="00536DF1">
          <w:rPr>
            <w:noProof/>
            <w:webHidden/>
          </w:rPr>
          <w:t>34</w:t>
        </w:r>
        <w:r w:rsidR="00536DF1">
          <w:rPr>
            <w:noProof/>
            <w:webHidden/>
          </w:rPr>
          <w:fldChar w:fldCharType="end"/>
        </w:r>
      </w:hyperlink>
    </w:p>
    <w:p w14:paraId="292FB830" w14:textId="3491779E" w:rsidR="00536DF1" w:rsidRDefault="004A3D8E">
      <w:pPr>
        <w:pStyle w:val="TableofFigures"/>
        <w:tabs>
          <w:tab w:val="right" w:leader="dot" w:pos="8008"/>
        </w:tabs>
        <w:rPr>
          <w:rFonts w:asciiTheme="minorHAnsi" w:eastAsiaTheme="minorEastAsia" w:hAnsiTheme="minorHAnsi"/>
          <w:noProof/>
          <w:sz w:val="22"/>
        </w:rPr>
      </w:pPr>
      <w:hyperlink w:anchor="_Toc60912039" w:history="1">
        <w:r w:rsidR="00536DF1" w:rsidRPr="00464D63">
          <w:rPr>
            <w:rStyle w:val="Hyperlink"/>
            <w:noProof/>
          </w:rPr>
          <w:t>Kode Program 5. 4 Penerbitan_ktp.php</w:t>
        </w:r>
        <w:r w:rsidR="00536DF1">
          <w:rPr>
            <w:noProof/>
            <w:webHidden/>
          </w:rPr>
          <w:tab/>
        </w:r>
        <w:r w:rsidR="00536DF1">
          <w:rPr>
            <w:noProof/>
            <w:webHidden/>
          </w:rPr>
          <w:fldChar w:fldCharType="begin"/>
        </w:r>
        <w:r w:rsidR="00536DF1">
          <w:rPr>
            <w:noProof/>
            <w:webHidden/>
          </w:rPr>
          <w:instrText xml:space="preserve"> PAGEREF _Toc60912039 \h </w:instrText>
        </w:r>
        <w:r w:rsidR="00536DF1">
          <w:rPr>
            <w:noProof/>
            <w:webHidden/>
          </w:rPr>
        </w:r>
        <w:r w:rsidR="00536DF1">
          <w:rPr>
            <w:noProof/>
            <w:webHidden/>
          </w:rPr>
          <w:fldChar w:fldCharType="separate"/>
        </w:r>
        <w:r w:rsidR="00536DF1">
          <w:rPr>
            <w:noProof/>
            <w:webHidden/>
          </w:rPr>
          <w:t>36</w:t>
        </w:r>
        <w:r w:rsidR="00536DF1">
          <w:rPr>
            <w:noProof/>
            <w:webHidden/>
          </w:rPr>
          <w:fldChar w:fldCharType="end"/>
        </w:r>
      </w:hyperlink>
    </w:p>
    <w:p w14:paraId="26B9D844" w14:textId="50B2376B" w:rsidR="00536DF1" w:rsidRDefault="004A3D8E">
      <w:pPr>
        <w:pStyle w:val="TableofFigures"/>
        <w:tabs>
          <w:tab w:val="right" w:leader="dot" w:pos="8008"/>
        </w:tabs>
        <w:rPr>
          <w:rFonts w:asciiTheme="minorHAnsi" w:eastAsiaTheme="minorEastAsia" w:hAnsiTheme="minorHAnsi"/>
          <w:noProof/>
          <w:sz w:val="22"/>
        </w:rPr>
      </w:pPr>
      <w:hyperlink w:anchor="_Toc60912040" w:history="1">
        <w:r w:rsidR="00536DF1" w:rsidRPr="00464D63">
          <w:rPr>
            <w:rStyle w:val="Hyperlink"/>
            <w:noProof/>
          </w:rPr>
          <w:t>Kode Program 5. 5Penerbitan_kk_model.php</w:t>
        </w:r>
        <w:r w:rsidR="00536DF1">
          <w:rPr>
            <w:noProof/>
            <w:webHidden/>
          </w:rPr>
          <w:tab/>
        </w:r>
        <w:r w:rsidR="00536DF1">
          <w:rPr>
            <w:noProof/>
            <w:webHidden/>
          </w:rPr>
          <w:fldChar w:fldCharType="begin"/>
        </w:r>
        <w:r w:rsidR="00536DF1">
          <w:rPr>
            <w:noProof/>
            <w:webHidden/>
          </w:rPr>
          <w:instrText xml:space="preserve"> PAGEREF _Toc60912040 \h </w:instrText>
        </w:r>
        <w:r w:rsidR="00536DF1">
          <w:rPr>
            <w:noProof/>
            <w:webHidden/>
          </w:rPr>
        </w:r>
        <w:r w:rsidR="00536DF1">
          <w:rPr>
            <w:noProof/>
            <w:webHidden/>
          </w:rPr>
          <w:fldChar w:fldCharType="separate"/>
        </w:r>
        <w:r w:rsidR="00536DF1">
          <w:rPr>
            <w:noProof/>
            <w:webHidden/>
          </w:rPr>
          <w:t>36</w:t>
        </w:r>
        <w:r w:rsidR="00536DF1">
          <w:rPr>
            <w:noProof/>
            <w:webHidden/>
          </w:rPr>
          <w:fldChar w:fldCharType="end"/>
        </w:r>
      </w:hyperlink>
    </w:p>
    <w:p w14:paraId="42AA5F7A" w14:textId="711FA3B3" w:rsidR="00536DF1" w:rsidRDefault="004A3D8E">
      <w:pPr>
        <w:pStyle w:val="TableofFigures"/>
        <w:tabs>
          <w:tab w:val="right" w:leader="dot" w:pos="8008"/>
        </w:tabs>
        <w:rPr>
          <w:rFonts w:asciiTheme="minorHAnsi" w:eastAsiaTheme="minorEastAsia" w:hAnsiTheme="minorHAnsi"/>
          <w:noProof/>
          <w:sz w:val="22"/>
        </w:rPr>
      </w:pPr>
      <w:hyperlink w:anchor="_Toc60912041" w:history="1">
        <w:r w:rsidR="00536DF1" w:rsidRPr="00464D63">
          <w:rPr>
            <w:rStyle w:val="Hyperlink"/>
            <w:noProof/>
          </w:rPr>
          <w:t>Kode Program 5. 6 Penerbitan_ktp_model.php</w:t>
        </w:r>
        <w:r w:rsidR="00536DF1">
          <w:rPr>
            <w:noProof/>
            <w:webHidden/>
          </w:rPr>
          <w:tab/>
        </w:r>
        <w:r w:rsidR="00536DF1">
          <w:rPr>
            <w:noProof/>
            <w:webHidden/>
          </w:rPr>
          <w:fldChar w:fldCharType="begin"/>
        </w:r>
        <w:r w:rsidR="00536DF1">
          <w:rPr>
            <w:noProof/>
            <w:webHidden/>
          </w:rPr>
          <w:instrText xml:space="preserve"> PAGEREF _Toc60912041 \h </w:instrText>
        </w:r>
        <w:r w:rsidR="00536DF1">
          <w:rPr>
            <w:noProof/>
            <w:webHidden/>
          </w:rPr>
        </w:r>
        <w:r w:rsidR="00536DF1">
          <w:rPr>
            <w:noProof/>
            <w:webHidden/>
          </w:rPr>
          <w:fldChar w:fldCharType="separate"/>
        </w:r>
        <w:r w:rsidR="00536DF1">
          <w:rPr>
            <w:noProof/>
            <w:webHidden/>
          </w:rPr>
          <w:t>37</w:t>
        </w:r>
        <w:r w:rsidR="00536DF1">
          <w:rPr>
            <w:noProof/>
            <w:webHidden/>
          </w:rPr>
          <w:fldChar w:fldCharType="end"/>
        </w:r>
      </w:hyperlink>
    </w:p>
    <w:p w14:paraId="1D1D9CB2" w14:textId="3A4E1A89" w:rsidR="00536DF1" w:rsidRDefault="004A3D8E">
      <w:pPr>
        <w:pStyle w:val="TableofFigures"/>
        <w:tabs>
          <w:tab w:val="right" w:leader="dot" w:pos="8008"/>
        </w:tabs>
        <w:rPr>
          <w:rFonts w:asciiTheme="minorHAnsi" w:eastAsiaTheme="minorEastAsia" w:hAnsiTheme="minorHAnsi"/>
          <w:noProof/>
          <w:sz w:val="22"/>
        </w:rPr>
      </w:pPr>
      <w:hyperlink w:anchor="_Toc60912042" w:history="1">
        <w:r w:rsidR="00536DF1" w:rsidRPr="00464D63">
          <w:rPr>
            <w:rStyle w:val="Hyperlink"/>
            <w:noProof/>
          </w:rPr>
          <w:t>Kode Program 5. 7 Penerbitan_kk.php</w:t>
        </w:r>
        <w:r w:rsidR="00536DF1">
          <w:rPr>
            <w:noProof/>
            <w:webHidden/>
          </w:rPr>
          <w:tab/>
        </w:r>
        <w:r w:rsidR="00536DF1">
          <w:rPr>
            <w:noProof/>
            <w:webHidden/>
          </w:rPr>
          <w:fldChar w:fldCharType="begin"/>
        </w:r>
        <w:r w:rsidR="00536DF1">
          <w:rPr>
            <w:noProof/>
            <w:webHidden/>
          </w:rPr>
          <w:instrText xml:space="preserve"> PAGEREF _Toc60912042 \h </w:instrText>
        </w:r>
        <w:r w:rsidR="00536DF1">
          <w:rPr>
            <w:noProof/>
            <w:webHidden/>
          </w:rPr>
        </w:r>
        <w:r w:rsidR="00536DF1">
          <w:rPr>
            <w:noProof/>
            <w:webHidden/>
          </w:rPr>
          <w:fldChar w:fldCharType="separate"/>
        </w:r>
        <w:r w:rsidR="00536DF1">
          <w:rPr>
            <w:noProof/>
            <w:webHidden/>
          </w:rPr>
          <w:t>38</w:t>
        </w:r>
        <w:r w:rsidR="00536DF1">
          <w:rPr>
            <w:noProof/>
            <w:webHidden/>
          </w:rPr>
          <w:fldChar w:fldCharType="end"/>
        </w:r>
      </w:hyperlink>
    </w:p>
    <w:p w14:paraId="1411162F" w14:textId="7745D150" w:rsidR="00536DF1" w:rsidRDefault="004A3D8E">
      <w:pPr>
        <w:pStyle w:val="TableofFigures"/>
        <w:tabs>
          <w:tab w:val="right" w:leader="dot" w:pos="8008"/>
        </w:tabs>
        <w:rPr>
          <w:rFonts w:asciiTheme="minorHAnsi" w:eastAsiaTheme="minorEastAsia" w:hAnsiTheme="minorHAnsi"/>
          <w:noProof/>
          <w:sz w:val="22"/>
        </w:rPr>
      </w:pPr>
      <w:hyperlink w:anchor="_Toc60912043" w:history="1">
        <w:r w:rsidR="00536DF1" w:rsidRPr="00464D63">
          <w:rPr>
            <w:rStyle w:val="Hyperlink"/>
            <w:noProof/>
          </w:rPr>
          <w:t>Kode Program 5. 8 Penerbitan_kk.php</w:t>
        </w:r>
        <w:r w:rsidR="00536DF1">
          <w:rPr>
            <w:noProof/>
            <w:webHidden/>
          </w:rPr>
          <w:tab/>
        </w:r>
        <w:r w:rsidR="00536DF1">
          <w:rPr>
            <w:noProof/>
            <w:webHidden/>
          </w:rPr>
          <w:fldChar w:fldCharType="begin"/>
        </w:r>
        <w:r w:rsidR="00536DF1">
          <w:rPr>
            <w:noProof/>
            <w:webHidden/>
          </w:rPr>
          <w:instrText xml:space="preserve"> PAGEREF _Toc60912043 \h </w:instrText>
        </w:r>
        <w:r w:rsidR="00536DF1">
          <w:rPr>
            <w:noProof/>
            <w:webHidden/>
          </w:rPr>
        </w:r>
        <w:r w:rsidR="00536DF1">
          <w:rPr>
            <w:noProof/>
            <w:webHidden/>
          </w:rPr>
          <w:fldChar w:fldCharType="separate"/>
        </w:r>
        <w:r w:rsidR="00536DF1">
          <w:rPr>
            <w:noProof/>
            <w:webHidden/>
          </w:rPr>
          <w:t>39</w:t>
        </w:r>
        <w:r w:rsidR="00536DF1">
          <w:rPr>
            <w:noProof/>
            <w:webHidden/>
          </w:rPr>
          <w:fldChar w:fldCharType="end"/>
        </w:r>
      </w:hyperlink>
    </w:p>
    <w:p w14:paraId="6E8CC16B" w14:textId="5B31C6D4" w:rsidR="00536DF1" w:rsidRDefault="004A3D8E">
      <w:pPr>
        <w:pStyle w:val="TableofFigures"/>
        <w:tabs>
          <w:tab w:val="right" w:leader="dot" w:pos="8008"/>
        </w:tabs>
        <w:rPr>
          <w:rFonts w:asciiTheme="minorHAnsi" w:eastAsiaTheme="minorEastAsia" w:hAnsiTheme="minorHAnsi"/>
          <w:noProof/>
          <w:sz w:val="22"/>
        </w:rPr>
      </w:pPr>
      <w:hyperlink w:anchor="_Toc60912044" w:history="1">
        <w:r w:rsidR="00536DF1" w:rsidRPr="00464D63">
          <w:rPr>
            <w:rStyle w:val="Hyperlink"/>
            <w:noProof/>
          </w:rPr>
          <w:t>Kode Program 5. 9 Pengajuan_model.php</w:t>
        </w:r>
        <w:r w:rsidR="00536DF1">
          <w:rPr>
            <w:noProof/>
            <w:webHidden/>
          </w:rPr>
          <w:tab/>
        </w:r>
        <w:r w:rsidR="00536DF1">
          <w:rPr>
            <w:noProof/>
            <w:webHidden/>
          </w:rPr>
          <w:fldChar w:fldCharType="begin"/>
        </w:r>
        <w:r w:rsidR="00536DF1">
          <w:rPr>
            <w:noProof/>
            <w:webHidden/>
          </w:rPr>
          <w:instrText xml:space="preserve"> PAGEREF _Toc60912044 \h </w:instrText>
        </w:r>
        <w:r w:rsidR="00536DF1">
          <w:rPr>
            <w:noProof/>
            <w:webHidden/>
          </w:rPr>
        </w:r>
        <w:r w:rsidR="00536DF1">
          <w:rPr>
            <w:noProof/>
            <w:webHidden/>
          </w:rPr>
          <w:fldChar w:fldCharType="separate"/>
        </w:r>
        <w:r w:rsidR="00536DF1">
          <w:rPr>
            <w:noProof/>
            <w:webHidden/>
          </w:rPr>
          <w:t>47</w:t>
        </w:r>
        <w:r w:rsidR="00536DF1">
          <w:rPr>
            <w:noProof/>
            <w:webHidden/>
          </w:rPr>
          <w:fldChar w:fldCharType="end"/>
        </w:r>
      </w:hyperlink>
    </w:p>
    <w:p w14:paraId="28E5167D" w14:textId="02E9C179" w:rsidR="00536DF1" w:rsidRDefault="004A3D8E">
      <w:pPr>
        <w:pStyle w:val="TableofFigures"/>
        <w:tabs>
          <w:tab w:val="right" w:leader="dot" w:pos="8008"/>
        </w:tabs>
        <w:rPr>
          <w:rFonts w:asciiTheme="minorHAnsi" w:eastAsiaTheme="minorEastAsia" w:hAnsiTheme="minorHAnsi"/>
          <w:noProof/>
          <w:sz w:val="22"/>
        </w:rPr>
      </w:pPr>
      <w:hyperlink w:anchor="_Toc60912045" w:history="1">
        <w:r w:rsidR="00536DF1" w:rsidRPr="00464D63">
          <w:rPr>
            <w:rStyle w:val="Hyperlink"/>
            <w:noProof/>
          </w:rPr>
          <w:t>Kode Program 5. 10 Pengajuan.php</w:t>
        </w:r>
        <w:r w:rsidR="00536DF1">
          <w:rPr>
            <w:noProof/>
            <w:webHidden/>
          </w:rPr>
          <w:tab/>
        </w:r>
        <w:r w:rsidR="00536DF1">
          <w:rPr>
            <w:noProof/>
            <w:webHidden/>
          </w:rPr>
          <w:fldChar w:fldCharType="begin"/>
        </w:r>
        <w:r w:rsidR="00536DF1">
          <w:rPr>
            <w:noProof/>
            <w:webHidden/>
          </w:rPr>
          <w:instrText xml:space="preserve"> PAGEREF _Toc60912045 \h </w:instrText>
        </w:r>
        <w:r w:rsidR="00536DF1">
          <w:rPr>
            <w:noProof/>
            <w:webHidden/>
          </w:rPr>
        </w:r>
        <w:r w:rsidR="00536DF1">
          <w:rPr>
            <w:noProof/>
            <w:webHidden/>
          </w:rPr>
          <w:fldChar w:fldCharType="separate"/>
        </w:r>
        <w:r w:rsidR="00536DF1">
          <w:rPr>
            <w:noProof/>
            <w:webHidden/>
          </w:rPr>
          <w:t>48</w:t>
        </w:r>
        <w:r w:rsidR="00536DF1">
          <w:rPr>
            <w:noProof/>
            <w:webHidden/>
          </w:rPr>
          <w:fldChar w:fldCharType="end"/>
        </w:r>
      </w:hyperlink>
    </w:p>
    <w:p w14:paraId="779C938C" w14:textId="754B97B6" w:rsidR="00536DF1" w:rsidRDefault="004A3D8E">
      <w:pPr>
        <w:pStyle w:val="TableofFigures"/>
        <w:tabs>
          <w:tab w:val="right" w:leader="dot" w:pos="8008"/>
        </w:tabs>
        <w:rPr>
          <w:rFonts w:asciiTheme="minorHAnsi" w:eastAsiaTheme="minorEastAsia" w:hAnsiTheme="minorHAnsi"/>
          <w:noProof/>
          <w:sz w:val="22"/>
        </w:rPr>
      </w:pPr>
      <w:hyperlink w:anchor="_Toc60912046" w:history="1">
        <w:r w:rsidR="00536DF1" w:rsidRPr="00464D63">
          <w:rPr>
            <w:rStyle w:val="Hyperlink"/>
            <w:noProof/>
          </w:rPr>
          <w:t>Kode Program 5. 11 Penerbitan_kk_model.php</w:t>
        </w:r>
        <w:r w:rsidR="00536DF1">
          <w:rPr>
            <w:noProof/>
            <w:webHidden/>
          </w:rPr>
          <w:tab/>
        </w:r>
        <w:r w:rsidR="00536DF1">
          <w:rPr>
            <w:noProof/>
            <w:webHidden/>
          </w:rPr>
          <w:fldChar w:fldCharType="begin"/>
        </w:r>
        <w:r w:rsidR="00536DF1">
          <w:rPr>
            <w:noProof/>
            <w:webHidden/>
          </w:rPr>
          <w:instrText xml:space="preserve"> PAGEREF _Toc60912046 \h </w:instrText>
        </w:r>
        <w:r w:rsidR="00536DF1">
          <w:rPr>
            <w:noProof/>
            <w:webHidden/>
          </w:rPr>
        </w:r>
        <w:r w:rsidR="00536DF1">
          <w:rPr>
            <w:noProof/>
            <w:webHidden/>
          </w:rPr>
          <w:fldChar w:fldCharType="separate"/>
        </w:r>
        <w:r w:rsidR="00536DF1">
          <w:rPr>
            <w:noProof/>
            <w:webHidden/>
          </w:rPr>
          <w:t>51</w:t>
        </w:r>
        <w:r w:rsidR="00536DF1">
          <w:rPr>
            <w:noProof/>
            <w:webHidden/>
          </w:rPr>
          <w:fldChar w:fldCharType="end"/>
        </w:r>
      </w:hyperlink>
    </w:p>
    <w:p w14:paraId="4CD54F67" w14:textId="212D1E92" w:rsidR="00536DF1" w:rsidRDefault="004A3D8E">
      <w:pPr>
        <w:pStyle w:val="TableofFigures"/>
        <w:tabs>
          <w:tab w:val="right" w:leader="dot" w:pos="8008"/>
        </w:tabs>
        <w:rPr>
          <w:rFonts w:asciiTheme="minorHAnsi" w:eastAsiaTheme="minorEastAsia" w:hAnsiTheme="minorHAnsi"/>
          <w:noProof/>
          <w:sz w:val="22"/>
        </w:rPr>
      </w:pPr>
      <w:hyperlink w:anchor="_Toc60912047" w:history="1">
        <w:r w:rsidR="00536DF1" w:rsidRPr="00464D63">
          <w:rPr>
            <w:rStyle w:val="Hyperlink"/>
            <w:noProof/>
          </w:rPr>
          <w:t>Kode Program 5. 12 Penerbitan_kk.php</w:t>
        </w:r>
        <w:r w:rsidR="00536DF1">
          <w:rPr>
            <w:noProof/>
            <w:webHidden/>
          </w:rPr>
          <w:tab/>
        </w:r>
        <w:r w:rsidR="00536DF1">
          <w:rPr>
            <w:noProof/>
            <w:webHidden/>
          </w:rPr>
          <w:fldChar w:fldCharType="begin"/>
        </w:r>
        <w:r w:rsidR="00536DF1">
          <w:rPr>
            <w:noProof/>
            <w:webHidden/>
          </w:rPr>
          <w:instrText xml:space="preserve"> PAGEREF _Toc60912047 \h </w:instrText>
        </w:r>
        <w:r w:rsidR="00536DF1">
          <w:rPr>
            <w:noProof/>
            <w:webHidden/>
          </w:rPr>
        </w:r>
        <w:r w:rsidR="00536DF1">
          <w:rPr>
            <w:noProof/>
            <w:webHidden/>
          </w:rPr>
          <w:fldChar w:fldCharType="separate"/>
        </w:r>
        <w:r w:rsidR="00536DF1">
          <w:rPr>
            <w:noProof/>
            <w:webHidden/>
          </w:rPr>
          <w:t>53</w:t>
        </w:r>
        <w:r w:rsidR="00536DF1">
          <w:rPr>
            <w:noProof/>
            <w:webHidden/>
          </w:rPr>
          <w:fldChar w:fldCharType="end"/>
        </w:r>
      </w:hyperlink>
    </w:p>
    <w:p w14:paraId="2E5411D6" w14:textId="156BC5B8" w:rsidR="00536DF1" w:rsidRDefault="004A3D8E">
      <w:pPr>
        <w:pStyle w:val="TableofFigures"/>
        <w:tabs>
          <w:tab w:val="right" w:leader="dot" w:pos="8008"/>
        </w:tabs>
        <w:rPr>
          <w:rFonts w:asciiTheme="minorHAnsi" w:eastAsiaTheme="minorEastAsia" w:hAnsiTheme="minorHAnsi"/>
          <w:noProof/>
          <w:sz w:val="22"/>
        </w:rPr>
      </w:pPr>
      <w:hyperlink w:anchor="_Toc60912048" w:history="1">
        <w:r w:rsidR="00536DF1" w:rsidRPr="00464D63">
          <w:rPr>
            <w:rStyle w:val="Hyperlink"/>
            <w:noProof/>
          </w:rPr>
          <w:t>Kode Program 5. 13 Penerbitan_ktp_model.php</w:t>
        </w:r>
        <w:r w:rsidR="00536DF1">
          <w:rPr>
            <w:noProof/>
            <w:webHidden/>
          </w:rPr>
          <w:tab/>
        </w:r>
        <w:r w:rsidR="00536DF1">
          <w:rPr>
            <w:noProof/>
            <w:webHidden/>
          </w:rPr>
          <w:fldChar w:fldCharType="begin"/>
        </w:r>
        <w:r w:rsidR="00536DF1">
          <w:rPr>
            <w:noProof/>
            <w:webHidden/>
          </w:rPr>
          <w:instrText xml:space="preserve"> PAGEREF _Toc60912048 \h </w:instrText>
        </w:r>
        <w:r w:rsidR="00536DF1">
          <w:rPr>
            <w:noProof/>
            <w:webHidden/>
          </w:rPr>
        </w:r>
        <w:r w:rsidR="00536DF1">
          <w:rPr>
            <w:noProof/>
            <w:webHidden/>
          </w:rPr>
          <w:fldChar w:fldCharType="separate"/>
        </w:r>
        <w:r w:rsidR="00536DF1">
          <w:rPr>
            <w:noProof/>
            <w:webHidden/>
          </w:rPr>
          <w:t>55</w:t>
        </w:r>
        <w:r w:rsidR="00536DF1">
          <w:rPr>
            <w:noProof/>
            <w:webHidden/>
          </w:rPr>
          <w:fldChar w:fldCharType="end"/>
        </w:r>
      </w:hyperlink>
    </w:p>
    <w:p w14:paraId="6A3D1C66" w14:textId="6CCEC125" w:rsidR="00536DF1" w:rsidRDefault="004A3D8E">
      <w:pPr>
        <w:pStyle w:val="TableofFigures"/>
        <w:tabs>
          <w:tab w:val="right" w:leader="dot" w:pos="8008"/>
        </w:tabs>
        <w:rPr>
          <w:rFonts w:asciiTheme="minorHAnsi" w:eastAsiaTheme="minorEastAsia" w:hAnsiTheme="minorHAnsi"/>
          <w:noProof/>
          <w:sz w:val="22"/>
        </w:rPr>
      </w:pPr>
      <w:hyperlink w:anchor="_Toc60912049" w:history="1">
        <w:r w:rsidR="00536DF1" w:rsidRPr="00464D63">
          <w:rPr>
            <w:rStyle w:val="Hyperlink"/>
            <w:noProof/>
          </w:rPr>
          <w:t>Kode Program 5. 14 Penerbitan_ktp.php</w:t>
        </w:r>
        <w:r w:rsidR="00536DF1">
          <w:rPr>
            <w:noProof/>
            <w:webHidden/>
          </w:rPr>
          <w:tab/>
        </w:r>
        <w:r w:rsidR="00536DF1">
          <w:rPr>
            <w:noProof/>
            <w:webHidden/>
          </w:rPr>
          <w:fldChar w:fldCharType="begin"/>
        </w:r>
        <w:r w:rsidR="00536DF1">
          <w:rPr>
            <w:noProof/>
            <w:webHidden/>
          </w:rPr>
          <w:instrText xml:space="preserve"> PAGEREF _Toc60912049 \h </w:instrText>
        </w:r>
        <w:r w:rsidR="00536DF1">
          <w:rPr>
            <w:noProof/>
            <w:webHidden/>
          </w:rPr>
        </w:r>
        <w:r w:rsidR="00536DF1">
          <w:rPr>
            <w:noProof/>
            <w:webHidden/>
          </w:rPr>
          <w:fldChar w:fldCharType="separate"/>
        </w:r>
        <w:r w:rsidR="00536DF1">
          <w:rPr>
            <w:noProof/>
            <w:webHidden/>
          </w:rPr>
          <w:t>56</w:t>
        </w:r>
        <w:r w:rsidR="00536DF1">
          <w:rPr>
            <w:noProof/>
            <w:webHidden/>
          </w:rPr>
          <w:fldChar w:fldCharType="end"/>
        </w:r>
      </w:hyperlink>
    </w:p>
    <w:p w14:paraId="45777735" w14:textId="0AB29BC0" w:rsidR="00536DF1" w:rsidRDefault="004A3D8E">
      <w:pPr>
        <w:pStyle w:val="TableofFigures"/>
        <w:tabs>
          <w:tab w:val="right" w:leader="dot" w:pos="8008"/>
        </w:tabs>
        <w:rPr>
          <w:rFonts w:asciiTheme="minorHAnsi" w:eastAsiaTheme="minorEastAsia" w:hAnsiTheme="minorHAnsi"/>
          <w:noProof/>
          <w:sz w:val="22"/>
        </w:rPr>
      </w:pPr>
      <w:hyperlink w:anchor="_Toc60912050" w:history="1">
        <w:r w:rsidR="00536DF1" w:rsidRPr="00464D63">
          <w:rPr>
            <w:rStyle w:val="Hyperlink"/>
            <w:noProof/>
          </w:rPr>
          <w:t>Kode Program 5. 15 Manajemen_pengguna_model.php</w:t>
        </w:r>
        <w:r w:rsidR="00536DF1">
          <w:rPr>
            <w:noProof/>
            <w:webHidden/>
          </w:rPr>
          <w:tab/>
        </w:r>
        <w:r w:rsidR="00536DF1">
          <w:rPr>
            <w:noProof/>
            <w:webHidden/>
          </w:rPr>
          <w:fldChar w:fldCharType="begin"/>
        </w:r>
        <w:r w:rsidR="00536DF1">
          <w:rPr>
            <w:noProof/>
            <w:webHidden/>
          </w:rPr>
          <w:instrText xml:space="preserve"> PAGEREF _Toc60912050 \h </w:instrText>
        </w:r>
        <w:r w:rsidR="00536DF1">
          <w:rPr>
            <w:noProof/>
            <w:webHidden/>
          </w:rPr>
        </w:r>
        <w:r w:rsidR="00536DF1">
          <w:rPr>
            <w:noProof/>
            <w:webHidden/>
          </w:rPr>
          <w:fldChar w:fldCharType="separate"/>
        </w:r>
        <w:r w:rsidR="00536DF1">
          <w:rPr>
            <w:noProof/>
            <w:webHidden/>
          </w:rPr>
          <w:t>57</w:t>
        </w:r>
        <w:r w:rsidR="00536DF1">
          <w:rPr>
            <w:noProof/>
            <w:webHidden/>
          </w:rPr>
          <w:fldChar w:fldCharType="end"/>
        </w:r>
      </w:hyperlink>
    </w:p>
    <w:p w14:paraId="1324F34A" w14:textId="4BC59A00" w:rsidR="00536DF1" w:rsidRDefault="004A3D8E">
      <w:pPr>
        <w:pStyle w:val="TableofFigures"/>
        <w:tabs>
          <w:tab w:val="right" w:leader="dot" w:pos="8008"/>
        </w:tabs>
        <w:rPr>
          <w:rFonts w:asciiTheme="minorHAnsi" w:eastAsiaTheme="minorEastAsia" w:hAnsiTheme="minorHAnsi"/>
          <w:noProof/>
          <w:sz w:val="22"/>
        </w:rPr>
      </w:pPr>
      <w:hyperlink w:anchor="_Toc60912051" w:history="1">
        <w:r w:rsidR="00536DF1" w:rsidRPr="00464D63">
          <w:rPr>
            <w:rStyle w:val="Hyperlink"/>
            <w:noProof/>
          </w:rPr>
          <w:t>Kode Program 5. 16 Manajemen_pengguna.php</w:t>
        </w:r>
        <w:r w:rsidR="00536DF1">
          <w:rPr>
            <w:noProof/>
            <w:webHidden/>
          </w:rPr>
          <w:tab/>
        </w:r>
        <w:r w:rsidR="00536DF1">
          <w:rPr>
            <w:noProof/>
            <w:webHidden/>
          </w:rPr>
          <w:fldChar w:fldCharType="begin"/>
        </w:r>
        <w:r w:rsidR="00536DF1">
          <w:rPr>
            <w:noProof/>
            <w:webHidden/>
          </w:rPr>
          <w:instrText xml:space="preserve"> PAGEREF _Toc60912051 \h </w:instrText>
        </w:r>
        <w:r w:rsidR="00536DF1">
          <w:rPr>
            <w:noProof/>
            <w:webHidden/>
          </w:rPr>
        </w:r>
        <w:r w:rsidR="00536DF1">
          <w:rPr>
            <w:noProof/>
            <w:webHidden/>
          </w:rPr>
          <w:fldChar w:fldCharType="separate"/>
        </w:r>
        <w:r w:rsidR="00536DF1">
          <w:rPr>
            <w:noProof/>
            <w:webHidden/>
          </w:rPr>
          <w:t>58</w:t>
        </w:r>
        <w:r w:rsidR="00536DF1">
          <w:rPr>
            <w:noProof/>
            <w:webHidden/>
          </w:rPr>
          <w:fldChar w:fldCharType="end"/>
        </w:r>
      </w:hyperlink>
    </w:p>
    <w:p w14:paraId="03EBB43E" w14:textId="0E44EEC5" w:rsidR="0055186D" w:rsidRPr="0055186D" w:rsidRDefault="00536DF1" w:rsidP="0055186D">
      <w:r>
        <w:fldChar w:fldCharType="end"/>
      </w:r>
    </w:p>
    <w:p w14:paraId="2A89AC0B" w14:textId="7E99F444" w:rsidR="0055186D" w:rsidRPr="0055186D" w:rsidRDefault="0055186D" w:rsidP="0055186D"/>
    <w:p w14:paraId="20BFCE74" w14:textId="1481146B" w:rsidR="0055186D" w:rsidRPr="0055186D" w:rsidRDefault="0055186D" w:rsidP="0055186D">
      <w:pPr>
        <w:jc w:val="right"/>
        <w:sectPr w:rsidR="0055186D" w:rsidRPr="0055186D" w:rsidSect="00556435">
          <w:pgSz w:w="11906" w:h="16838" w:code="9"/>
          <w:pgMar w:top="1872" w:right="1872" w:bottom="1872" w:left="2016" w:header="0" w:footer="567" w:gutter="0"/>
          <w:pgNumType w:fmt="lowerRoman"/>
          <w:cols w:space="720"/>
          <w:docGrid w:linePitch="360"/>
        </w:sectPr>
      </w:pPr>
    </w:p>
    <w:p w14:paraId="53A37573" w14:textId="77777777" w:rsidR="0044542D" w:rsidRDefault="0044542D" w:rsidP="66309B5A">
      <w:pPr>
        <w:pStyle w:val="Heading1"/>
        <w:spacing w:before="0"/>
        <w:rPr>
          <w:rFonts w:eastAsia="Times New Roman" w:cs="Times New Roman"/>
          <w:szCs w:val="24"/>
          <w:lang w:val="id-ID"/>
        </w:rPr>
        <w:sectPr w:rsidR="0044542D" w:rsidSect="00DC0C3E">
          <w:type w:val="continuous"/>
          <w:pgSz w:w="11906" w:h="16838" w:code="9"/>
          <w:pgMar w:top="1872" w:right="1872" w:bottom="1872" w:left="2016" w:header="0" w:footer="0" w:gutter="0"/>
          <w:cols w:space="720"/>
          <w:docGrid w:linePitch="360"/>
        </w:sectPr>
      </w:pPr>
    </w:p>
    <w:p w14:paraId="0DEBB0DD" w14:textId="2FE086E3" w:rsidR="00AF61D4" w:rsidRPr="00CD4BBA" w:rsidRDefault="66309B5A" w:rsidP="66309B5A">
      <w:pPr>
        <w:pStyle w:val="Heading1"/>
        <w:spacing w:before="0"/>
        <w:rPr>
          <w:rFonts w:eastAsia="Times New Roman" w:cs="Times New Roman"/>
          <w:szCs w:val="24"/>
          <w:lang w:val="id-ID"/>
        </w:rPr>
      </w:pPr>
      <w:bookmarkStart w:id="16" w:name="_Toc61213469"/>
      <w:r w:rsidRPr="66309B5A">
        <w:rPr>
          <w:rFonts w:eastAsia="Times New Roman" w:cs="Times New Roman"/>
          <w:szCs w:val="24"/>
          <w:lang w:val="id-ID"/>
        </w:rPr>
        <w:lastRenderedPageBreak/>
        <w:t>BAB I</w:t>
      </w:r>
      <w:r w:rsidR="00AF61D4">
        <w:br/>
      </w:r>
      <w:r w:rsidRPr="66309B5A">
        <w:rPr>
          <w:rFonts w:eastAsia="Times New Roman" w:cs="Times New Roman"/>
          <w:szCs w:val="24"/>
          <w:lang w:val="id-ID"/>
        </w:rPr>
        <w:t>PENDAHULUAN</w:t>
      </w:r>
      <w:bookmarkEnd w:id="1"/>
      <w:bookmarkEnd w:id="2"/>
      <w:bookmarkEnd w:id="16"/>
    </w:p>
    <w:p w14:paraId="3ACD1CFF" w14:textId="3630E2E8" w:rsidR="00632BD7" w:rsidRDefault="00632BD7" w:rsidP="00632BD7">
      <w:pPr>
        <w:pStyle w:val="Standard"/>
        <w:spacing w:line="360" w:lineRule="auto"/>
        <w:rPr>
          <w:rFonts w:ascii="Times New Roman" w:eastAsia="Times New Roman" w:hAnsi="Times New Roman" w:cs="Times New Roman"/>
          <w:b/>
          <w:bCs/>
          <w:lang w:val="id-ID"/>
        </w:rPr>
      </w:pPr>
    </w:p>
    <w:p w14:paraId="0C7DB8B9" w14:textId="352F0282" w:rsidR="00632BD7" w:rsidRDefault="00632BD7" w:rsidP="00632BD7">
      <w:pPr>
        <w:pStyle w:val="Standard"/>
        <w:spacing w:line="360" w:lineRule="auto"/>
        <w:rPr>
          <w:rFonts w:ascii="Times New Roman" w:eastAsia="Times New Roman" w:hAnsi="Times New Roman" w:cs="Times New Roman"/>
          <w:b/>
          <w:bCs/>
          <w:lang w:val="id-ID"/>
        </w:rPr>
      </w:pPr>
    </w:p>
    <w:p w14:paraId="677FFBBB" w14:textId="2DAF8FD1" w:rsidR="00632BD7" w:rsidRDefault="00632BD7" w:rsidP="00632BD7">
      <w:pPr>
        <w:ind w:firstLine="851"/>
      </w:pPr>
      <w:proofErr w:type="gramStart"/>
      <w:r>
        <w:t>Bab I berisi bahasan mengenai pendahuluan dari penelitian ini.</w:t>
      </w:r>
      <w:proofErr w:type="gramEnd"/>
      <w:r>
        <w:t xml:space="preserve"> </w:t>
      </w:r>
      <w:proofErr w:type="gramStart"/>
      <w:r>
        <w:t>Pendahuluan dijabarkan menjadi beberapa bagian, diantaranya latar belakang, rumusan masalah, tujuan, manfaat, batasan masalah, dan sistematika penulisan.</w:t>
      </w:r>
      <w:proofErr w:type="gramEnd"/>
    </w:p>
    <w:p w14:paraId="432D0FC7" w14:textId="77777777" w:rsidR="00632BD7" w:rsidRPr="00CD4BBA" w:rsidRDefault="00632BD7" w:rsidP="00632BD7">
      <w:pPr>
        <w:ind w:firstLine="851"/>
        <w:rPr>
          <w:rFonts w:eastAsia="Times New Roman" w:cs="Times New Roman"/>
          <w:b/>
          <w:bCs/>
          <w:lang w:val="id-ID"/>
        </w:rPr>
      </w:pPr>
    </w:p>
    <w:p w14:paraId="06312EC2" w14:textId="15BF6942" w:rsidR="00AF61D4" w:rsidRPr="00CD4BBA" w:rsidRDefault="66309B5A" w:rsidP="003F5C23">
      <w:pPr>
        <w:pStyle w:val="Heading2"/>
        <w:keepNext w:val="0"/>
        <w:keepLines w:val="0"/>
        <w:numPr>
          <w:ilvl w:val="0"/>
          <w:numId w:val="2"/>
        </w:numPr>
        <w:suppressAutoHyphens/>
        <w:autoSpaceDN w:val="0"/>
        <w:spacing w:before="0"/>
        <w:ind w:left="851" w:right="49" w:hanging="851"/>
        <w:textAlignment w:val="baseline"/>
        <w:rPr>
          <w:rFonts w:eastAsia="Times New Roman" w:cs="Times New Roman"/>
          <w:szCs w:val="24"/>
          <w:lang w:val="id-ID"/>
        </w:rPr>
      </w:pPr>
      <w:bookmarkStart w:id="17" w:name="_Toc28850972"/>
      <w:bookmarkStart w:id="18" w:name="_Toc50499326"/>
      <w:bookmarkStart w:id="19" w:name="_Toc61213470"/>
      <w:r w:rsidRPr="66309B5A">
        <w:rPr>
          <w:rFonts w:eastAsia="Times New Roman" w:cs="Times New Roman"/>
          <w:szCs w:val="24"/>
          <w:lang w:val="id-ID"/>
        </w:rPr>
        <w:t>Latar Belakang</w:t>
      </w:r>
      <w:bookmarkEnd w:id="17"/>
      <w:bookmarkEnd w:id="18"/>
      <w:bookmarkEnd w:id="19"/>
    </w:p>
    <w:p w14:paraId="13315C13" w14:textId="3A7D2AC5" w:rsidR="004026B2" w:rsidRPr="00CD4BBA" w:rsidRDefault="009179C1" w:rsidP="003F5C23">
      <w:pPr>
        <w:ind w:firstLine="851"/>
        <w:rPr>
          <w:rFonts w:eastAsia="Times New Roman" w:cs="Times New Roman"/>
          <w:szCs w:val="24"/>
          <w:lang w:val="id-ID"/>
        </w:rPr>
      </w:pPr>
      <w:r w:rsidRPr="00CD4BBA">
        <w:rPr>
          <w:rFonts w:eastAsia="Times New Roman" w:cs="Times New Roman"/>
          <w:szCs w:val="24"/>
          <w:lang w:val="id-ID"/>
        </w:rPr>
        <w:softHyphen/>
      </w:r>
      <w:r w:rsidR="000A3555" w:rsidRPr="66309B5A">
        <w:rPr>
          <w:rFonts w:eastAsia="Times New Roman" w:cs="Times New Roman"/>
          <w:szCs w:val="24"/>
          <w:lang w:val="id-ID"/>
        </w:rPr>
        <w:t>Pelayanan publik adalah kegiatan atau rangkaian kegiatan dalam rangka pemenuhan kebutuhan pelayanan sesuai peraturan perundang-undangan bagi setiap warga negara dan penduduk atas barang, jasa, atau pelayanan admi</w:t>
      </w:r>
      <w:r w:rsidR="00093F55" w:rsidRPr="66309B5A">
        <w:rPr>
          <w:rFonts w:eastAsia="Times New Roman" w:cs="Times New Roman"/>
          <w:szCs w:val="24"/>
          <w:lang w:val="id-ID"/>
        </w:rPr>
        <w:t xml:space="preserve">nistratif yang disediakan oleh </w:t>
      </w:r>
      <w:r w:rsidR="00F14B73">
        <w:rPr>
          <w:rFonts w:eastAsia="Times New Roman" w:cs="Times New Roman"/>
          <w:szCs w:val="24"/>
        </w:rPr>
        <w:t>Pemerintah</w:t>
      </w:r>
      <w:r w:rsidR="000A3555" w:rsidRPr="66309B5A">
        <w:rPr>
          <w:rFonts w:eastAsia="Times New Roman" w:cs="Times New Roman"/>
          <w:szCs w:val="24"/>
          <w:lang w:val="id-ID"/>
        </w:rPr>
        <w:t xml:space="preserve"> </w:t>
      </w:r>
      <w:r w:rsidR="00E42F4F" w:rsidRPr="00CD4BBA">
        <w:rPr>
          <w:rFonts w:cs="Times New Roman"/>
          <w:szCs w:val="24"/>
          <w:lang w:val="id-ID"/>
        </w:rPr>
        <w:fldChar w:fldCharType="begin" w:fldLock="1"/>
      </w:r>
      <w:r w:rsidR="00E61BA9" w:rsidRPr="00CD4BBA">
        <w:rPr>
          <w:rFonts w:cs="Times New Roman"/>
          <w:szCs w:val="24"/>
          <w:lang w:val="id-ID"/>
        </w:rPr>
        <w:instrText>ADDIN CSL_CITATION {"citationItems":[{"id":"ITEM-1","itemData":{"author":[{"dropping-particle":"","family":"Rohman, Didik , Fatkhur ; Imam","given":"Hanafi; Minto Hadi","non-dropping-particle":"","parse-names":false,"suffix":""}],"id":"ITEM-1","issue":"5","issued":{"date-parts":[["2010"]]},"page":"962-971","title":"IMPLEMENTASI KEBIJAKAN PELAYANAN ADMINISTRASI KEPENDUDUKAN TERPADU (Studi pada Dinas Kependudukan dan Catatan Sipil Kota Malang) Didik Fatkhur Rohman, Imam Hanafi, Minto Hadi","type":"article-journal","volume":"1"},"uris":["http://www.mendeley.com/documents/?uuid=b789dccb-6fa2-446c-b588-02c4ef32963e"]}],"mendeley":{"formattedCitation":"(Rohman, Didik , Fatkhur ; Imam 2010)","plainTextFormattedCitation":"(Rohman, Didik , Fatkhur ; Imam 2010)","previouslyFormattedCitation":"(Rohman, Didik , Fatkhur ; Imam 2010)"},"properties":{"noteIndex":0},"schema":"https://github.com/citation-style-language/schema/raw/master/csl-citation.json"}</w:instrText>
      </w:r>
      <w:r w:rsidR="00E42F4F" w:rsidRPr="00CD4BBA">
        <w:rPr>
          <w:rFonts w:cs="Times New Roman"/>
          <w:szCs w:val="24"/>
          <w:lang w:val="id-ID"/>
        </w:rPr>
        <w:fldChar w:fldCharType="separate"/>
      </w:r>
      <w:r w:rsidR="004534BD">
        <w:rPr>
          <w:rFonts w:cs="Times New Roman"/>
          <w:noProof/>
          <w:szCs w:val="24"/>
          <w:lang w:val="id-ID"/>
        </w:rPr>
        <w:t xml:space="preserve">(Rohman, </w:t>
      </w:r>
      <w:r w:rsidR="004534BD">
        <w:rPr>
          <w:rFonts w:cs="Times New Roman"/>
          <w:noProof/>
          <w:szCs w:val="24"/>
        </w:rPr>
        <w:t>et al.,</w:t>
      </w:r>
      <w:r w:rsidR="00E42F4F" w:rsidRPr="00CD4BBA">
        <w:rPr>
          <w:rFonts w:cs="Times New Roman"/>
          <w:noProof/>
          <w:szCs w:val="24"/>
          <w:lang w:val="id-ID"/>
        </w:rPr>
        <w:t xml:space="preserve"> 2010)</w:t>
      </w:r>
      <w:r w:rsidR="00E42F4F" w:rsidRPr="00CD4BBA">
        <w:rPr>
          <w:rFonts w:cs="Times New Roman"/>
          <w:szCs w:val="24"/>
          <w:lang w:val="id-ID"/>
        </w:rPr>
        <w:fldChar w:fldCharType="end"/>
      </w:r>
      <w:r w:rsidR="00FF42D9">
        <w:rPr>
          <w:rFonts w:eastAsia="Times New Roman" w:cs="Times New Roman"/>
          <w:szCs w:val="24"/>
        </w:rPr>
        <w:t>.</w:t>
      </w:r>
      <w:r w:rsidR="004026B2" w:rsidRPr="66309B5A">
        <w:rPr>
          <w:rFonts w:eastAsia="Times New Roman" w:cs="Times New Roman"/>
          <w:szCs w:val="24"/>
          <w:lang w:val="id-ID"/>
        </w:rPr>
        <w:t xml:space="preserve"> A</w:t>
      </w:r>
      <w:r w:rsidR="24131CD9" w:rsidRPr="24131CD9">
        <w:rPr>
          <w:rFonts w:eastAsia="Times New Roman" w:cs="Times New Roman"/>
          <w:szCs w:val="24"/>
          <w:lang w:val="id-ID"/>
        </w:rPr>
        <w:t xml:space="preserve">dministrasi Kependudukan adalah rangkaian kegiatan penataan dan penertiban dalam penerbitan dokumen </w:t>
      </w:r>
      <w:r w:rsidR="00FF42D9">
        <w:rPr>
          <w:rFonts w:eastAsia="Times New Roman" w:cs="Times New Roman"/>
          <w:szCs w:val="24"/>
        </w:rPr>
        <w:t>serta</w:t>
      </w:r>
      <w:r w:rsidR="24131CD9" w:rsidRPr="24131CD9">
        <w:rPr>
          <w:rFonts w:eastAsia="Times New Roman" w:cs="Times New Roman"/>
          <w:szCs w:val="24"/>
          <w:lang w:val="id-ID"/>
        </w:rPr>
        <w:t xml:space="preserve"> data kependudukan melalui pendaftaran penduduk, pencatatan sipil, pengelolaan informasi administrasi kependudukan serta pendayagunaan hasilnya untuk pelayanan publik dan pembangunan sektor lain. </w:t>
      </w:r>
      <w:r w:rsidR="004026B2" w:rsidRPr="00CD4BBA">
        <w:rPr>
          <w:rFonts w:eastAsia="Times New Roman" w:cs="Times New Roman"/>
          <w:szCs w:val="24"/>
          <w:lang w:val="id-ID"/>
        </w:rPr>
        <w:t xml:space="preserve">Administrasi kependudukan dilakukan oleh masyarakat dari sejak seseorang lahir hingga meninggal dunia. Salah satu rangkaian kegiatan administrasi kependudukan dimulai dari proses pendaftaran, pencatatan serta pengelolaan informasi penduduk dari peristiwa kelahiran, pengakuan anak, perkawinan, hingga kematian. </w:t>
      </w:r>
    </w:p>
    <w:p w14:paraId="0D1DC856" w14:textId="58F2E75E" w:rsidR="00D55136" w:rsidRPr="004534BD" w:rsidRDefault="00D55136" w:rsidP="003F5C23">
      <w:pPr>
        <w:ind w:firstLine="851"/>
        <w:rPr>
          <w:rFonts w:eastAsia="Times New Roman" w:cs="Times New Roman"/>
          <w:szCs w:val="24"/>
        </w:rPr>
      </w:pPr>
      <w:r w:rsidRPr="66309B5A">
        <w:rPr>
          <w:rFonts w:eastAsia="Times New Roman" w:cs="Times New Roman"/>
          <w:szCs w:val="24"/>
          <w:shd w:val="clear" w:color="auto" w:fill="FFFFFF"/>
          <w:lang w:val="id-ID"/>
        </w:rPr>
        <w:t xml:space="preserve">Desa merupakan </w:t>
      </w:r>
      <w:r w:rsidR="00F12190" w:rsidRPr="66309B5A">
        <w:rPr>
          <w:rFonts w:eastAsia="Times New Roman" w:cs="Times New Roman"/>
          <w:szCs w:val="24"/>
          <w:shd w:val="clear" w:color="auto" w:fill="FFFFFF"/>
          <w:lang w:val="id-ID"/>
        </w:rPr>
        <w:t>d</w:t>
      </w:r>
      <w:r w:rsidRPr="66309B5A">
        <w:rPr>
          <w:rFonts w:eastAsia="Times New Roman" w:cs="Times New Roman"/>
          <w:szCs w:val="24"/>
          <w:shd w:val="clear" w:color="auto" w:fill="FFFFFF"/>
          <w:lang w:val="id-ID"/>
        </w:rPr>
        <w:t>aerah administratif yang memiliki kedudukan di bawah wilayah Kecamatan. Pengajuan sur</w:t>
      </w:r>
      <w:r w:rsidR="00C21D9C" w:rsidRPr="66309B5A">
        <w:rPr>
          <w:rFonts w:eastAsia="Times New Roman" w:cs="Times New Roman"/>
          <w:szCs w:val="24"/>
          <w:shd w:val="clear" w:color="auto" w:fill="FFFFFF"/>
          <w:lang w:val="id-ID"/>
        </w:rPr>
        <w:t>at menyurat diawali di tingkat D</w:t>
      </w:r>
      <w:r w:rsidRPr="66309B5A">
        <w:rPr>
          <w:rFonts w:eastAsia="Times New Roman" w:cs="Times New Roman"/>
          <w:szCs w:val="24"/>
          <w:shd w:val="clear" w:color="auto" w:fill="FFFFFF"/>
          <w:lang w:val="id-ID"/>
        </w:rPr>
        <w:t>esa sebelum dapat dilanjutkan prosesnya ke tahap</w:t>
      </w:r>
      <w:r w:rsidR="00C21D9C" w:rsidRPr="66309B5A">
        <w:rPr>
          <w:rFonts w:eastAsia="Times New Roman" w:cs="Times New Roman"/>
          <w:szCs w:val="24"/>
          <w:shd w:val="clear" w:color="auto" w:fill="FFFFFF"/>
          <w:lang w:val="id-ID"/>
        </w:rPr>
        <w:t xml:space="preserve"> K</w:t>
      </w:r>
      <w:r w:rsidRPr="66309B5A">
        <w:rPr>
          <w:rFonts w:eastAsia="Times New Roman" w:cs="Times New Roman"/>
          <w:szCs w:val="24"/>
          <w:shd w:val="clear" w:color="auto" w:fill="FFFFFF"/>
          <w:lang w:val="id-ID"/>
        </w:rPr>
        <w:t>abupaten</w:t>
      </w:r>
      <w:r w:rsidR="00C21D9C" w:rsidRPr="66309B5A">
        <w:rPr>
          <w:rFonts w:eastAsia="Times New Roman" w:cs="Times New Roman"/>
          <w:szCs w:val="24"/>
          <w:shd w:val="clear" w:color="auto" w:fill="FFFFFF"/>
          <w:lang w:val="id-ID"/>
        </w:rPr>
        <w:t>/Kota</w:t>
      </w:r>
      <w:r w:rsidRPr="66309B5A">
        <w:rPr>
          <w:rFonts w:eastAsia="Times New Roman" w:cs="Times New Roman"/>
          <w:szCs w:val="24"/>
          <w:shd w:val="clear" w:color="auto" w:fill="FFFFFF"/>
          <w:lang w:val="id-ID"/>
        </w:rPr>
        <w:t xml:space="preserve">. Pentingnya pelayanan </w:t>
      </w:r>
      <w:r w:rsidR="00C21D9C" w:rsidRPr="66309B5A">
        <w:rPr>
          <w:rFonts w:eastAsia="Times New Roman" w:cs="Times New Roman"/>
          <w:szCs w:val="24"/>
          <w:shd w:val="clear" w:color="auto" w:fill="FFFFFF"/>
          <w:lang w:val="id-ID"/>
        </w:rPr>
        <w:t xml:space="preserve">yang baik </w:t>
      </w:r>
      <w:r w:rsidRPr="66309B5A">
        <w:rPr>
          <w:rFonts w:eastAsia="Times New Roman" w:cs="Times New Roman"/>
          <w:szCs w:val="24"/>
          <w:shd w:val="clear" w:color="auto" w:fill="FFFFFF"/>
          <w:lang w:val="id-ID"/>
        </w:rPr>
        <w:t>dalam mengurus administrasi kependudukan perlu perhatikan untuk mempermudah dan memp</w:t>
      </w:r>
      <w:r w:rsidR="00C21D9C" w:rsidRPr="66309B5A">
        <w:rPr>
          <w:rFonts w:eastAsia="Times New Roman" w:cs="Times New Roman"/>
          <w:szCs w:val="24"/>
          <w:shd w:val="clear" w:color="auto" w:fill="FFFFFF"/>
          <w:lang w:val="id-ID"/>
        </w:rPr>
        <w:t xml:space="preserve">ercepat proses pengajuan surat. Merujuk pada prinsip pelayanan publik </w:t>
      </w:r>
      <w:r w:rsidRPr="66309B5A">
        <w:rPr>
          <w:rFonts w:eastAsia="Times New Roman" w:cs="Times New Roman"/>
          <w:szCs w:val="24"/>
          <w:lang w:val="id-ID"/>
        </w:rPr>
        <w:t>prinsip pelayanan publik dalam keputusan Menteri PAN Nomor: 63/KEP/M.PAN/7/2003 tentang Pedoman Penyelenggaraan Pe</w:t>
      </w:r>
      <w:r w:rsidR="00C21D9C" w:rsidRPr="66309B5A">
        <w:rPr>
          <w:rFonts w:eastAsia="Times New Roman" w:cs="Times New Roman"/>
          <w:szCs w:val="24"/>
          <w:lang w:val="id-ID"/>
        </w:rPr>
        <w:t xml:space="preserve">layanan Publik diantaranya adalah Kesederhaan pelayanan, </w:t>
      </w:r>
      <w:r w:rsidRPr="66309B5A">
        <w:rPr>
          <w:rFonts w:eastAsia="Times New Roman" w:cs="Times New Roman"/>
          <w:szCs w:val="24"/>
          <w:lang w:val="id-ID"/>
        </w:rPr>
        <w:t>Kejel</w:t>
      </w:r>
      <w:r w:rsidR="00C21D9C" w:rsidRPr="66309B5A">
        <w:rPr>
          <w:rFonts w:eastAsia="Times New Roman" w:cs="Times New Roman"/>
          <w:szCs w:val="24"/>
          <w:lang w:val="id-ID"/>
        </w:rPr>
        <w:t xml:space="preserve">asan dan kepastian pelayanan, Keamanan dalam Pelayanan, Keterbukaan dalam pelayanan, </w:t>
      </w:r>
      <w:r w:rsidRPr="66309B5A">
        <w:rPr>
          <w:rFonts w:eastAsia="Times New Roman" w:cs="Times New Roman"/>
          <w:szCs w:val="24"/>
          <w:lang w:val="id-ID"/>
        </w:rPr>
        <w:t>Efesiensi da</w:t>
      </w:r>
      <w:r w:rsidR="00C21D9C" w:rsidRPr="66309B5A">
        <w:rPr>
          <w:rFonts w:eastAsia="Times New Roman" w:cs="Times New Roman"/>
          <w:szCs w:val="24"/>
          <w:lang w:val="id-ID"/>
        </w:rPr>
        <w:t xml:space="preserve">lam </w:t>
      </w:r>
      <w:r w:rsidR="00C21D9C" w:rsidRPr="66309B5A">
        <w:rPr>
          <w:rFonts w:eastAsia="Times New Roman" w:cs="Times New Roman"/>
          <w:szCs w:val="24"/>
          <w:lang w:val="id-ID"/>
        </w:rPr>
        <w:lastRenderedPageBreak/>
        <w:t xml:space="preserve">pelayanan, Ekonomis dalam Pelayanan, </w:t>
      </w:r>
      <w:r w:rsidRPr="66309B5A">
        <w:rPr>
          <w:rFonts w:eastAsia="Times New Roman" w:cs="Times New Roman"/>
          <w:szCs w:val="24"/>
          <w:lang w:val="id-ID"/>
        </w:rPr>
        <w:t>Keadilan</w:t>
      </w:r>
      <w:r w:rsidR="00C21D9C" w:rsidRPr="66309B5A">
        <w:rPr>
          <w:rFonts w:eastAsia="Times New Roman" w:cs="Times New Roman"/>
          <w:szCs w:val="24"/>
          <w:lang w:val="id-ID"/>
        </w:rPr>
        <w:t xml:space="preserve"> yang merata dalam pelayanan dan </w:t>
      </w:r>
      <w:r w:rsidRPr="66309B5A">
        <w:rPr>
          <w:rFonts w:eastAsia="Times New Roman" w:cs="Times New Roman"/>
          <w:szCs w:val="24"/>
          <w:lang w:val="id-ID"/>
        </w:rPr>
        <w:t>Ketepatan Waktu dalam pelayanan</w:t>
      </w:r>
      <w:r w:rsidR="004534BD">
        <w:rPr>
          <w:rFonts w:eastAsia="Times New Roman" w:cs="Times New Roman"/>
          <w:szCs w:val="24"/>
        </w:rPr>
        <w:t xml:space="preserve"> </w:t>
      </w:r>
      <w:r w:rsidR="00C21D9C" w:rsidRPr="00CD4BBA">
        <w:rPr>
          <w:rFonts w:cs="Times New Roman"/>
          <w:szCs w:val="24"/>
          <w:lang w:val="id-ID"/>
        </w:rPr>
        <w:fldChar w:fldCharType="begin" w:fldLock="1"/>
      </w:r>
      <w:r w:rsidR="004D5140" w:rsidRPr="00CD4BBA">
        <w:rPr>
          <w:rFonts w:cs="Times New Roman"/>
          <w:szCs w:val="24"/>
          <w:lang w:val="id-ID"/>
        </w:rPr>
        <w:instrText>ADDIN CSL_CITATION {"citationItems":[{"id":"ITEM-1","itemData":{"abstract":"mengemukakan bahwa, “Sistem didefinisikan sebagai sekumpulan prosedur yang saling berkaitan dan saling terhubung untuk melakukan suatu tugas bersama-sama”.","author":[{"dropping-particle":"","family":"Mita","given":"agnitia Lestari","non-dropping-particle":"","parse-names":false,"suffix":""},{"dropping-particle":"","family":"Muhamad","given":"Tabrani","non-dropping-particle":"","parse-names":false,"suffix":""},{"dropping-particle":"","family":"Surtika","given":"Ayumida","non-dropping-particle":"","parse-names":false,"suffix":""}],"container-title":"Jurnal Interkom Vol. 13 No. 3","id":"ITEM-1","issue":"3","issued":{"date-parts":[["2018"]]},"page":"14-21","title":"Sistem Informasi Pengolahan Data Administrasi Kependudukan Pada Kantor Desa Pucung Karawang","type":"article-journal","volume":"13"},"uris":["http://www.mendeley.com/documents/?uuid=d25c599b-4ab7-451f-abc5-445c08a6559f"]}],"mendeley":{"formattedCitation":"(Mita, Muhamad, and Surtika 2018)","plainTextFormattedCitation":"(Mita, Muhamad, and Surtika 2018)","previouslyFormattedCitation":"(Mita, Muhamad, and Surtika 2018)"},"properties":{"noteIndex":0},"schema":"https://github.com/citation-style-language/schema/raw/master/csl-citation.json"}</w:instrText>
      </w:r>
      <w:r w:rsidR="00C21D9C" w:rsidRPr="00CD4BBA">
        <w:rPr>
          <w:rFonts w:cs="Times New Roman"/>
          <w:szCs w:val="24"/>
          <w:lang w:val="id-ID"/>
        </w:rPr>
        <w:fldChar w:fldCharType="separate"/>
      </w:r>
      <w:r w:rsidR="004534BD">
        <w:rPr>
          <w:rFonts w:cs="Times New Roman"/>
          <w:noProof/>
          <w:szCs w:val="24"/>
          <w:lang w:val="id-ID"/>
        </w:rPr>
        <w:t>(Mita,</w:t>
      </w:r>
      <w:r w:rsidR="004534BD">
        <w:rPr>
          <w:rFonts w:cs="Times New Roman"/>
          <w:noProof/>
          <w:szCs w:val="24"/>
        </w:rPr>
        <w:t xml:space="preserve"> et al.,</w:t>
      </w:r>
      <w:r w:rsidR="00C21D9C" w:rsidRPr="00CD4BBA">
        <w:rPr>
          <w:rFonts w:cs="Times New Roman"/>
          <w:noProof/>
          <w:szCs w:val="24"/>
          <w:lang w:val="id-ID"/>
        </w:rPr>
        <w:t xml:space="preserve"> 2018)</w:t>
      </w:r>
      <w:r w:rsidR="00C21D9C" w:rsidRPr="00CD4BBA">
        <w:rPr>
          <w:rFonts w:cs="Times New Roman"/>
          <w:szCs w:val="24"/>
          <w:lang w:val="id-ID"/>
        </w:rPr>
        <w:fldChar w:fldCharType="end"/>
      </w:r>
      <w:r w:rsidR="004534BD">
        <w:rPr>
          <w:rFonts w:cs="Times New Roman"/>
          <w:szCs w:val="24"/>
        </w:rPr>
        <w:t>.</w:t>
      </w:r>
    </w:p>
    <w:p w14:paraId="3E90B219" w14:textId="2283F5E0" w:rsidR="00F839CF" w:rsidRPr="00CD4BBA" w:rsidRDefault="00C21D9C" w:rsidP="003F5C23">
      <w:pPr>
        <w:ind w:firstLine="851"/>
        <w:rPr>
          <w:rFonts w:eastAsia="Times New Roman" w:cs="Times New Roman"/>
          <w:szCs w:val="24"/>
          <w:shd w:val="clear" w:color="auto" w:fill="FFFFFF"/>
          <w:lang w:val="id-ID"/>
        </w:rPr>
      </w:pPr>
      <w:r w:rsidRPr="00CD4BBA">
        <w:rPr>
          <w:rFonts w:eastAsia="Times New Roman" w:cs="Times New Roman"/>
          <w:szCs w:val="24"/>
          <w:lang w:val="id-ID"/>
        </w:rPr>
        <w:t xml:space="preserve">Peran </w:t>
      </w:r>
      <w:r w:rsidR="00867F16" w:rsidRPr="00CD4BBA">
        <w:rPr>
          <w:rFonts w:eastAsia="Times New Roman" w:cs="Times New Roman"/>
          <w:szCs w:val="24"/>
          <w:lang w:val="id-ID"/>
        </w:rPr>
        <w:t>Desa</w:t>
      </w:r>
      <w:r w:rsidRPr="00CD4BBA">
        <w:rPr>
          <w:rFonts w:eastAsia="Times New Roman" w:cs="Times New Roman"/>
          <w:szCs w:val="24"/>
          <w:lang w:val="id-ID"/>
        </w:rPr>
        <w:t xml:space="preserve"> dalam memberikan pelayanan menjadi sebuah prioritas </w:t>
      </w:r>
      <w:r w:rsidR="004F0F28" w:rsidRPr="00CD4BBA">
        <w:rPr>
          <w:rFonts w:eastAsia="Times New Roman" w:cs="Times New Roman"/>
          <w:szCs w:val="24"/>
          <w:lang w:val="id-ID"/>
        </w:rPr>
        <w:t>yang sangat di</w:t>
      </w:r>
      <w:r w:rsidRPr="00CD4BBA">
        <w:rPr>
          <w:rFonts w:eastAsia="Times New Roman" w:cs="Times New Roman"/>
          <w:szCs w:val="24"/>
          <w:lang w:val="id-ID"/>
        </w:rPr>
        <w:t>utama</w:t>
      </w:r>
      <w:r w:rsidR="004F0F28" w:rsidRPr="00CD4BBA">
        <w:rPr>
          <w:rFonts w:eastAsia="Times New Roman" w:cs="Times New Roman"/>
          <w:szCs w:val="24"/>
          <w:lang w:val="id-ID"/>
        </w:rPr>
        <w:t>kan</w:t>
      </w:r>
      <w:r w:rsidRPr="00CD4BBA">
        <w:rPr>
          <w:rFonts w:eastAsia="Times New Roman" w:cs="Times New Roman"/>
          <w:szCs w:val="24"/>
          <w:lang w:val="id-ID"/>
        </w:rPr>
        <w:t xml:space="preserve"> pada saat ini. Ditambah dengan perkembangan teknologi dan informasi yang dapat mempermudah proses penga</w:t>
      </w:r>
      <w:r w:rsidR="00F37E5C" w:rsidRPr="00CD4BBA">
        <w:rPr>
          <w:rFonts w:eastAsia="Times New Roman" w:cs="Times New Roman"/>
          <w:szCs w:val="24"/>
          <w:lang w:val="id-ID"/>
        </w:rPr>
        <w:t xml:space="preserve">juan administrasi kependudukan. </w:t>
      </w:r>
      <w:r w:rsidRPr="66309B5A">
        <w:rPr>
          <w:rFonts w:eastAsia="Times New Roman" w:cs="Times New Roman"/>
          <w:szCs w:val="24"/>
          <w:shd w:val="clear" w:color="auto" w:fill="FFFFFF"/>
          <w:lang w:val="id-ID"/>
        </w:rPr>
        <w:t xml:space="preserve">Pengajuan data </w:t>
      </w:r>
      <w:r w:rsidR="001509F7" w:rsidRPr="66309B5A">
        <w:rPr>
          <w:rFonts w:eastAsia="Times New Roman" w:cs="Times New Roman"/>
          <w:szCs w:val="24"/>
          <w:shd w:val="clear" w:color="auto" w:fill="FFFFFF"/>
          <w:lang w:val="id-ID"/>
        </w:rPr>
        <w:t>ke</w:t>
      </w:r>
      <w:r w:rsidRPr="66309B5A">
        <w:rPr>
          <w:rFonts w:eastAsia="Times New Roman" w:cs="Times New Roman"/>
          <w:szCs w:val="24"/>
          <w:shd w:val="clear" w:color="auto" w:fill="FFFFFF"/>
          <w:lang w:val="id-ID"/>
        </w:rPr>
        <w:t>penduduk</w:t>
      </w:r>
      <w:r w:rsidR="001509F7" w:rsidRPr="66309B5A">
        <w:rPr>
          <w:rFonts w:eastAsia="Times New Roman" w:cs="Times New Roman"/>
          <w:szCs w:val="24"/>
          <w:shd w:val="clear" w:color="auto" w:fill="FFFFFF"/>
          <w:lang w:val="id-ID"/>
        </w:rPr>
        <w:t>an diawali dari</w:t>
      </w:r>
      <w:r w:rsidR="004A75CE" w:rsidRPr="66309B5A">
        <w:rPr>
          <w:rFonts w:eastAsia="Times New Roman" w:cs="Times New Roman"/>
          <w:szCs w:val="24"/>
          <w:shd w:val="clear" w:color="auto" w:fill="FFFFFF"/>
          <w:lang w:val="id-ID"/>
        </w:rPr>
        <w:t xml:space="preserve"> </w:t>
      </w:r>
      <w:r w:rsidR="00A9073D" w:rsidRPr="66309B5A">
        <w:rPr>
          <w:rFonts w:eastAsia="Times New Roman" w:cs="Times New Roman"/>
          <w:szCs w:val="24"/>
          <w:shd w:val="clear" w:color="auto" w:fill="FFFFFF"/>
          <w:lang w:val="id-ID"/>
        </w:rPr>
        <w:t>pembuatan surat keterangan dan</w:t>
      </w:r>
      <w:r w:rsidR="004A75CE" w:rsidRPr="66309B5A">
        <w:rPr>
          <w:rFonts w:eastAsia="Times New Roman" w:cs="Times New Roman"/>
          <w:szCs w:val="24"/>
          <w:shd w:val="clear" w:color="auto" w:fill="FFFFFF"/>
          <w:lang w:val="id-ID"/>
        </w:rPr>
        <w:t xml:space="preserve"> pengajuan</w:t>
      </w:r>
      <w:r w:rsidR="001509F7" w:rsidRPr="66309B5A">
        <w:rPr>
          <w:rFonts w:eastAsia="Times New Roman" w:cs="Times New Roman"/>
          <w:szCs w:val="24"/>
          <w:shd w:val="clear" w:color="auto" w:fill="FFFFFF"/>
          <w:lang w:val="id-ID"/>
        </w:rPr>
        <w:t xml:space="preserve"> </w:t>
      </w:r>
      <w:r w:rsidR="00A9073D" w:rsidRPr="66309B5A">
        <w:rPr>
          <w:rFonts w:eastAsia="Times New Roman" w:cs="Times New Roman"/>
          <w:szCs w:val="24"/>
          <w:shd w:val="clear" w:color="auto" w:fill="FFFFFF"/>
          <w:lang w:val="id-ID"/>
        </w:rPr>
        <w:t xml:space="preserve">pada </w:t>
      </w:r>
      <w:r w:rsidR="001509F7" w:rsidRPr="66309B5A">
        <w:rPr>
          <w:rFonts w:eastAsia="Times New Roman" w:cs="Times New Roman"/>
          <w:szCs w:val="24"/>
          <w:shd w:val="clear" w:color="auto" w:fill="FFFFFF"/>
          <w:lang w:val="id-ID"/>
        </w:rPr>
        <w:t>Desa/K</w:t>
      </w:r>
      <w:r w:rsidRPr="66309B5A">
        <w:rPr>
          <w:rFonts w:eastAsia="Times New Roman" w:cs="Times New Roman"/>
          <w:szCs w:val="24"/>
          <w:shd w:val="clear" w:color="auto" w:fill="FFFFFF"/>
          <w:lang w:val="id-ID"/>
        </w:rPr>
        <w:t xml:space="preserve">eluran yang nantinya akan diteruskan </w:t>
      </w:r>
      <w:r w:rsidR="001509F7" w:rsidRPr="66309B5A">
        <w:rPr>
          <w:rFonts w:eastAsia="Times New Roman" w:cs="Times New Roman"/>
          <w:szCs w:val="24"/>
          <w:shd w:val="clear" w:color="auto" w:fill="FFFFFF"/>
          <w:lang w:val="id-ID"/>
        </w:rPr>
        <w:t>pada</w:t>
      </w:r>
      <w:r w:rsidRPr="66309B5A">
        <w:rPr>
          <w:rFonts w:eastAsia="Times New Roman" w:cs="Times New Roman"/>
          <w:szCs w:val="24"/>
          <w:shd w:val="clear" w:color="auto" w:fill="FFFFFF"/>
          <w:lang w:val="id-ID"/>
        </w:rPr>
        <w:t xml:space="preserve"> pemerintahan daerah </w:t>
      </w:r>
      <w:r w:rsidR="001509F7" w:rsidRPr="66309B5A">
        <w:rPr>
          <w:rFonts w:eastAsia="Times New Roman" w:cs="Times New Roman"/>
          <w:szCs w:val="24"/>
          <w:shd w:val="clear" w:color="auto" w:fill="FFFFFF"/>
          <w:lang w:val="id-ID"/>
        </w:rPr>
        <w:t>(Kabupaten/K</w:t>
      </w:r>
      <w:r w:rsidRPr="66309B5A">
        <w:rPr>
          <w:rFonts w:eastAsia="Times New Roman" w:cs="Times New Roman"/>
          <w:szCs w:val="24"/>
          <w:shd w:val="clear" w:color="auto" w:fill="FFFFFF"/>
          <w:lang w:val="id-ID"/>
        </w:rPr>
        <w:t>ota</w:t>
      </w:r>
      <w:r w:rsidR="001509F7" w:rsidRPr="66309B5A">
        <w:rPr>
          <w:rFonts w:eastAsia="Times New Roman" w:cs="Times New Roman"/>
          <w:szCs w:val="24"/>
          <w:shd w:val="clear" w:color="auto" w:fill="FFFFFF"/>
          <w:lang w:val="id-ID"/>
        </w:rPr>
        <w:t>)</w:t>
      </w:r>
      <w:r w:rsidRPr="66309B5A">
        <w:rPr>
          <w:rFonts w:eastAsia="Times New Roman" w:cs="Times New Roman"/>
          <w:szCs w:val="24"/>
          <w:shd w:val="clear" w:color="auto" w:fill="FFFFFF"/>
          <w:lang w:val="id-ID"/>
        </w:rPr>
        <w:t xml:space="preserve">. </w:t>
      </w:r>
      <w:r w:rsidR="00F839CF" w:rsidRPr="66309B5A">
        <w:rPr>
          <w:rFonts w:eastAsia="Times New Roman" w:cs="Times New Roman"/>
          <w:szCs w:val="24"/>
          <w:shd w:val="clear" w:color="auto" w:fill="FFFFFF"/>
          <w:lang w:val="id-ID"/>
        </w:rPr>
        <w:t xml:space="preserve">Permasalahan yang sering muncul di masyarakat adalah </w:t>
      </w:r>
      <w:r w:rsidR="003F6087" w:rsidRPr="66309B5A">
        <w:rPr>
          <w:rFonts w:eastAsia="Times New Roman" w:cs="Times New Roman"/>
          <w:szCs w:val="24"/>
          <w:shd w:val="clear" w:color="auto" w:fill="FFFFFF"/>
          <w:lang w:val="id-ID"/>
        </w:rPr>
        <w:t xml:space="preserve">panjangnya alur </w:t>
      </w:r>
      <w:r w:rsidR="00FB2C61" w:rsidRPr="66309B5A">
        <w:rPr>
          <w:rFonts w:eastAsia="Times New Roman" w:cs="Times New Roman"/>
          <w:szCs w:val="24"/>
          <w:shd w:val="clear" w:color="auto" w:fill="FFFFFF"/>
          <w:lang w:val="id-ID"/>
        </w:rPr>
        <w:t xml:space="preserve">untuk melakukan 1 </w:t>
      </w:r>
      <w:r w:rsidR="00BE0479" w:rsidRPr="66309B5A">
        <w:rPr>
          <w:rFonts w:eastAsia="Times New Roman" w:cs="Times New Roman"/>
          <w:szCs w:val="24"/>
          <w:shd w:val="clear" w:color="auto" w:fill="FFFFFF"/>
          <w:lang w:val="id-ID"/>
        </w:rPr>
        <w:t xml:space="preserve">jenis </w:t>
      </w:r>
      <w:r w:rsidR="00FB2C61" w:rsidRPr="66309B5A">
        <w:rPr>
          <w:rFonts w:eastAsia="Times New Roman" w:cs="Times New Roman"/>
          <w:szCs w:val="24"/>
          <w:shd w:val="clear" w:color="auto" w:fill="FFFFFF"/>
          <w:lang w:val="id-ID"/>
        </w:rPr>
        <w:t>pengajuan. Selain itu</w:t>
      </w:r>
      <w:r w:rsidR="00BE0479" w:rsidRPr="66309B5A">
        <w:rPr>
          <w:rFonts w:eastAsia="Times New Roman" w:cs="Times New Roman"/>
          <w:szCs w:val="24"/>
          <w:shd w:val="clear" w:color="auto" w:fill="FFFFFF"/>
          <w:lang w:val="id-ID"/>
        </w:rPr>
        <w:t xml:space="preserve"> panjangnya antrean di Dinas C</w:t>
      </w:r>
      <w:r w:rsidR="00FB2C61" w:rsidRPr="66309B5A">
        <w:rPr>
          <w:rFonts w:eastAsia="Times New Roman" w:cs="Times New Roman"/>
          <w:szCs w:val="24"/>
          <w:shd w:val="clear" w:color="auto" w:fill="FFFFFF"/>
          <w:lang w:val="id-ID"/>
        </w:rPr>
        <w:t>a</w:t>
      </w:r>
      <w:r w:rsidR="00BE0479" w:rsidRPr="66309B5A">
        <w:rPr>
          <w:rFonts w:eastAsia="Times New Roman" w:cs="Times New Roman"/>
          <w:szCs w:val="24"/>
          <w:shd w:val="clear" w:color="auto" w:fill="FFFFFF"/>
          <w:lang w:val="id-ID"/>
        </w:rPr>
        <w:t>tatan Si</w:t>
      </w:r>
      <w:r w:rsidR="00FB2C61" w:rsidRPr="66309B5A">
        <w:rPr>
          <w:rFonts w:eastAsia="Times New Roman" w:cs="Times New Roman"/>
          <w:szCs w:val="24"/>
          <w:shd w:val="clear" w:color="auto" w:fill="FFFFFF"/>
          <w:lang w:val="id-ID"/>
        </w:rPr>
        <w:t xml:space="preserve">pil yang membuat masyarakat berlomba-lomba untuk mencari nomor antrian. </w:t>
      </w:r>
      <w:r w:rsidR="003F6087" w:rsidRPr="66309B5A">
        <w:rPr>
          <w:rFonts w:eastAsia="Times New Roman" w:cs="Times New Roman"/>
          <w:szCs w:val="24"/>
          <w:shd w:val="clear" w:color="auto" w:fill="FFFFFF"/>
          <w:lang w:val="id-ID"/>
        </w:rPr>
        <w:t xml:space="preserve"> </w:t>
      </w:r>
    </w:p>
    <w:p w14:paraId="4F7C9A3D" w14:textId="5BC6065B" w:rsidR="00293182" w:rsidRPr="00CD4BBA" w:rsidRDefault="000E4FC9" w:rsidP="003F5C23">
      <w:pPr>
        <w:ind w:firstLine="851"/>
        <w:rPr>
          <w:rFonts w:eastAsia="Times New Roman" w:cs="Times New Roman"/>
          <w:szCs w:val="24"/>
          <w:lang w:val="id-ID"/>
        </w:rPr>
      </w:pPr>
      <w:r w:rsidRPr="66309B5A">
        <w:rPr>
          <w:rFonts w:eastAsia="Times New Roman" w:cs="Times New Roman"/>
          <w:szCs w:val="24"/>
          <w:shd w:val="clear" w:color="auto" w:fill="FFFFFF"/>
          <w:lang w:val="id-ID"/>
        </w:rPr>
        <w:t>Berdasarkan permasalahan di atas yaitu p</w:t>
      </w:r>
      <w:r w:rsidR="00C21D9C" w:rsidRPr="66309B5A">
        <w:rPr>
          <w:rFonts w:eastAsia="Times New Roman" w:cs="Times New Roman"/>
          <w:szCs w:val="24"/>
          <w:shd w:val="clear" w:color="auto" w:fill="FFFFFF"/>
          <w:lang w:val="id-ID"/>
        </w:rPr>
        <w:t xml:space="preserve">anjangnya alur birokrasi yang dilakukan </w:t>
      </w:r>
      <w:r w:rsidR="00055399" w:rsidRPr="66309B5A">
        <w:rPr>
          <w:rFonts w:eastAsia="Times New Roman" w:cs="Times New Roman"/>
          <w:szCs w:val="24"/>
          <w:shd w:val="clear" w:color="auto" w:fill="FFFFFF"/>
          <w:lang w:val="id-ID"/>
        </w:rPr>
        <w:t xml:space="preserve">dapat </w:t>
      </w:r>
      <w:r w:rsidR="00D27BAD" w:rsidRPr="66309B5A">
        <w:rPr>
          <w:rFonts w:eastAsia="Times New Roman" w:cs="Times New Roman"/>
          <w:szCs w:val="24"/>
          <w:shd w:val="clear" w:color="auto" w:fill="FFFFFF"/>
          <w:lang w:val="id-ID"/>
        </w:rPr>
        <w:t xml:space="preserve">disederhanakan </w:t>
      </w:r>
      <w:r w:rsidR="00CA1306" w:rsidRPr="66309B5A">
        <w:rPr>
          <w:rFonts w:eastAsia="Times New Roman" w:cs="Times New Roman"/>
          <w:szCs w:val="24"/>
          <w:shd w:val="clear" w:color="auto" w:fill="FFFFFF"/>
          <w:lang w:val="id-ID"/>
        </w:rPr>
        <w:t xml:space="preserve">yaitu memanfaatkan </w:t>
      </w:r>
      <w:r w:rsidR="00D27BAD" w:rsidRPr="66309B5A">
        <w:rPr>
          <w:rFonts w:eastAsia="Times New Roman" w:cs="Times New Roman"/>
          <w:szCs w:val="24"/>
          <w:shd w:val="clear" w:color="auto" w:fill="FFFFFF"/>
          <w:lang w:val="id-ID"/>
        </w:rPr>
        <w:t xml:space="preserve">kemajuan teknologi </w:t>
      </w:r>
      <w:r w:rsidR="00C21D9C" w:rsidRPr="66309B5A">
        <w:rPr>
          <w:rFonts w:eastAsia="Times New Roman" w:cs="Times New Roman"/>
          <w:szCs w:val="24"/>
          <w:shd w:val="clear" w:color="auto" w:fill="FFFFFF"/>
          <w:lang w:val="id-ID"/>
        </w:rPr>
        <w:t xml:space="preserve">dengan </w:t>
      </w:r>
      <w:r w:rsidR="00D27BAD" w:rsidRPr="66309B5A">
        <w:rPr>
          <w:rFonts w:eastAsia="Times New Roman" w:cs="Times New Roman"/>
          <w:szCs w:val="24"/>
          <w:shd w:val="clear" w:color="auto" w:fill="FFFFFF"/>
          <w:lang w:val="id-ID"/>
        </w:rPr>
        <w:t>d</w:t>
      </w:r>
      <w:r w:rsidR="001C2540" w:rsidRPr="66309B5A">
        <w:rPr>
          <w:rFonts w:eastAsia="Times New Roman" w:cs="Times New Roman"/>
          <w:szCs w:val="24"/>
          <w:shd w:val="clear" w:color="auto" w:fill="FFFFFF"/>
          <w:lang w:val="id-ID"/>
        </w:rPr>
        <w:t xml:space="preserve">igitalisasi. </w:t>
      </w:r>
      <w:r w:rsidR="0001407B" w:rsidRPr="66309B5A">
        <w:rPr>
          <w:rFonts w:eastAsia="Times New Roman" w:cs="Times New Roman"/>
          <w:szCs w:val="24"/>
          <w:lang w:val="id-ID"/>
        </w:rPr>
        <w:t>Digitalisasi berkaitan erat dengan proses menyimpan dan mentransfer informasi secara elektronik melalui media komputer, tanpa mengenal batasan waktu dan tempat</w:t>
      </w:r>
      <w:r w:rsidR="00EC3AD6" w:rsidRPr="66309B5A">
        <w:rPr>
          <w:rFonts w:eastAsia="Times New Roman" w:cs="Times New Roman"/>
          <w:szCs w:val="24"/>
          <w:lang w:val="id-ID"/>
        </w:rPr>
        <w:t xml:space="preserve">. </w:t>
      </w:r>
      <w:r w:rsidR="00564486" w:rsidRPr="66309B5A">
        <w:rPr>
          <w:rFonts w:eastAsia="Times New Roman" w:cs="Times New Roman"/>
          <w:szCs w:val="24"/>
          <w:lang w:val="id-ID"/>
        </w:rPr>
        <w:t>Digitali</w:t>
      </w:r>
      <w:r w:rsidR="00EC3AD6" w:rsidRPr="66309B5A">
        <w:rPr>
          <w:rFonts w:eastAsia="Times New Roman" w:cs="Times New Roman"/>
          <w:szCs w:val="24"/>
          <w:lang w:val="id-ID"/>
        </w:rPr>
        <w:t xml:space="preserve">sasi pada sebuah desa merupakan </w:t>
      </w:r>
      <w:r w:rsidR="00293182" w:rsidRPr="66309B5A">
        <w:rPr>
          <w:rFonts w:eastAsia="Times New Roman" w:cs="Times New Roman"/>
          <w:szCs w:val="24"/>
          <w:lang w:val="id-ID"/>
        </w:rPr>
        <w:t>program untuk menjadikan desa sebagai wilayah pembangunan yang memberdayakan masyarakat dengan sarana teknologi informasi yang memadai</w:t>
      </w:r>
      <w:r w:rsidR="00EC3AD6" w:rsidRPr="66309B5A">
        <w:rPr>
          <w:rFonts w:eastAsia="Times New Roman" w:cs="Times New Roman"/>
          <w:szCs w:val="24"/>
          <w:lang w:val="id-ID"/>
        </w:rPr>
        <w:t xml:space="preserve"> </w:t>
      </w:r>
      <w:r w:rsidR="00EC3AD6" w:rsidRPr="00CD4BBA">
        <w:rPr>
          <w:rFonts w:cs="Times New Roman"/>
          <w:szCs w:val="24"/>
          <w:lang w:val="id-ID"/>
        </w:rPr>
        <w:fldChar w:fldCharType="begin" w:fldLock="1"/>
      </w:r>
      <w:r w:rsidR="00EC3AD6" w:rsidRPr="00CD4BBA">
        <w:rPr>
          <w:rFonts w:cs="Times New Roman"/>
          <w:szCs w:val="24"/>
          <w:lang w:val="id-ID"/>
        </w:rPr>
        <w:instrText>ADDIN CSL_CITATION {"citationItems":[{"id":"ITEM-1","itemData":{"DOI":"10.20884/1.jdh.2013.13.1.158","ISSN":"2407-6562","abstract":"Law can be one medium to achieve social welfare. As soon as the law is formed, including the one in the form of legislation, it must be disseminated.","author":[{"dropping-particle":"","family":"Wijaya","given":"Endra","non-dropping-particle":"","parse-names":false,"suffix":""},{"dropping-particle":"","family":"Anggraeni","given":"Ricca","non-dropping-particle":"","parse-names":false,"suffix":""},{"dropping-particle":"","family":"Bachri","given":"Dan Rifkiyati","non-dropping-particle":"","parse-names":false,"suffix":""}],"container-title":"Jurnal Dinamika Hukum","id":"ITEM-1","issue":"1","issued":{"date-parts":[["2013"]]},"page":"75-88","title":"Desa Digital: Peluang Untuk Mengoptimalkan Penyebarluasan Peraturan Perundang-undangan di Indonesia","type":"article-journal","volume":"13"},"uris":["http://www.mendeley.com/documents/?uuid=a7adb153-96fe-48db-8b04-29337ae66dfa"]}],"mendeley":{"formattedCitation":"(Wijaya, Anggraeni, and Bachri 2013)","plainTextFormattedCitation":"(Wijaya, Anggraeni, and Bachri 2013)"},"properties":{"noteIndex":0},"schema":"https://github.com/citation-style-language/schema/raw/master/csl-citation.json"}</w:instrText>
      </w:r>
      <w:r w:rsidR="00EC3AD6" w:rsidRPr="00CD4BBA">
        <w:rPr>
          <w:rFonts w:cs="Times New Roman"/>
          <w:szCs w:val="24"/>
          <w:lang w:val="id-ID"/>
        </w:rPr>
        <w:fldChar w:fldCharType="separate"/>
      </w:r>
      <w:r w:rsidR="00EC3AD6" w:rsidRPr="00CD4BBA">
        <w:rPr>
          <w:rFonts w:cs="Times New Roman"/>
          <w:noProof/>
          <w:szCs w:val="24"/>
          <w:lang w:val="id-ID"/>
        </w:rPr>
        <w:t xml:space="preserve">(Wijaya, </w:t>
      </w:r>
      <w:r w:rsidR="00E01A99">
        <w:rPr>
          <w:rFonts w:cs="Times New Roman"/>
          <w:noProof/>
          <w:szCs w:val="24"/>
        </w:rPr>
        <w:t>et al.,</w:t>
      </w:r>
      <w:r w:rsidR="00EC3AD6" w:rsidRPr="00CD4BBA">
        <w:rPr>
          <w:rFonts w:cs="Times New Roman"/>
          <w:noProof/>
          <w:szCs w:val="24"/>
          <w:lang w:val="id-ID"/>
        </w:rPr>
        <w:t xml:space="preserve"> 2013)</w:t>
      </w:r>
      <w:r w:rsidR="00EC3AD6" w:rsidRPr="00CD4BBA">
        <w:rPr>
          <w:rFonts w:cs="Times New Roman"/>
          <w:szCs w:val="24"/>
          <w:lang w:val="id-ID"/>
        </w:rPr>
        <w:fldChar w:fldCharType="end"/>
      </w:r>
      <w:r w:rsidR="00EC3AD6" w:rsidRPr="66309B5A">
        <w:rPr>
          <w:rFonts w:eastAsia="Times New Roman" w:cs="Times New Roman"/>
          <w:szCs w:val="24"/>
          <w:lang w:val="id-ID"/>
        </w:rPr>
        <w:t>.</w:t>
      </w:r>
    </w:p>
    <w:p w14:paraId="3B99AC84" w14:textId="3F957766" w:rsidR="008326CC" w:rsidRDefault="66309B5A" w:rsidP="003F5C23">
      <w:pPr>
        <w:ind w:firstLine="851"/>
        <w:rPr>
          <w:rFonts w:eastAsia="Times New Roman" w:cs="Times New Roman"/>
          <w:iCs/>
          <w:szCs w:val="24"/>
        </w:rPr>
      </w:pPr>
      <w:r w:rsidRPr="66309B5A">
        <w:rPr>
          <w:rFonts w:eastAsia="Times New Roman" w:cs="Times New Roman"/>
          <w:szCs w:val="24"/>
          <w:lang w:val="id-ID"/>
        </w:rPr>
        <w:t xml:space="preserve">Perancangan Aplikasi </w:t>
      </w:r>
      <w:r w:rsidR="00DF53BF">
        <w:rPr>
          <w:rFonts w:eastAsia="Times New Roman" w:cs="Times New Roman"/>
          <w:szCs w:val="24"/>
        </w:rPr>
        <w:t>SIDILAN(Sistem Informasi Digital Melayani)</w:t>
      </w:r>
      <w:r w:rsidRPr="66309B5A">
        <w:rPr>
          <w:rFonts w:eastAsia="Times New Roman" w:cs="Times New Roman"/>
          <w:szCs w:val="24"/>
          <w:lang w:val="id-ID"/>
        </w:rPr>
        <w:t xml:space="preserve"> merupakan salah satu solusi yang dapat diterapkan oleh Desa yang berada di Kabupaten Gianyar. Aplikasi ini diharapkan dapat digunakan untuk mempermudah masyarakat Desa </w:t>
      </w:r>
      <w:r w:rsidRPr="66309B5A">
        <w:rPr>
          <w:rFonts w:eastAsia="Times New Roman" w:cs="Times New Roman"/>
          <w:szCs w:val="24"/>
        </w:rPr>
        <w:t>dalam</w:t>
      </w:r>
      <w:r w:rsidRPr="66309B5A">
        <w:rPr>
          <w:rFonts w:eastAsia="Times New Roman" w:cs="Times New Roman"/>
          <w:szCs w:val="24"/>
          <w:lang w:val="id-ID"/>
        </w:rPr>
        <w:t xml:space="preserve"> melakukan pengajuan dokumen catatan sipil. </w:t>
      </w:r>
    </w:p>
    <w:p w14:paraId="3AFBDB26" w14:textId="1575366D" w:rsidR="00BE4EB5" w:rsidRPr="00CD4BBA" w:rsidRDefault="00BE4EB5" w:rsidP="008326CC">
      <w:pPr>
        <w:rPr>
          <w:rFonts w:eastAsia="Times New Roman" w:cs="Times New Roman"/>
          <w:szCs w:val="24"/>
          <w:lang w:val="id-ID"/>
        </w:rPr>
      </w:pPr>
    </w:p>
    <w:p w14:paraId="5F9B4FCC" w14:textId="32E43250" w:rsidR="00AF61D4" w:rsidRPr="00CD4BBA" w:rsidRDefault="00160BCF" w:rsidP="003F5C23">
      <w:pPr>
        <w:pStyle w:val="Heading2"/>
        <w:keepNext w:val="0"/>
        <w:keepLines w:val="0"/>
        <w:numPr>
          <w:ilvl w:val="0"/>
          <w:numId w:val="2"/>
        </w:numPr>
        <w:suppressAutoHyphens/>
        <w:autoSpaceDN w:val="0"/>
        <w:spacing w:before="0"/>
        <w:ind w:left="851" w:right="49" w:hanging="851"/>
        <w:textAlignment w:val="baseline"/>
        <w:rPr>
          <w:rFonts w:eastAsia="Times New Roman" w:cs="Times New Roman"/>
          <w:szCs w:val="24"/>
          <w:lang w:val="id-ID"/>
        </w:rPr>
      </w:pPr>
      <w:bookmarkStart w:id="20" w:name="_Toc28850974"/>
      <w:bookmarkStart w:id="21" w:name="_Toc50499328"/>
      <w:bookmarkStart w:id="22" w:name="_Toc61213471"/>
      <w:r>
        <w:rPr>
          <w:rFonts w:eastAsia="Times New Roman" w:cs="Times New Roman"/>
          <w:szCs w:val="24"/>
        </w:rPr>
        <w:t>Per</w:t>
      </w:r>
      <w:r w:rsidR="66309B5A" w:rsidRPr="66309B5A">
        <w:rPr>
          <w:rFonts w:eastAsia="Times New Roman" w:cs="Times New Roman"/>
          <w:szCs w:val="24"/>
          <w:lang w:val="id-ID"/>
        </w:rPr>
        <w:t>umusan Masalah</w:t>
      </w:r>
      <w:bookmarkEnd w:id="20"/>
      <w:bookmarkEnd w:id="21"/>
      <w:bookmarkEnd w:id="22"/>
    </w:p>
    <w:p w14:paraId="79FC320F" w14:textId="0B3C90DD" w:rsidR="005D3F9D" w:rsidRPr="00CD4BBA" w:rsidRDefault="66309B5A" w:rsidP="003F5C23">
      <w:pPr>
        <w:ind w:right="2" w:firstLine="851"/>
        <w:rPr>
          <w:rFonts w:eastAsia="Times New Roman" w:cs="Times New Roman"/>
          <w:szCs w:val="24"/>
          <w:lang w:val="id-ID"/>
        </w:rPr>
      </w:pPr>
      <w:r w:rsidRPr="66309B5A">
        <w:rPr>
          <w:rFonts w:eastAsia="Times New Roman" w:cs="Times New Roman"/>
          <w:szCs w:val="24"/>
          <w:lang w:val="id-ID"/>
        </w:rPr>
        <w:t>Berdasarkan latar belakang yang telah dipaparkan sebelumnya, maka diperoleh beberapa rumusan masalah sebagai berikut</w:t>
      </w:r>
    </w:p>
    <w:p w14:paraId="18311589" w14:textId="04697F69" w:rsidR="00AF61D4" w:rsidRPr="00CD4BBA" w:rsidRDefault="00797BE0" w:rsidP="00A0746C">
      <w:pPr>
        <w:pStyle w:val="ListParagraph"/>
        <w:numPr>
          <w:ilvl w:val="0"/>
          <w:numId w:val="4"/>
        </w:numPr>
        <w:suppressAutoHyphens/>
        <w:autoSpaceDN w:val="0"/>
        <w:ind w:left="851" w:hanging="851"/>
        <w:contextualSpacing w:val="0"/>
        <w:textAlignment w:val="baseline"/>
        <w:rPr>
          <w:rFonts w:eastAsia="Times New Roman" w:cs="Times New Roman"/>
          <w:lang w:val="id-ID"/>
        </w:rPr>
      </w:pPr>
      <w:r>
        <w:rPr>
          <w:rFonts w:eastAsia="Times New Roman" w:cs="Times New Roman"/>
          <w:lang w:val="en-US"/>
        </w:rPr>
        <w:t>Bagaimana proses kegiatan magang dan implementasi pengetahuan saat kuliah dapat diterapkan dalam proses kegiatan magang di Dinas Komunikasi dan Informatika Kabupaten Gianyar?</w:t>
      </w:r>
    </w:p>
    <w:p w14:paraId="2E13F62C" w14:textId="4100BAC7" w:rsidR="00AF61D4" w:rsidRPr="00CD4BBA" w:rsidRDefault="66309B5A" w:rsidP="00A0746C">
      <w:pPr>
        <w:pStyle w:val="ListParagraph"/>
        <w:numPr>
          <w:ilvl w:val="0"/>
          <w:numId w:val="4"/>
        </w:numPr>
        <w:suppressAutoHyphens/>
        <w:autoSpaceDN w:val="0"/>
        <w:ind w:left="851" w:hanging="851"/>
        <w:contextualSpacing w:val="0"/>
        <w:textAlignment w:val="baseline"/>
        <w:rPr>
          <w:rFonts w:eastAsia="Times New Roman" w:cs="Times New Roman"/>
          <w:lang w:val="id-ID"/>
        </w:rPr>
      </w:pPr>
      <w:r w:rsidRPr="66309B5A">
        <w:rPr>
          <w:rFonts w:eastAsia="Times New Roman" w:cs="Times New Roman"/>
          <w:lang w:val="id-ID"/>
        </w:rPr>
        <w:t xml:space="preserve">Bagaimana perancangan Database Aplikasi </w:t>
      </w:r>
      <w:r w:rsidR="00292885">
        <w:rPr>
          <w:rFonts w:eastAsia="Times New Roman" w:cs="Times New Roman"/>
          <w:lang w:val="en-US"/>
        </w:rPr>
        <w:t>SIDILAN</w:t>
      </w:r>
      <w:r w:rsidR="00797BE0">
        <w:rPr>
          <w:rFonts w:eastAsia="Times New Roman" w:cs="Times New Roman"/>
          <w:lang w:val="en-US"/>
        </w:rPr>
        <w:t>?</w:t>
      </w:r>
    </w:p>
    <w:p w14:paraId="4ED7C1D0" w14:textId="540A2EFF" w:rsidR="00AF61D4" w:rsidRDefault="00797BE0" w:rsidP="00A0746C">
      <w:pPr>
        <w:pStyle w:val="ListParagraph"/>
        <w:numPr>
          <w:ilvl w:val="0"/>
          <w:numId w:val="4"/>
        </w:numPr>
        <w:suppressAutoHyphens/>
        <w:autoSpaceDN w:val="0"/>
        <w:ind w:left="851" w:hanging="851"/>
        <w:contextualSpacing w:val="0"/>
        <w:textAlignment w:val="baseline"/>
        <w:rPr>
          <w:rFonts w:eastAsia="Times New Roman" w:cs="Times New Roman"/>
          <w:lang w:val="id-ID"/>
        </w:rPr>
      </w:pPr>
      <w:r>
        <w:rPr>
          <w:rFonts w:eastAsia="Times New Roman" w:cs="Times New Roman"/>
          <w:lang w:val="id-ID"/>
        </w:rPr>
        <w:t xml:space="preserve">Bagaimana </w:t>
      </w:r>
      <w:r>
        <w:rPr>
          <w:rFonts w:eastAsia="Times New Roman" w:cs="Times New Roman"/>
          <w:lang w:val="en-US"/>
        </w:rPr>
        <w:t>proses pengembangan Aplikasi SIDILAN?</w:t>
      </w:r>
    </w:p>
    <w:p w14:paraId="32511ACB" w14:textId="77777777" w:rsidR="00C54449" w:rsidRPr="00CD4BBA" w:rsidRDefault="66309B5A" w:rsidP="66309B5A">
      <w:pPr>
        <w:pStyle w:val="Heading2"/>
        <w:keepNext w:val="0"/>
        <w:keepLines w:val="0"/>
        <w:numPr>
          <w:ilvl w:val="0"/>
          <w:numId w:val="2"/>
        </w:numPr>
        <w:suppressAutoHyphens/>
        <w:autoSpaceDN w:val="0"/>
        <w:spacing w:before="0"/>
        <w:ind w:right="49" w:hanging="720"/>
        <w:textAlignment w:val="baseline"/>
        <w:rPr>
          <w:rFonts w:eastAsia="Times New Roman" w:cs="Times New Roman"/>
          <w:szCs w:val="24"/>
          <w:lang w:val="id-ID"/>
        </w:rPr>
      </w:pPr>
      <w:bookmarkStart w:id="23" w:name="_Toc28850973"/>
      <w:bookmarkStart w:id="24" w:name="_Toc50499327"/>
      <w:bookmarkStart w:id="25" w:name="_Toc61213472"/>
      <w:r w:rsidRPr="66309B5A">
        <w:rPr>
          <w:rFonts w:eastAsia="Times New Roman" w:cs="Times New Roman"/>
          <w:szCs w:val="24"/>
          <w:lang w:val="id-ID"/>
        </w:rPr>
        <w:lastRenderedPageBreak/>
        <w:t>Tujuan</w:t>
      </w:r>
      <w:bookmarkEnd w:id="23"/>
      <w:bookmarkEnd w:id="24"/>
      <w:bookmarkEnd w:id="25"/>
    </w:p>
    <w:p w14:paraId="6C7DBDBA" w14:textId="77A936DC" w:rsidR="00C54449" w:rsidRPr="00CD4BBA" w:rsidRDefault="00C54449" w:rsidP="66309B5A">
      <w:pPr>
        <w:pStyle w:val="ListParagraph"/>
        <w:ind w:left="0"/>
        <w:rPr>
          <w:rFonts w:eastAsia="Times New Roman" w:cs="Times New Roman"/>
          <w:lang w:val="id-ID"/>
        </w:rPr>
      </w:pPr>
      <w:r w:rsidRPr="00CD4BBA">
        <w:rPr>
          <w:rFonts w:cs="Times New Roman"/>
          <w:lang w:val="id-ID"/>
        </w:rPr>
        <w:tab/>
      </w:r>
      <w:r w:rsidR="000C70C1" w:rsidRPr="66309B5A">
        <w:rPr>
          <w:rFonts w:eastAsia="Times New Roman" w:cs="Times New Roman"/>
          <w:lang w:val="id-ID"/>
        </w:rPr>
        <w:t>Berdasarkan rumusan masalah yang telah dipaparkan sebelumnya, maka diperoleh tujuan sebagai berikut.</w:t>
      </w:r>
    </w:p>
    <w:p w14:paraId="7A55B4EE" w14:textId="5ADD573F" w:rsidR="001512E2" w:rsidRPr="00CD4BBA" w:rsidRDefault="66309B5A" w:rsidP="00A0746C">
      <w:pPr>
        <w:pStyle w:val="ListParagraph"/>
        <w:numPr>
          <w:ilvl w:val="0"/>
          <w:numId w:val="6"/>
        </w:numPr>
        <w:suppressAutoHyphens/>
        <w:autoSpaceDN w:val="0"/>
        <w:ind w:left="851" w:hanging="851"/>
        <w:contextualSpacing w:val="0"/>
        <w:textAlignment w:val="baseline"/>
        <w:rPr>
          <w:rFonts w:eastAsia="Times New Roman" w:cs="Times New Roman"/>
          <w:lang w:val="id-ID"/>
        </w:rPr>
      </w:pPr>
      <w:r w:rsidRPr="66309B5A">
        <w:rPr>
          <w:rFonts w:eastAsia="Times New Roman" w:cs="Times New Roman"/>
          <w:lang w:val="id-ID"/>
        </w:rPr>
        <w:t>Memahami bagaiman</w:t>
      </w:r>
      <w:r w:rsidR="00797BE0">
        <w:rPr>
          <w:rFonts w:eastAsia="Times New Roman" w:cs="Times New Roman"/>
          <w:lang w:val="id-ID"/>
        </w:rPr>
        <w:t xml:space="preserve">a </w:t>
      </w:r>
      <w:r w:rsidR="00797BE0">
        <w:rPr>
          <w:rFonts w:eastAsia="Times New Roman" w:cs="Times New Roman"/>
          <w:lang w:val="en-US"/>
        </w:rPr>
        <w:t>proses kegiatan magang dan implementasi pengatahuan saat kuliah dapat diterapkan dalam proses kegiatan magang di Dinas Komunikasi dan Informatika Kabupaten Gianyar.</w:t>
      </w:r>
    </w:p>
    <w:p w14:paraId="450B0E4A" w14:textId="2E23AFD4" w:rsidR="001512E2" w:rsidRPr="00CD4BBA" w:rsidRDefault="66309B5A" w:rsidP="00A0746C">
      <w:pPr>
        <w:pStyle w:val="ListParagraph"/>
        <w:numPr>
          <w:ilvl w:val="0"/>
          <w:numId w:val="6"/>
        </w:numPr>
        <w:suppressAutoHyphens/>
        <w:autoSpaceDN w:val="0"/>
        <w:ind w:left="851" w:hanging="851"/>
        <w:contextualSpacing w:val="0"/>
        <w:textAlignment w:val="baseline"/>
        <w:rPr>
          <w:rFonts w:eastAsia="Times New Roman" w:cs="Times New Roman"/>
          <w:lang w:val="id-ID"/>
        </w:rPr>
      </w:pPr>
      <w:r w:rsidRPr="66309B5A">
        <w:rPr>
          <w:rFonts w:eastAsia="Times New Roman" w:cs="Times New Roman"/>
          <w:lang w:val="id-ID"/>
        </w:rPr>
        <w:t xml:space="preserve">Memahami bagaimana perancangan Database Aplikasi </w:t>
      </w:r>
      <w:r w:rsidR="00292885">
        <w:rPr>
          <w:rFonts w:eastAsia="Times New Roman" w:cs="Times New Roman"/>
          <w:lang w:val="en-US"/>
        </w:rPr>
        <w:t>SIDILAN</w:t>
      </w:r>
    </w:p>
    <w:p w14:paraId="5430023A" w14:textId="38A901A1" w:rsidR="001512E2" w:rsidRPr="00CD4BBA" w:rsidRDefault="00797BE0" w:rsidP="00A0746C">
      <w:pPr>
        <w:pStyle w:val="ListParagraph"/>
        <w:numPr>
          <w:ilvl w:val="0"/>
          <w:numId w:val="6"/>
        </w:numPr>
        <w:suppressAutoHyphens/>
        <w:autoSpaceDN w:val="0"/>
        <w:ind w:left="851" w:hanging="851"/>
        <w:contextualSpacing w:val="0"/>
        <w:textAlignment w:val="baseline"/>
        <w:rPr>
          <w:rFonts w:eastAsia="Times New Roman" w:cs="Times New Roman"/>
          <w:lang w:val="id-ID"/>
        </w:rPr>
      </w:pPr>
      <w:r>
        <w:rPr>
          <w:rFonts w:eastAsia="Times New Roman" w:cs="Times New Roman"/>
          <w:lang w:val="id-ID"/>
        </w:rPr>
        <w:t>Memahami bagaimana proses pengambangan Aplikasi SIDILAN</w:t>
      </w:r>
    </w:p>
    <w:p w14:paraId="06E96530" w14:textId="0B3C90DD" w:rsidR="00C54449" w:rsidRPr="00CD4BBA" w:rsidRDefault="00C54449" w:rsidP="66309B5A">
      <w:pPr>
        <w:pStyle w:val="Standard"/>
        <w:spacing w:line="360" w:lineRule="auto"/>
        <w:jc w:val="both"/>
        <w:rPr>
          <w:rFonts w:ascii="Times New Roman" w:eastAsia="Times New Roman" w:hAnsi="Times New Roman" w:cs="Times New Roman"/>
          <w:lang w:val="id-ID"/>
        </w:rPr>
      </w:pPr>
    </w:p>
    <w:p w14:paraId="1C9DA402" w14:textId="77777777" w:rsidR="00AF61D4" w:rsidRPr="00CD4BBA" w:rsidRDefault="66309B5A" w:rsidP="00A0746C">
      <w:pPr>
        <w:pStyle w:val="Heading2"/>
        <w:keepNext w:val="0"/>
        <w:keepLines w:val="0"/>
        <w:numPr>
          <w:ilvl w:val="1"/>
          <w:numId w:val="5"/>
        </w:numPr>
        <w:suppressAutoHyphens/>
        <w:autoSpaceDN w:val="0"/>
        <w:spacing w:before="0"/>
        <w:ind w:left="851" w:right="49" w:hanging="851"/>
        <w:textAlignment w:val="baseline"/>
        <w:rPr>
          <w:rFonts w:eastAsia="Times New Roman" w:cs="Times New Roman"/>
          <w:szCs w:val="24"/>
          <w:lang w:val="id-ID"/>
        </w:rPr>
      </w:pPr>
      <w:bookmarkStart w:id="26" w:name="_Toc28850976"/>
      <w:bookmarkStart w:id="27" w:name="_Toc50499330"/>
      <w:bookmarkStart w:id="28" w:name="_Toc61213473"/>
      <w:r w:rsidRPr="66309B5A">
        <w:rPr>
          <w:rFonts w:eastAsia="Times New Roman" w:cs="Times New Roman"/>
          <w:szCs w:val="24"/>
          <w:lang w:val="id-ID"/>
        </w:rPr>
        <w:t>Manfaat</w:t>
      </w:r>
      <w:bookmarkEnd w:id="26"/>
      <w:bookmarkEnd w:id="27"/>
      <w:bookmarkEnd w:id="28"/>
    </w:p>
    <w:p w14:paraId="66A999AC" w14:textId="4197D210" w:rsidR="00AF61D4" w:rsidRPr="00CD4BBA" w:rsidRDefault="00AF61D4" w:rsidP="003F5C23">
      <w:pPr>
        <w:pStyle w:val="ListParagraph"/>
        <w:ind w:left="0" w:firstLine="851"/>
        <w:rPr>
          <w:rFonts w:eastAsia="Times New Roman" w:cs="Times New Roman"/>
          <w:lang w:val="id-ID"/>
        </w:rPr>
      </w:pPr>
      <w:r w:rsidRPr="66309B5A">
        <w:rPr>
          <w:rFonts w:eastAsia="Times New Roman" w:cs="Times New Roman"/>
          <w:lang w:val="id-ID"/>
        </w:rPr>
        <w:t>Berdasarkan pada tujuan Magang Kampus Merdeka, adapun manfaat yang penulis bisa dapatkan dari penulis laporan ini diantaranya adalah:</w:t>
      </w:r>
    </w:p>
    <w:p w14:paraId="13793720" w14:textId="1011C868" w:rsidR="00AF61D4" w:rsidRPr="00CD4BBA" w:rsidRDefault="66309B5A" w:rsidP="00A0746C">
      <w:pPr>
        <w:pStyle w:val="Heading3"/>
        <w:keepNext w:val="0"/>
        <w:keepLines w:val="0"/>
        <w:numPr>
          <w:ilvl w:val="2"/>
          <w:numId w:val="5"/>
        </w:numPr>
        <w:suppressAutoHyphens/>
        <w:autoSpaceDN w:val="0"/>
        <w:spacing w:before="0"/>
        <w:ind w:left="851" w:right="49" w:hanging="851"/>
        <w:textAlignment w:val="baseline"/>
        <w:rPr>
          <w:rFonts w:eastAsia="Times New Roman" w:cs="Times New Roman"/>
          <w:lang w:val="id-ID"/>
        </w:rPr>
      </w:pPr>
      <w:bookmarkStart w:id="29" w:name="_Toc50499331"/>
      <w:bookmarkStart w:id="30" w:name="_Toc61213474"/>
      <w:r w:rsidRPr="66309B5A">
        <w:rPr>
          <w:rFonts w:eastAsia="Times New Roman" w:cs="Times New Roman"/>
          <w:lang w:val="id-ID"/>
        </w:rPr>
        <w:t>Manfaat Bagi Mahasiswa</w:t>
      </w:r>
      <w:bookmarkEnd w:id="29"/>
      <w:bookmarkEnd w:id="30"/>
    </w:p>
    <w:p w14:paraId="292F1B09" w14:textId="4A9AD450" w:rsidR="00376E87" w:rsidRPr="00CD4BBA" w:rsidRDefault="00376E87" w:rsidP="003F5C23">
      <w:pPr>
        <w:pStyle w:val="ListParagraph"/>
        <w:ind w:left="0" w:firstLine="851"/>
        <w:rPr>
          <w:rFonts w:eastAsia="Times New Roman" w:cs="Times New Roman"/>
          <w:lang w:val="id-ID"/>
        </w:rPr>
      </w:pPr>
      <w:r w:rsidRPr="66309B5A">
        <w:rPr>
          <w:rFonts w:eastAsia="Times New Roman" w:cs="Times New Roman"/>
          <w:lang w:val="id-ID"/>
        </w:rPr>
        <w:t xml:space="preserve">Adapun manfaat </w:t>
      </w:r>
      <w:r w:rsidR="00CF4BF7" w:rsidRPr="66309B5A">
        <w:rPr>
          <w:rFonts w:eastAsia="Times New Roman" w:cs="Times New Roman"/>
          <w:lang w:val="id-ID"/>
        </w:rPr>
        <w:t>bagi mahasiswa</w:t>
      </w:r>
      <w:r w:rsidRPr="66309B5A">
        <w:rPr>
          <w:rFonts w:eastAsia="Times New Roman" w:cs="Times New Roman"/>
          <w:lang w:val="id-ID"/>
        </w:rPr>
        <w:t xml:space="preserve"> yang diperoleh dari pengembangan aplikasi ini diantaranya:</w:t>
      </w:r>
    </w:p>
    <w:p w14:paraId="0F2CE3FE" w14:textId="1011C868" w:rsidR="00376E87" w:rsidRPr="00CD4BBA" w:rsidRDefault="66309B5A" w:rsidP="00A0746C">
      <w:pPr>
        <w:pStyle w:val="ListParagraph"/>
        <w:numPr>
          <w:ilvl w:val="0"/>
          <w:numId w:val="12"/>
        </w:numPr>
        <w:suppressAutoHyphens/>
        <w:autoSpaceDN w:val="0"/>
        <w:ind w:hanging="720"/>
        <w:contextualSpacing w:val="0"/>
        <w:textAlignment w:val="baseline"/>
        <w:rPr>
          <w:rFonts w:eastAsia="Times New Roman" w:cs="Times New Roman"/>
          <w:lang w:val="id-ID"/>
        </w:rPr>
      </w:pPr>
      <w:r w:rsidRPr="66309B5A">
        <w:rPr>
          <w:rFonts w:eastAsia="Times New Roman" w:cs="Times New Roman"/>
          <w:lang w:val="id-ID"/>
        </w:rPr>
        <w:t>Menumbuhkan dan meningkatkan sikap profesional yang diperlukan mahasiswa untuk memasuki dunia kerja.</w:t>
      </w:r>
    </w:p>
    <w:p w14:paraId="483331D5" w14:textId="1011C868" w:rsidR="00376E87" w:rsidRPr="00CD4BBA" w:rsidRDefault="66309B5A" w:rsidP="00A0746C">
      <w:pPr>
        <w:pStyle w:val="ListParagraph"/>
        <w:numPr>
          <w:ilvl w:val="0"/>
          <w:numId w:val="12"/>
        </w:numPr>
        <w:suppressAutoHyphens/>
        <w:autoSpaceDN w:val="0"/>
        <w:ind w:hanging="720"/>
        <w:contextualSpacing w:val="0"/>
        <w:textAlignment w:val="baseline"/>
        <w:rPr>
          <w:rFonts w:eastAsia="Times New Roman" w:cs="Times New Roman"/>
          <w:lang w:val="id-ID"/>
        </w:rPr>
      </w:pPr>
      <w:r w:rsidRPr="66309B5A">
        <w:rPr>
          <w:rFonts w:eastAsia="Times New Roman" w:cs="Times New Roman"/>
          <w:lang w:val="id-ID"/>
        </w:rPr>
        <w:t>Melatih kesiapan mental mahasiswa yang telah melihat keadaan di lapangan atau di industri secara nyata.</w:t>
      </w:r>
    </w:p>
    <w:p w14:paraId="115F5F53" w14:textId="6E4844CE" w:rsidR="00B5027A" w:rsidRPr="00CD4BBA" w:rsidRDefault="66309B5A" w:rsidP="00A0746C">
      <w:pPr>
        <w:pStyle w:val="ListParagraph"/>
        <w:numPr>
          <w:ilvl w:val="0"/>
          <w:numId w:val="12"/>
        </w:numPr>
        <w:suppressAutoHyphens/>
        <w:autoSpaceDN w:val="0"/>
        <w:ind w:hanging="720"/>
        <w:contextualSpacing w:val="0"/>
        <w:textAlignment w:val="baseline"/>
        <w:rPr>
          <w:rFonts w:eastAsia="Times New Roman" w:cs="Times New Roman"/>
          <w:lang w:val="id-ID"/>
        </w:rPr>
      </w:pPr>
      <w:r w:rsidRPr="66309B5A">
        <w:rPr>
          <w:rFonts w:eastAsia="Times New Roman" w:cs="Times New Roman"/>
          <w:lang w:val="id-ID"/>
        </w:rPr>
        <w:t xml:space="preserve">Melatih kecekatan mahasiswa dan membiasakan diri bekerja sesuai waktu yang di tentukan. </w:t>
      </w:r>
    </w:p>
    <w:p w14:paraId="6F0B98CF" w14:textId="1011C868" w:rsidR="00376E87" w:rsidRPr="00CD4BBA" w:rsidRDefault="66309B5A" w:rsidP="00A0746C">
      <w:pPr>
        <w:pStyle w:val="ListParagraph"/>
        <w:numPr>
          <w:ilvl w:val="0"/>
          <w:numId w:val="12"/>
        </w:numPr>
        <w:suppressAutoHyphens/>
        <w:autoSpaceDN w:val="0"/>
        <w:ind w:hanging="720"/>
        <w:contextualSpacing w:val="0"/>
        <w:textAlignment w:val="baseline"/>
        <w:rPr>
          <w:rFonts w:eastAsia="Times New Roman" w:cs="Times New Roman"/>
          <w:lang w:val="id-ID"/>
        </w:rPr>
      </w:pPr>
      <w:r w:rsidRPr="66309B5A">
        <w:rPr>
          <w:rFonts w:eastAsia="Times New Roman" w:cs="Times New Roman"/>
          <w:lang w:val="id-ID"/>
        </w:rPr>
        <w:t>Menumbuhkan rasa kekeluargaan untuk meningkatkan kerjasama dalam melaksanakan tugas.</w:t>
      </w:r>
    </w:p>
    <w:p w14:paraId="2AF234A3" w14:textId="1011C868" w:rsidR="00376E87" w:rsidRPr="00CD4BBA" w:rsidRDefault="66309B5A" w:rsidP="00A0746C">
      <w:pPr>
        <w:pStyle w:val="ListParagraph"/>
        <w:numPr>
          <w:ilvl w:val="0"/>
          <w:numId w:val="12"/>
        </w:numPr>
        <w:suppressAutoHyphens/>
        <w:autoSpaceDN w:val="0"/>
        <w:ind w:hanging="720"/>
        <w:contextualSpacing w:val="0"/>
        <w:textAlignment w:val="baseline"/>
        <w:rPr>
          <w:rFonts w:eastAsia="Times New Roman" w:cs="Times New Roman"/>
          <w:lang w:val="id-ID"/>
        </w:rPr>
      </w:pPr>
      <w:r w:rsidRPr="66309B5A">
        <w:rPr>
          <w:rFonts w:eastAsia="Times New Roman" w:cs="Times New Roman"/>
          <w:lang w:val="id-ID"/>
        </w:rPr>
        <w:t>Memperluas wawasan dan pandangan mahasiswa terhadap jenis-jenis pekerjaan pada tempat dimana mahasiswa melaksanakan Magang Kampus Merdeka.</w:t>
      </w:r>
    </w:p>
    <w:p w14:paraId="28DA195F" w14:textId="1011C868" w:rsidR="00376E87" w:rsidRPr="00CD4BBA" w:rsidRDefault="66309B5A" w:rsidP="00A0746C">
      <w:pPr>
        <w:pStyle w:val="ListParagraph"/>
        <w:numPr>
          <w:ilvl w:val="0"/>
          <w:numId w:val="12"/>
        </w:numPr>
        <w:suppressAutoHyphens/>
        <w:autoSpaceDN w:val="0"/>
        <w:ind w:hanging="720"/>
        <w:contextualSpacing w:val="0"/>
        <w:textAlignment w:val="baseline"/>
        <w:rPr>
          <w:rFonts w:eastAsia="Times New Roman" w:cs="Times New Roman"/>
          <w:lang w:val="id-ID"/>
        </w:rPr>
      </w:pPr>
      <w:r w:rsidRPr="66309B5A">
        <w:rPr>
          <w:rFonts w:eastAsia="Times New Roman" w:cs="Times New Roman"/>
          <w:lang w:val="id-ID"/>
        </w:rPr>
        <w:t>Menambah jaringan kerja yang nantinya bisa dimanfaatkan dalam proses pencarian tempat kerja setelah lulus.</w:t>
      </w:r>
    </w:p>
    <w:p w14:paraId="02BB8C9A" w14:textId="4D178893" w:rsidR="00AF61D4" w:rsidRDefault="00AF61D4" w:rsidP="004D79AB">
      <w:pPr>
        <w:pStyle w:val="ListParagraph"/>
        <w:rPr>
          <w:rFonts w:cs="Times New Roman"/>
          <w:lang w:val="id-ID"/>
        </w:rPr>
      </w:pPr>
    </w:p>
    <w:p w14:paraId="1ADF3EAE" w14:textId="311DD2D0" w:rsidR="00F37116" w:rsidRDefault="00F37116" w:rsidP="004D79AB">
      <w:pPr>
        <w:pStyle w:val="ListParagraph"/>
        <w:rPr>
          <w:rFonts w:cs="Times New Roman"/>
          <w:lang w:val="id-ID"/>
        </w:rPr>
      </w:pPr>
    </w:p>
    <w:p w14:paraId="602D3BB2" w14:textId="77777777" w:rsidR="00F37116" w:rsidRDefault="00F37116" w:rsidP="004D79AB">
      <w:pPr>
        <w:pStyle w:val="ListParagraph"/>
        <w:rPr>
          <w:rFonts w:cs="Times New Roman"/>
          <w:lang w:val="id-ID"/>
        </w:rPr>
      </w:pPr>
    </w:p>
    <w:p w14:paraId="700DB10E" w14:textId="1011C868" w:rsidR="00AF61D4" w:rsidRPr="00CD4BBA" w:rsidRDefault="66309B5A" w:rsidP="00A0746C">
      <w:pPr>
        <w:pStyle w:val="Heading3"/>
        <w:keepNext w:val="0"/>
        <w:keepLines w:val="0"/>
        <w:numPr>
          <w:ilvl w:val="2"/>
          <w:numId w:val="5"/>
        </w:numPr>
        <w:suppressAutoHyphens/>
        <w:autoSpaceDN w:val="0"/>
        <w:spacing w:before="0"/>
        <w:ind w:left="851" w:right="49" w:hanging="851"/>
        <w:textAlignment w:val="baseline"/>
        <w:rPr>
          <w:rFonts w:eastAsia="Times New Roman" w:cs="Times New Roman"/>
          <w:lang w:val="id-ID"/>
        </w:rPr>
      </w:pPr>
      <w:bookmarkStart w:id="31" w:name="_Toc50499332"/>
      <w:bookmarkStart w:id="32" w:name="_Toc61213475"/>
      <w:r w:rsidRPr="66309B5A">
        <w:rPr>
          <w:rFonts w:eastAsia="Times New Roman" w:cs="Times New Roman"/>
          <w:lang w:val="id-ID"/>
        </w:rPr>
        <w:lastRenderedPageBreak/>
        <w:t>Manfaat Bagi Perusahaan</w:t>
      </w:r>
      <w:bookmarkEnd w:id="31"/>
      <w:bookmarkEnd w:id="32"/>
    </w:p>
    <w:p w14:paraId="3B5F8EA5" w14:textId="3AB3D826" w:rsidR="00A653E2" w:rsidRPr="00CD4BBA" w:rsidRDefault="66309B5A" w:rsidP="003F5C23">
      <w:pPr>
        <w:ind w:firstLine="851"/>
        <w:rPr>
          <w:rFonts w:eastAsia="Times New Roman" w:cs="Times New Roman"/>
          <w:szCs w:val="24"/>
          <w:lang w:val="id-ID"/>
        </w:rPr>
      </w:pPr>
      <w:r w:rsidRPr="66309B5A">
        <w:rPr>
          <w:rFonts w:eastAsia="Times New Roman" w:cs="Times New Roman"/>
          <w:szCs w:val="24"/>
          <w:lang w:val="id-ID"/>
        </w:rPr>
        <w:t>Adapun manfaat yang diperoleh Perusahaan dari pengembangan aplikasi ini diantaranya:</w:t>
      </w:r>
    </w:p>
    <w:p w14:paraId="565A688A" w14:textId="4DBB3B07" w:rsidR="00A653E2" w:rsidRPr="006B2744" w:rsidRDefault="003F5C23" w:rsidP="00A0746C">
      <w:pPr>
        <w:pStyle w:val="ListParagraph"/>
        <w:numPr>
          <w:ilvl w:val="0"/>
          <w:numId w:val="7"/>
        </w:numPr>
        <w:ind w:left="851" w:hanging="851"/>
        <w:rPr>
          <w:rFonts w:eastAsia="Times New Roman" w:cs="Times New Roman"/>
          <w:lang w:val="id-ID"/>
        </w:rPr>
      </w:pPr>
      <w:r>
        <w:rPr>
          <w:rFonts w:eastAsia="Times New Roman" w:cs="Times New Roman"/>
          <w:lang w:val="en-US"/>
        </w:rPr>
        <w:t>M</w:t>
      </w:r>
      <w:r w:rsidRPr="003F5C23">
        <w:rPr>
          <w:rFonts w:eastAsia="Times New Roman" w:cs="Times New Roman"/>
          <w:lang w:val="id-ID"/>
        </w:rPr>
        <w:t xml:space="preserve">eningkatkan </w:t>
      </w:r>
      <w:r>
        <w:rPr>
          <w:rFonts w:eastAsia="Times New Roman" w:cs="Times New Roman"/>
          <w:lang w:val="en-US"/>
        </w:rPr>
        <w:t xml:space="preserve">penerapan dan peran teknologi dalam operasional kerja pada perusahaan sehingga sistem </w:t>
      </w:r>
      <w:r w:rsidR="006B2744">
        <w:rPr>
          <w:rFonts w:eastAsia="Times New Roman" w:cs="Times New Roman"/>
          <w:lang w:val="en-US"/>
        </w:rPr>
        <w:t>modern</w:t>
      </w:r>
      <w:r>
        <w:rPr>
          <w:rFonts w:eastAsia="Times New Roman" w:cs="Times New Roman"/>
          <w:lang w:val="en-US"/>
        </w:rPr>
        <w:t xml:space="preserve"> </w:t>
      </w:r>
      <w:r w:rsidR="00AD5975">
        <w:rPr>
          <w:rFonts w:eastAsia="Times New Roman" w:cs="Times New Roman"/>
          <w:lang w:val="en-US"/>
        </w:rPr>
        <w:t xml:space="preserve">dapat </w:t>
      </w:r>
      <w:r w:rsidR="006B2744">
        <w:rPr>
          <w:rFonts w:eastAsia="Times New Roman" w:cs="Times New Roman"/>
          <w:lang w:val="en-US"/>
        </w:rPr>
        <w:t>menggantikan sistem konvensional</w:t>
      </w:r>
      <w:r>
        <w:rPr>
          <w:rFonts w:eastAsia="Times New Roman" w:cs="Times New Roman"/>
          <w:lang w:val="en-US"/>
        </w:rPr>
        <w:t>.</w:t>
      </w:r>
    </w:p>
    <w:p w14:paraId="22D45409" w14:textId="083BD658" w:rsidR="006B2744" w:rsidRPr="00CD4BBA" w:rsidRDefault="006B2744" w:rsidP="00A0746C">
      <w:pPr>
        <w:pStyle w:val="ListParagraph"/>
        <w:numPr>
          <w:ilvl w:val="0"/>
          <w:numId w:val="7"/>
        </w:numPr>
        <w:ind w:left="851" w:hanging="851"/>
        <w:rPr>
          <w:rFonts w:eastAsia="Times New Roman" w:cs="Times New Roman"/>
          <w:lang w:val="id-ID"/>
        </w:rPr>
      </w:pPr>
      <w:r>
        <w:rPr>
          <w:rFonts w:eastAsia="Times New Roman" w:cs="Times New Roman"/>
          <w:lang w:val="en-US"/>
        </w:rPr>
        <w:t>Mempermudah manajemen data dan pengelolaan informasi sehingga lebih rapi, teratur dan terstruktur.</w:t>
      </w:r>
    </w:p>
    <w:p w14:paraId="740C0259" w14:textId="7885C6BD" w:rsidR="00A653E2" w:rsidRPr="00CD4BBA" w:rsidRDefault="003F5C23" w:rsidP="00A0746C">
      <w:pPr>
        <w:pStyle w:val="ListParagraph"/>
        <w:numPr>
          <w:ilvl w:val="0"/>
          <w:numId w:val="7"/>
        </w:numPr>
        <w:ind w:left="851" w:hanging="851"/>
        <w:rPr>
          <w:rFonts w:eastAsia="Times New Roman" w:cs="Times New Roman"/>
          <w:lang w:val="id-ID"/>
        </w:rPr>
      </w:pPr>
      <w:r>
        <w:rPr>
          <w:rFonts w:eastAsia="Times New Roman" w:cs="Times New Roman"/>
          <w:lang w:val="en-US"/>
        </w:rPr>
        <w:t>Melatih tenaga kerja yang kompeten dalam mengoperasikan sistem yang lebih modern dengan penerapan teknologi.</w:t>
      </w:r>
    </w:p>
    <w:p w14:paraId="34103A20" w14:textId="1011C868" w:rsidR="0033263F" w:rsidRPr="00CD4BBA" w:rsidRDefault="0033263F" w:rsidP="66309B5A">
      <w:pPr>
        <w:ind w:left="720"/>
        <w:rPr>
          <w:rFonts w:eastAsia="Times New Roman" w:cs="Times New Roman"/>
          <w:szCs w:val="24"/>
          <w:lang w:val="id-ID"/>
        </w:rPr>
      </w:pPr>
    </w:p>
    <w:p w14:paraId="3CABCE1D" w14:textId="7869FA9D" w:rsidR="008654D1" w:rsidRPr="00CD4BBA" w:rsidRDefault="66309B5A" w:rsidP="00A0746C">
      <w:pPr>
        <w:pStyle w:val="Heading3"/>
        <w:keepNext w:val="0"/>
        <w:keepLines w:val="0"/>
        <w:numPr>
          <w:ilvl w:val="2"/>
          <w:numId w:val="5"/>
        </w:numPr>
        <w:suppressAutoHyphens/>
        <w:autoSpaceDN w:val="0"/>
        <w:spacing w:before="0"/>
        <w:ind w:left="851" w:right="49" w:hanging="851"/>
        <w:textAlignment w:val="baseline"/>
        <w:rPr>
          <w:rFonts w:eastAsia="Times New Roman" w:cs="Times New Roman"/>
          <w:lang w:val="id-ID"/>
        </w:rPr>
      </w:pPr>
      <w:bookmarkStart w:id="33" w:name="_Toc61213476"/>
      <w:r w:rsidRPr="66309B5A">
        <w:rPr>
          <w:rFonts w:eastAsia="Times New Roman" w:cs="Times New Roman"/>
          <w:lang w:val="id-ID"/>
        </w:rPr>
        <w:t xml:space="preserve">Manfaat terhadap Ilmu Pengetahuan </w:t>
      </w:r>
      <w:r w:rsidR="00465ACC">
        <w:rPr>
          <w:rFonts w:eastAsia="Times New Roman" w:cs="Times New Roman"/>
        </w:rPr>
        <w:t>&amp;</w:t>
      </w:r>
      <w:r w:rsidRPr="66309B5A">
        <w:rPr>
          <w:rFonts w:eastAsia="Times New Roman" w:cs="Times New Roman"/>
          <w:lang w:val="id-ID"/>
        </w:rPr>
        <w:t xml:space="preserve"> Perkembangan Teknologi</w:t>
      </w:r>
      <w:bookmarkEnd w:id="33"/>
    </w:p>
    <w:p w14:paraId="35AEF990" w14:textId="6806B125" w:rsidR="00376E87" w:rsidRPr="00CD4BBA" w:rsidRDefault="006B2744" w:rsidP="006B2744">
      <w:pPr>
        <w:pStyle w:val="ListParagraph"/>
        <w:ind w:left="0" w:firstLine="851"/>
        <w:rPr>
          <w:rFonts w:eastAsia="Times New Roman" w:cs="Times New Roman"/>
          <w:lang w:val="id-ID"/>
        </w:rPr>
      </w:pPr>
      <w:proofErr w:type="gramStart"/>
      <w:r>
        <w:rPr>
          <w:rFonts w:eastAsia="Times New Roman" w:cs="Times New Roman"/>
          <w:lang w:val="en-US"/>
        </w:rPr>
        <w:t>P</w:t>
      </w:r>
      <w:r w:rsidR="00376E87" w:rsidRPr="66309B5A">
        <w:rPr>
          <w:rFonts w:eastAsia="Times New Roman" w:cs="Times New Roman"/>
          <w:lang w:val="id-ID"/>
        </w:rPr>
        <w:t>elaksanaan Magang Kampus Merdeka di Kantor Kominfo Kabupaten Gianyar, Bali diharapkan dapat memberikan wawasan baru dan dapat memberikan pengalaman terhadap dunia pemerintahan yang sebenarnya, serta dapat mengerti dan memahami teori yang telah didapatkan dalam pelaksanaan Magang.</w:t>
      </w:r>
      <w:proofErr w:type="gramEnd"/>
      <w:r w:rsidR="00376E87" w:rsidRPr="66309B5A">
        <w:rPr>
          <w:rFonts w:eastAsia="Times New Roman" w:cs="Times New Roman"/>
          <w:lang w:val="id-ID"/>
        </w:rPr>
        <w:t xml:space="preserve"> Berikut merupakan maanfaat teoritis yang diperoleh dari pelaksanaan kerja praktek:</w:t>
      </w:r>
    </w:p>
    <w:p w14:paraId="14A8DF09" w14:textId="1011C868" w:rsidR="00376E87" w:rsidRPr="00CD4BBA" w:rsidRDefault="66309B5A" w:rsidP="006B2744">
      <w:pPr>
        <w:pStyle w:val="ListParagraph"/>
        <w:numPr>
          <w:ilvl w:val="0"/>
          <w:numId w:val="3"/>
        </w:numPr>
        <w:suppressAutoHyphens/>
        <w:autoSpaceDN w:val="0"/>
        <w:ind w:left="851" w:hanging="851"/>
        <w:contextualSpacing w:val="0"/>
        <w:textAlignment w:val="baseline"/>
        <w:rPr>
          <w:rFonts w:eastAsia="Times New Roman" w:cs="Times New Roman"/>
          <w:lang w:val="id-ID"/>
        </w:rPr>
      </w:pPr>
      <w:r w:rsidRPr="66309B5A">
        <w:rPr>
          <w:rFonts w:eastAsia="Times New Roman" w:cs="Times New Roman"/>
          <w:lang w:val="id-ID"/>
        </w:rPr>
        <w:t>Menerapkan teori dan ilmu yang didapatkan mahasiswa di bangku kuliah pada lingkungan kerja.</w:t>
      </w:r>
    </w:p>
    <w:p w14:paraId="2D8107F4" w14:textId="1011C868" w:rsidR="00376E87" w:rsidRPr="00CD4BBA" w:rsidRDefault="66309B5A" w:rsidP="006B2744">
      <w:pPr>
        <w:pStyle w:val="ListParagraph"/>
        <w:numPr>
          <w:ilvl w:val="0"/>
          <w:numId w:val="3"/>
        </w:numPr>
        <w:suppressAutoHyphens/>
        <w:autoSpaceDN w:val="0"/>
        <w:ind w:left="851" w:hanging="851"/>
        <w:contextualSpacing w:val="0"/>
        <w:textAlignment w:val="baseline"/>
        <w:rPr>
          <w:rFonts w:eastAsia="Times New Roman" w:cs="Times New Roman"/>
          <w:lang w:val="id-ID"/>
        </w:rPr>
      </w:pPr>
      <w:r w:rsidRPr="66309B5A">
        <w:rPr>
          <w:rFonts w:eastAsia="Times New Roman" w:cs="Times New Roman"/>
          <w:lang w:val="id-ID"/>
        </w:rPr>
        <w:t>Untuk memperkenalkan mahasiswa pada dunia industri dengan berbagai aktivitas dan permasalahan yang dihadapi.</w:t>
      </w:r>
    </w:p>
    <w:p w14:paraId="4A1AF182" w14:textId="1011C868" w:rsidR="00376E87" w:rsidRPr="00CD4BBA" w:rsidRDefault="66309B5A" w:rsidP="006B2744">
      <w:pPr>
        <w:pStyle w:val="ListParagraph"/>
        <w:numPr>
          <w:ilvl w:val="0"/>
          <w:numId w:val="3"/>
        </w:numPr>
        <w:suppressAutoHyphens/>
        <w:autoSpaceDN w:val="0"/>
        <w:ind w:left="851" w:hanging="851"/>
        <w:contextualSpacing w:val="0"/>
        <w:textAlignment w:val="baseline"/>
        <w:rPr>
          <w:rFonts w:eastAsia="Times New Roman" w:cs="Times New Roman"/>
          <w:lang w:val="id-ID"/>
        </w:rPr>
      </w:pPr>
      <w:r w:rsidRPr="66309B5A">
        <w:rPr>
          <w:rFonts w:eastAsia="Times New Roman" w:cs="Times New Roman"/>
          <w:lang w:val="id-ID"/>
        </w:rPr>
        <w:t>Meningkatkan daya kreasi dan produktivitas terhadap mahasiswa sebagai persiapan dalam menghadapi atau memasuki dunia kerja yang sesungguhnya.</w:t>
      </w:r>
    </w:p>
    <w:p w14:paraId="12A452E8" w14:textId="77777777" w:rsidR="00CD4BBA" w:rsidRPr="00CD4BBA" w:rsidRDefault="00CD4BBA" w:rsidP="66309B5A">
      <w:pPr>
        <w:pStyle w:val="ListParagraph"/>
        <w:suppressAutoHyphens/>
        <w:autoSpaceDN w:val="0"/>
        <w:ind w:left="709"/>
        <w:contextualSpacing w:val="0"/>
        <w:textAlignment w:val="baseline"/>
        <w:rPr>
          <w:rFonts w:eastAsia="Times New Roman" w:cs="Times New Roman"/>
          <w:lang w:val="id-ID"/>
        </w:rPr>
      </w:pPr>
    </w:p>
    <w:p w14:paraId="55A00E88" w14:textId="1011C868" w:rsidR="008654D1" w:rsidRPr="00CD4BBA" w:rsidRDefault="66309B5A" w:rsidP="00A0746C">
      <w:pPr>
        <w:pStyle w:val="Heading3"/>
        <w:keepNext w:val="0"/>
        <w:keepLines w:val="0"/>
        <w:numPr>
          <w:ilvl w:val="2"/>
          <w:numId w:val="5"/>
        </w:numPr>
        <w:suppressAutoHyphens/>
        <w:autoSpaceDN w:val="0"/>
        <w:spacing w:before="0"/>
        <w:ind w:left="851" w:right="49" w:hanging="851"/>
        <w:textAlignment w:val="baseline"/>
        <w:rPr>
          <w:rFonts w:eastAsia="Times New Roman" w:cs="Times New Roman"/>
          <w:lang w:val="id-ID"/>
        </w:rPr>
      </w:pPr>
      <w:bookmarkStart w:id="34" w:name="_Toc61213477"/>
      <w:r w:rsidRPr="66309B5A">
        <w:rPr>
          <w:rFonts w:eastAsia="Times New Roman" w:cs="Times New Roman"/>
          <w:lang w:val="id-ID"/>
        </w:rPr>
        <w:t>Manfaat Bagi Pengguna</w:t>
      </w:r>
      <w:bookmarkEnd w:id="34"/>
    </w:p>
    <w:p w14:paraId="7ACA631D" w14:textId="221AC56B" w:rsidR="00CD4BBA" w:rsidRPr="00CD4BBA" w:rsidRDefault="66309B5A" w:rsidP="006B2744">
      <w:pPr>
        <w:ind w:firstLine="851"/>
        <w:rPr>
          <w:rFonts w:eastAsia="Times New Roman" w:cs="Times New Roman"/>
          <w:szCs w:val="24"/>
          <w:lang w:val="id-ID"/>
        </w:rPr>
      </w:pPr>
      <w:r w:rsidRPr="66309B5A">
        <w:rPr>
          <w:rFonts w:eastAsia="Times New Roman" w:cs="Times New Roman"/>
          <w:szCs w:val="24"/>
          <w:lang w:val="id-ID"/>
        </w:rPr>
        <w:t>Adapun manfaat bagi pengguna yang diperoleh dari pengembangan aplikasi ini diantaranya:</w:t>
      </w:r>
    </w:p>
    <w:p w14:paraId="433AA3B4" w14:textId="0A06A5DA" w:rsidR="0040461A" w:rsidRDefault="66309B5A" w:rsidP="00A0746C">
      <w:pPr>
        <w:pStyle w:val="ListParagraph"/>
        <w:numPr>
          <w:ilvl w:val="0"/>
          <w:numId w:val="8"/>
        </w:numPr>
        <w:ind w:left="851" w:hanging="851"/>
        <w:rPr>
          <w:rFonts w:eastAsia="Times New Roman" w:cs="Times New Roman"/>
          <w:lang w:val="id-ID"/>
        </w:rPr>
      </w:pPr>
      <w:r w:rsidRPr="66309B5A">
        <w:rPr>
          <w:rFonts w:eastAsia="Times New Roman" w:cs="Times New Roman"/>
          <w:lang w:val="id-ID"/>
        </w:rPr>
        <w:t>Memudahkan proses dalam melakukan pengajuan diantaranya Pengajuan KK dan Pengajuan KTP</w:t>
      </w:r>
    </w:p>
    <w:p w14:paraId="3C155298" w14:textId="37E66DFE" w:rsidR="0088431F" w:rsidRPr="00632BD7" w:rsidRDefault="66309B5A" w:rsidP="00A0746C">
      <w:pPr>
        <w:pStyle w:val="ListParagraph"/>
        <w:numPr>
          <w:ilvl w:val="0"/>
          <w:numId w:val="8"/>
        </w:numPr>
        <w:ind w:left="851" w:hanging="851"/>
        <w:rPr>
          <w:rFonts w:eastAsia="Times New Roman" w:cs="Times New Roman"/>
          <w:lang w:val="id-ID"/>
        </w:rPr>
      </w:pPr>
      <w:r w:rsidRPr="66309B5A">
        <w:rPr>
          <w:rFonts w:eastAsia="Times New Roman" w:cs="Times New Roman"/>
          <w:lang w:val="en-US"/>
        </w:rPr>
        <w:t>Masyarakat dapat melakukan pengajuan yang dilakukan dimana saja</w:t>
      </w:r>
      <w:r w:rsidR="006B2744">
        <w:rPr>
          <w:rFonts w:eastAsia="Times New Roman" w:cs="Times New Roman"/>
          <w:lang w:val="en-US"/>
        </w:rPr>
        <w:t>.</w:t>
      </w:r>
    </w:p>
    <w:p w14:paraId="669319E4" w14:textId="77777777" w:rsidR="0044542D" w:rsidRPr="00CD4BBA" w:rsidRDefault="0044542D" w:rsidP="00A0746C">
      <w:pPr>
        <w:pStyle w:val="Heading2"/>
        <w:keepNext w:val="0"/>
        <w:keepLines w:val="0"/>
        <w:numPr>
          <w:ilvl w:val="1"/>
          <w:numId w:val="5"/>
        </w:numPr>
        <w:suppressAutoHyphens/>
        <w:autoSpaceDN w:val="0"/>
        <w:spacing w:before="0"/>
        <w:ind w:left="851" w:right="49" w:hanging="851"/>
        <w:textAlignment w:val="baseline"/>
        <w:rPr>
          <w:rFonts w:eastAsia="Times New Roman" w:cs="Times New Roman"/>
          <w:szCs w:val="24"/>
          <w:lang w:val="id-ID"/>
        </w:rPr>
      </w:pPr>
      <w:bookmarkStart w:id="35" w:name="_Toc28850975"/>
      <w:bookmarkStart w:id="36" w:name="_Toc50499329"/>
      <w:bookmarkStart w:id="37" w:name="_Toc61213478"/>
      <w:r w:rsidRPr="66309B5A">
        <w:rPr>
          <w:rFonts w:eastAsia="Times New Roman" w:cs="Times New Roman"/>
          <w:szCs w:val="24"/>
          <w:lang w:val="id-ID"/>
        </w:rPr>
        <w:lastRenderedPageBreak/>
        <w:t>Batasan Masalah</w:t>
      </w:r>
      <w:bookmarkEnd w:id="35"/>
      <w:bookmarkEnd w:id="36"/>
      <w:bookmarkEnd w:id="37"/>
    </w:p>
    <w:p w14:paraId="34553EFC" w14:textId="77777777" w:rsidR="0044542D" w:rsidRPr="00CD4BBA" w:rsidRDefault="0044542D" w:rsidP="0044542D">
      <w:pPr>
        <w:pStyle w:val="Standard"/>
        <w:spacing w:line="360" w:lineRule="auto"/>
        <w:ind w:firstLine="851"/>
        <w:jc w:val="both"/>
        <w:rPr>
          <w:rFonts w:ascii="Times New Roman" w:eastAsia="Times New Roman" w:hAnsi="Times New Roman" w:cs="Times New Roman"/>
          <w:lang w:val="id-ID"/>
        </w:rPr>
      </w:pPr>
      <w:r w:rsidRPr="66309B5A">
        <w:rPr>
          <w:rFonts w:ascii="Times New Roman" w:eastAsia="Times New Roman" w:hAnsi="Times New Roman" w:cs="Times New Roman"/>
          <w:lang w:val="id-ID"/>
        </w:rPr>
        <w:t>Penelitian ini dalam pelaksanaannya memiliki beberapa batasan yang bertujuan agar penggunaan aplikasi tidak terlalu luas maka penulis membatasi masalah menjadi beberapa hal diantaranya:</w:t>
      </w:r>
    </w:p>
    <w:p w14:paraId="455E0663" w14:textId="77777777" w:rsidR="0044542D" w:rsidRPr="00254F3A" w:rsidRDefault="0044542D" w:rsidP="0044542D">
      <w:pPr>
        <w:pStyle w:val="Standard"/>
        <w:numPr>
          <w:ilvl w:val="0"/>
          <w:numId w:val="1"/>
        </w:numPr>
        <w:spacing w:line="360" w:lineRule="auto"/>
        <w:ind w:left="851" w:hanging="851"/>
        <w:jc w:val="both"/>
        <w:rPr>
          <w:rFonts w:ascii="Times New Roman" w:eastAsia="Times New Roman" w:hAnsi="Times New Roman" w:cs="Times New Roman"/>
          <w:lang w:val="id-ID"/>
        </w:rPr>
      </w:pPr>
      <w:r w:rsidRPr="66309B5A">
        <w:rPr>
          <w:rFonts w:ascii="Times New Roman" w:eastAsia="Times New Roman" w:hAnsi="Times New Roman" w:cs="Times New Roman"/>
          <w:lang w:val="en-US"/>
        </w:rPr>
        <w:t>Aplikasi dirancang untuk pengajuan diantaranya :</w:t>
      </w:r>
    </w:p>
    <w:p w14:paraId="4327F0B0" w14:textId="77777777" w:rsidR="0044542D" w:rsidRPr="00254F3A" w:rsidRDefault="0044542D" w:rsidP="00A0746C">
      <w:pPr>
        <w:pStyle w:val="Standard"/>
        <w:numPr>
          <w:ilvl w:val="0"/>
          <w:numId w:val="10"/>
        </w:numPr>
        <w:spacing w:line="360" w:lineRule="auto"/>
        <w:ind w:left="1276" w:hanging="425"/>
        <w:jc w:val="both"/>
        <w:rPr>
          <w:rFonts w:ascii="Times New Roman" w:eastAsia="Times New Roman" w:hAnsi="Times New Roman" w:cs="Times New Roman"/>
          <w:lang w:val="id-ID"/>
        </w:rPr>
      </w:pPr>
      <w:r w:rsidRPr="66309B5A">
        <w:rPr>
          <w:rFonts w:ascii="Times New Roman" w:eastAsia="Times New Roman" w:hAnsi="Times New Roman" w:cs="Times New Roman"/>
          <w:lang w:val="en-US"/>
        </w:rPr>
        <w:t xml:space="preserve">Surat Pengantar </w:t>
      </w:r>
    </w:p>
    <w:p w14:paraId="6E4958EA" w14:textId="77777777" w:rsidR="0044542D" w:rsidRPr="00254F3A" w:rsidRDefault="0044542D" w:rsidP="00A0746C">
      <w:pPr>
        <w:pStyle w:val="Standard"/>
        <w:numPr>
          <w:ilvl w:val="0"/>
          <w:numId w:val="10"/>
        </w:numPr>
        <w:spacing w:line="360" w:lineRule="auto"/>
        <w:ind w:left="1276" w:hanging="425"/>
        <w:jc w:val="both"/>
        <w:rPr>
          <w:rFonts w:ascii="Times New Roman" w:eastAsia="Times New Roman" w:hAnsi="Times New Roman" w:cs="Times New Roman"/>
          <w:lang w:val="id-ID"/>
        </w:rPr>
      </w:pPr>
      <w:r w:rsidRPr="66309B5A">
        <w:rPr>
          <w:rFonts w:ascii="Times New Roman" w:eastAsia="Times New Roman" w:hAnsi="Times New Roman" w:cs="Times New Roman"/>
          <w:lang w:val="en-US"/>
        </w:rPr>
        <w:t xml:space="preserve">Pengajuan KK </w:t>
      </w:r>
    </w:p>
    <w:p w14:paraId="0EE50611" w14:textId="77777777" w:rsidR="0044542D" w:rsidRPr="00254F3A" w:rsidRDefault="0044542D" w:rsidP="00A0746C">
      <w:pPr>
        <w:pStyle w:val="Standard"/>
        <w:numPr>
          <w:ilvl w:val="0"/>
          <w:numId w:val="10"/>
        </w:numPr>
        <w:spacing w:line="360" w:lineRule="auto"/>
        <w:ind w:left="1276" w:hanging="425"/>
        <w:jc w:val="both"/>
        <w:rPr>
          <w:rFonts w:ascii="Times New Roman" w:eastAsia="Times New Roman" w:hAnsi="Times New Roman" w:cs="Times New Roman"/>
          <w:lang w:val="id-ID"/>
        </w:rPr>
      </w:pPr>
      <w:r w:rsidRPr="66309B5A">
        <w:rPr>
          <w:rFonts w:ascii="Times New Roman" w:eastAsia="Times New Roman" w:hAnsi="Times New Roman" w:cs="Times New Roman"/>
          <w:lang w:val="en-US"/>
        </w:rPr>
        <w:t>Pengajuan KTP</w:t>
      </w:r>
    </w:p>
    <w:p w14:paraId="032673CD" w14:textId="77777777" w:rsidR="0044542D" w:rsidRPr="00254F3A" w:rsidRDefault="0044542D" w:rsidP="0044542D">
      <w:pPr>
        <w:pStyle w:val="Standard"/>
        <w:numPr>
          <w:ilvl w:val="0"/>
          <w:numId w:val="1"/>
        </w:numPr>
        <w:spacing w:line="360" w:lineRule="auto"/>
        <w:ind w:left="851" w:hanging="851"/>
        <w:jc w:val="both"/>
        <w:rPr>
          <w:rFonts w:ascii="Times New Roman" w:eastAsia="Times New Roman" w:hAnsi="Times New Roman" w:cs="Times New Roman"/>
          <w:lang w:val="id-ID"/>
        </w:rPr>
      </w:pPr>
      <w:r w:rsidRPr="66309B5A">
        <w:rPr>
          <w:rFonts w:ascii="Times New Roman" w:eastAsia="Times New Roman" w:hAnsi="Times New Roman" w:cs="Times New Roman"/>
          <w:lang w:val="en-US"/>
        </w:rPr>
        <w:t>Aplikasi dapat diakses oleh Admin Desa, Admin Capil, Kelian Banjar dan Masyarakat. Adapun hal akses dari aplikasi ini meliputi</w:t>
      </w:r>
    </w:p>
    <w:p w14:paraId="753526BB" w14:textId="77777777" w:rsidR="0044542D" w:rsidRPr="00254F3A" w:rsidRDefault="0044542D" w:rsidP="00A0746C">
      <w:pPr>
        <w:pStyle w:val="Standard"/>
        <w:numPr>
          <w:ilvl w:val="0"/>
          <w:numId w:val="9"/>
        </w:numPr>
        <w:spacing w:line="360" w:lineRule="auto"/>
        <w:ind w:left="1276" w:hanging="425"/>
        <w:jc w:val="both"/>
        <w:rPr>
          <w:rFonts w:ascii="Times New Roman" w:eastAsia="Times New Roman" w:hAnsi="Times New Roman" w:cs="Times New Roman"/>
          <w:lang w:val="id-ID"/>
        </w:rPr>
      </w:pPr>
      <w:r w:rsidRPr="66309B5A">
        <w:rPr>
          <w:rFonts w:ascii="Times New Roman" w:eastAsia="Times New Roman" w:hAnsi="Times New Roman" w:cs="Times New Roman"/>
          <w:lang w:val="en-US"/>
        </w:rPr>
        <w:t>Admin Desa dapat menambahkan Identitas Desa, Membuat pengajuan dan Menindak lanjut pengajuan</w:t>
      </w:r>
    </w:p>
    <w:p w14:paraId="131BDB09" w14:textId="77777777" w:rsidR="0044542D" w:rsidRPr="00254F3A" w:rsidRDefault="0044542D" w:rsidP="00A0746C">
      <w:pPr>
        <w:pStyle w:val="Standard"/>
        <w:numPr>
          <w:ilvl w:val="0"/>
          <w:numId w:val="9"/>
        </w:numPr>
        <w:spacing w:line="360" w:lineRule="auto"/>
        <w:ind w:left="1276" w:hanging="425"/>
        <w:jc w:val="both"/>
        <w:rPr>
          <w:rFonts w:ascii="Times New Roman" w:eastAsia="Times New Roman" w:hAnsi="Times New Roman" w:cs="Times New Roman"/>
          <w:lang w:val="id-ID"/>
        </w:rPr>
      </w:pPr>
      <w:r w:rsidRPr="66309B5A">
        <w:rPr>
          <w:rFonts w:ascii="Times New Roman" w:eastAsia="Times New Roman" w:hAnsi="Times New Roman" w:cs="Times New Roman"/>
          <w:lang w:val="en-US"/>
        </w:rPr>
        <w:t xml:space="preserve">Admin Capil dapat melihat pengajuan dan menindak lanjuti pengajuan </w:t>
      </w:r>
    </w:p>
    <w:p w14:paraId="2EAE9F7E" w14:textId="77777777" w:rsidR="0044542D" w:rsidRPr="00B76905" w:rsidRDefault="0044542D" w:rsidP="00A0746C">
      <w:pPr>
        <w:pStyle w:val="Standard"/>
        <w:numPr>
          <w:ilvl w:val="0"/>
          <w:numId w:val="9"/>
        </w:numPr>
        <w:spacing w:line="360" w:lineRule="auto"/>
        <w:ind w:left="1276" w:hanging="425"/>
        <w:jc w:val="both"/>
        <w:rPr>
          <w:rFonts w:ascii="Times New Roman" w:eastAsia="Times New Roman" w:hAnsi="Times New Roman" w:cs="Times New Roman"/>
          <w:lang w:val="id-ID"/>
        </w:rPr>
      </w:pPr>
      <w:r w:rsidRPr="66309B5A">
        <w:rPr>
          <w:rFonts w:ascii="Times New Roman" w:eastAsia="Times New Roman" w:hAnsi="Times New Roman" w:cs="Times New Roman"/>
          <w:lang w:val="en-US"/>
        </w:rPr>
        <w:t>Masyarakat dapat melihat Identitas Desa dan melakukan pengajuan Surat Pengantar, Pengajuan KK dan Pengajuan KTP</w:t>
      </w:r>
      <w:r w:rsidRPr="66309B5A">
        <w:rPr>
          <w:rFonts w:ascii="Times New Roman" w:eastAsia="Times New Roman" w:hAnsi="Times New Roman" w:cs="Times New Roman"/>
        </w:rPr>
        <w:t>.</w:t>
      </w:r>
    </w:p>
    <w:p w14:paraId="7C297997" w14:textId="597733C3" w:rsidR="0044542D" w:rsidRPr="0044542D" w:rsidRDefault="0044542D" w:rsidP="0044542D">
      <w:pPr>
        <w:pStyle w:val="Standard"/>
        <w:numPr>
          <w:ilvl w:val="0"/>
          <w:numId w:val="1"/>
        </w:numPr>
        <w:spacing w:line="360" w:lineRule="auto"/>
        <w:ind w:left="851" w:hanging="851"/>
        <w:jc w:val="both"/>
        <w:rPr>
          <w:rFonts w:ascii="Times New Roman" w:eastAsia="Times New Roman" w:hAnsi="Times New Roman" w:cs="Times New Roman"/>
          <w:lang w:val="id-ID"/>
        </w:rPr>
      </w:pPr>
      <w:r w:rsidRPr="66309B5A">
        <w:rPr>
          <w:rFonts w:ascii="Times New Roman" w:eastAsia="Times New Roman" w:hAnsi="Times New Roman" w:cs="Times New Roman"/>
        </w:rPr>
        <w:t>Aplikasi dirancang hanya untuk desa</w:t>
      </w:r>
      <w:r>
        <w:rPr>
          <w:rFonts w:ascii="Times New Roman" w:eastAsia="Times New Roman" w:hAnsi="Times New Roman" w:cs="Times New Roman"/>
        </w:rPr>
        <w:t>-desa</w:t>
      </w:r>
      <w:r w:rsidRPr="66309B5A">
        <w:rPr>
          <w:rFonts w:ascii="Times New Roman" w:eastAsia="Times New Roman" w:hAnsi="Times New Roman" w:cs="Times New Roman"/>
        </w:rPr>
        <w:t xml:space="preserve"> yang </w:t>
      </w:r>
      <w:r>
        <w:rPr>
          <w:rFonts w:ascii="Times New Roman" w:eastAsia="Times New Roman" w:hAnsi="Times New Roman" w:cs="Times New Roman"/>
        </w:rPr>
        <w:t xml:space="preserve">terdapat </w:t>
      </w:r>
      <w:r w:rsidRPr="66309B5A">
        <w:rPr>
          <w:rFonts w:ascii="Times New Roman" w:eastAsia="Times New Roman" w:hAnsi="Times New Roman" w:cs="Times New Roman"/>
        </w:rPr>
        <w:t>pada ruang lingkup</w:t>
      </w:r>
      <w:r>
        <w:rPr>
          <w:rFonts w:ascii="Times New Roman" w:eastAsia="Times New Roman" w:hAnsi="Times New Roman" w:cs="Times New Roman"/>
        </w:rPr>
        <w:t xml:space="preserve"> atau dalam wilayah</w:t>
      </w:r>
      <w:r w:rsidRPr="66309B5A">
        <w:rPr>
          <w:rFonts w:ascii="Times New Roman" w:eastAsia="Times New Roman" w:hAnsi="Times New Roman" w:cs="Times New Roman"/>
        </w:rPr>
        <w:t xml:space="preserve"> Kabupaten Gianyar</w:t>
      </w:r>
    </w:p>
    <w:p w14:paraId="4D0996FB" w14:textId="77777777" w:rsidR="0044542D" w:rsidRDefault="0044542D" w:rsidP="0044542D">
      <w:pPr>
        <w:pStyle w:val="Standard"/>
        <w:spacing w:line="360" w:lineRule="auto"/>
        <w:jc w:val="both"/>
        <w:rPr>
          <w:rFonts w:ascii="Times New Roman" w:eastAsia="Times New Roman" w:hAnsi="Times New Roman" w:cs="Times New Roman"/>
          <w:lang w:val="id-ID"/>
        </w:rPr>
      </w:pPr>
    </w:p>
    <w:p w14:paraId="3CA47C3A" w14:textId="77777777" w:rsidR="00160BCF" w:rsidRDefault="00160BCF" w:rsidP="007A6667">
      <w:pPr>
        <w:pStyle w:val="Heading1"/>
        <w:sectPr w:rsidR="00160BCF" w:rsidSect="00F37116">
          <w:headerReference w:type="default" r:id="rId17"/>
          <w:footerReference w:type="default" r:id="rId18"/>
          <w:footerReference w:type="first" r:id="rId19"/>
          <w:pgSz w:w="11906" w:h="16838" w:code="9"/>
          <w:pgMar w:top="1872" w:right="1872" w:bottom="1872" w:left="2016" w:header="567" w:footer="567" w:gutter="0"/>
          <w:pgNumType w:start="1"/>
          <w:cols w:space="720"/>
          <w:titlePg/>
          <w:docGrid w:linePitch="360"/>
        </w:sectPr>
      </w:pPr>
    </w:p>
    <w:p w14:paraId="1D56E5C3" w14:textId="665DEEF1" w:rsidR="007A6667" w:rsidRDefault="007A6667" w:rsidP="007A6667">
      <w:pPr>
        <w:pStyle w:val="Heading1"/>
      </w:pPr>
      <w:bookmarkStart w:id="38" w:name="_Toc61213479"/>
      <w:r>
        <w:lastRenderedPageBreak/>
        <w:t>BAB II</w:t>
      </w:r>
      <w:r>
        <w:br/>
      </w:r>
      <w:r w:rsidR="0044542D">
        <w:t>KAJIAN</w:t>
      </w:r>
      <w:r>
        <w:t xml:space="preserve"> PUSTAKA</w:t>
      </w:r>
      <w:bookmarkEnd w:id="38"/>
    </w:p>
    <w:p w14:paraId="29B92E8D" w14:textId="119D44CB" w:rsidR="007A6667" w:rsidRDefault="007A6667" w:rsidP="007A6667"/>
    <w:p w14:paraId="5964DF95" w14:textId="77777777" w:rsidR="00632BD7" w:rsidRPr="00D53AB1" w:rsidRDefault="00632BD7" w:rsidP="007A6667"/>
    <w:p w14:paraId="403BA05A" w14:textId="21DA0044" w:rsidR="007A6667" w:rsidRDefault="007A6667" w:rsidP="007A6667">
      <w:pPr>
        <w:ind w:firstLine="851"/>
        <w:rPr>
          <w:rFonts w:cs="Times New Roman"/>
          <w:szCs w:val="24"/>
        </w:rPr>
      </w:pPr>
      <w:r w:rsidRPr="00D53AB1">
        <w:rPr>
          <w:rFonts w:cs="Times New Roman"/>
          <w:szCs w:val="24"/>
        </w:rPr>
        <w:t xml:space="preserve">Bab II </w:t>
      </w:r>
      <w:proofErr w:type="gramStart"/>
      <w:r w:rsidRPr="00D53AB1">
        <w:rPr>
          <w:rFonts w:cs="Times New Roman"/>
          <w:szCs w:val="24"/>
        </w:rPr>
        <w:t>akan</w:t>
      </w:r>
      <w:proofErr w:type="gramEnd"/>
      <w:r w:rsidRPr="00D53AB1">
        <w:rPr>
          <w:rFonts w:cs="Times New Roman"/>
          <w:szCs w:val="24"/>
        </w:rPr>
        <w:t xml:space="preserve"> menjelaskan tentang teori-teo</w:t>
      </w:r>
      <w:r w:rsidR="004D79AB">
        <w:rPr>
          <w:rFonts w:cs="Times New Roman"/>
          <w:szCs w:val="24"/>
        </w:rPr>
        <w:t xml:space="preserve">ri penunjang yang digunakan sebagai acuan dalam menulis laporan dan terkait penelitian di </w:t>
      </w:r>
      <w:r w:rsidR="004D79AB" w:rsidRPr="00D53AB1">
        <w:rPr>
          <w:rFonts w:cs="Times New Roman"/>
          <w:szCs w:val="24"/>
        </w:rPr>
        <w:t xml:space="preserve">Dinas </w:t>
      </w:r>
      <w:r w:rsidR="004D79AB">
        <w:rPr>
          <w:rStyle w:val="Emphasis"/>
          <w:rFonts w:cs="Times New Roman"/>
          <w:bCs/>
          <w:szCs w:val="24"/>
          <w:shd w:val="clear" w:color="auto" w:fill="FFFFFF"/>
        </w:rPr>
        <w:t>Komunikasi dan Informatika</w:t>
      </w:r>
      <w:r w:rsidR="004D79AB">
        <w:rPr>
          <w:rFonts w:cs="Times New Roman"/>
          <w:szCs w:val="24"/>
        </w:rPr>
        <w:t xml:space="preserve"> Kabupaten Gianyar</w:t>
      </w:r>
      <w:r w:rsidRPr="00D53AB1">
        <w:rPr>
          <w:rFonts w:cs="Times New Roman"/>
          <w:szCs w:val="24"/>
        </w:rPr>
        <w:t>.</w:t>
      </w:r>
    </w:p>
    <w:p w14:paraId="4348F94F" w14:textId="77777777" w:rsidR="004D79AB" w:rsidRPr="00D53AB1" w:rsidRDefault="004D79AB" w:rsidP="007A6667">
      <w:pPr>
        <w:ind w:firstLine="851"/>
        <w:rPr>
          <w:rFonts w:cs="Times New Roman"/>
          <w:szCs w:val="24"/>
        </w:rPr>
      </w:pPr>
    </w:p>
    <w:p w14:paraId="007AF965" w14:textId="64B96099" w:rsidR="004D79AB" w:rsidRDefault="004D79AB" w:rsidP="00A0746C">
      <w:pPr>
        <w:pStyle w:val="Heading2"/>
        <w:numPr>
          <w:ilvl w:val="1"/>
          <w:numId w:val="14"/>
        </w:numPr>
        <w:ind w:left="851" w:hanging="851"/>
        <w:jc w:val="left"/>
      </w:pPr>
      <w:bookmarkStart w:id="39" w:name="_Toc61213480"/>
      <w:bookmarkStart w:id="40" w:name="_Toc50499334"/>
      <w:r>
        <w:t>State of the Art</w:t>
      </w:r>
      <w:bookmarkEnd w:id="39"/>
    </w:p>
    <w:p w14:paraId="676F1087" w14:textId="0A97C2E7" w:rsidR="004D79AB" w:rsidRDefault="004D79AB" w:rsidP="004D79AB">
      <w:pPr>
        <w:ind w:firstLine="851"/>
      </w:pPr>
      <w:proofErr w:type="gramStart"/>
      <w:r>
        <w:t>Perancangan tentang Desain Sistem Aplikasi Desa Digital studi kasus Dinas Kominfo Kabupaten Gianyar memiliki persamaan dan keterkaitan dengan beberapa penelitian yang telah dilakukan sebelumnya diantaranya adalah sebagai berikut.</w:t>
      </w:r>
      <w:proofErr w:type="gramEnd"/>
    </w:p>
    <w:p w14:paraId="055F3612" w14:textId="18F21B7C" w:rsidR="004D79AB" w:rsidRDefault="004D79AB" w:rsidP="004D79AB">
      <w:pPr>
        <w:ind w:firstLine="851"/>
      </w:pPr>
      <w:proofErr w:type="gramStart"/>
      <w:r>
        <w:t xml:space="preserve">Penelitian yang pertama menggunakan metode </w:t>
      </w:r>
      <w:r w:rsidRPr="004D79AB">
        <w:rPr>
          <w:i/>
        </w:rPr>
        <w:t>UML (Unified Modeling Language)</w:t>
      </w:r>
      <w:r>
        <w:t xml:space="preserve"> untuk merancang sistem.</w:t>
      </w:r>
      <w:proofErr w:type="gramEnd"/>
      <w:r>
        <w:t xml:space="preserve"> </w:t>
      </w:r>
      <w:proofErr w:type="gramStart"/>
      <w:r>
        <w:t>Hasil dari penelitian ini menghasilkan perancangan Rancangan Sistem Informasi Pengelolaan Data Kependudukan Desa (Studi Kasus di Kantor Desa Sangiang Kecamatan Sepatan Timur) (Saputra and Effiyaldi, 2017).</w:t>
      </w:r>
      <w:proofErr w:type="gramEnd"/>
      <w:r>
        <w:t xml:space="preserve"> </w:t>
      </w:r>
      <w:proofErr w:type="gramStart"/>
      <w:r>
        <w:t>Tujuan penelitian ini menganalisis dan merancang sistem administrasi yang mengolah data penduduk yang terintegrasi langsung untuk pembuatan surat-surat keterangan serta pelaporan yang tersistem.</w:t>
      </w:r>
      <w:proofErr w:type="gramEnd"/>
      <w:r>
        <w:t xml:space="preserve"> </w:t>
      </w:r>
      <w:proofErr w:type="gramStart"/>
      <w:r>
        <w:t>Rancangan ini dapat dikembangkan menjadi suatu aplikasi yang dapat diimplementasikan, serta diharapkan penelitian ini dapat menjadi referensi dan pembelajaran khususnya di bidang sistem informasi.</w:t>
      </w:r>
      <w:proofErr w:type="gramEnd"/>
    </w:p>
    <w:p w14:paraId="36BBA7DF" w14:textId="21FD33FF" w:rsidR="004D79AB" w:rsidRDefault="004D79AB" w:rsidP="004D79AB">
      <w:pPr>
        <w:ind w:firstLine="851"/>
      </w:pPr>
      <w:proofErr w:type="gramStart"/>
      <w:r>
        <w:t>Penelitian selanjutnya adalah merancang Sistem Informasi Pelayanan Administrasi dengan menggunakan metode pengembangan Waterfall yang dimulai dari tahap (</w:t>
      </w:r>
      <w:r w:rsidRPr="00632BD7">
        <w:rPr>
          <w:i/>
        </w:rPr>
        <w:t>requirement analisis</w:t>
      </w:r>
      <w:r>
        <w:t xml:space="preserve">), </w:t>
      </w:r>
      <w:r w:rsidRPr="00632BD7">
        <w:rPr>
          <w:i/>
        </w:rPr>
        <w:t>system design, implementation, integration</w:t>
      </w:r>
      <w:r>
        <w:t xml:space="preserve"> </w:t>
      </w:r>
      <w:r w:rsidRPr="00632BD7">
        <w:rPr>
          <w:i/>
        </w:rPr>
        <w:t>and testing, serta maintenance</w:t>
      </w:r>
      <w:r w:rsidR="00632BD7">
        <w:t xml:space="preserve"> </w:t>
      </w:r>
      <w:r>
        <w:t>(Khaerunnisa and Nofiati, 2020)</w:t>
      </w:r>
      <w:r w:rsidR="00632BD7">
        <w:t>.</w:t>
      </w:r>
      <w:proofErr w:type="gramEnd"/>
      <w:r>
        <w:t xml:space="preserve"> </w:t>
      </w:r>
      <w:proofErr w:type="gramStart"/>
      <w:r>
        <w:t xml:space="preserve">Menggunakan Bahasa pemrograman PHP, </w:t>
      </w:r>
      <w:r w:rsidRPr="00632BD7">
        <w:rPr>
          <w:i/>
        </w:rPr>
        <w:t>database</w:t>
      </w:r>
      <w:r>
        <w:t xml:space="preserve"> MySQL dan metode pengujian Blackbox dan </w:t>
      </w:r>
      <w:r w:rsidRPr="00632BD7">
        <w:rPr>
          <w:i/>
        </w:rPr>
        <w:t>MOS (Mean Opinion Score)</w:t>
      </w:r>
      <w:r>
        <w:t>.</w:t>
      </w:r>
      <w:proofErr w:type="gramEnd"/>
      <w:r>
        <w:t xml:space="preserve"> Sistem Informasi Pelayanan Administrasi Kependududkan Berbasis Web Studi Kasus Desa Sidakangen Purbalingga dalam mengelola pengajuan surat yang dapat dijadikan bahan evaluasi untuk perbaikan dan </w:t>
      </w:r>
      <w:r>
        <w:lastRenderedPageBreak/>
        <w:t>kemajuan Desa Sidakangen itu sendiri dengan hasil pengujian UAT membuktikan bahwa 80% sistem telah bekerja sesuai dengan kebutuhan pengguna yang telah ditentukan.</w:t>
      </w:r>
    </w:p>
    <w:p w14:paraId="094E1E8D" w14:textId="60989AF0" w:rsidR="004D79AB" w:rsidRDefault="004D79AB" w:rsidP="004D79AB">
      <w:pPr>
        <w:ind w:firstLine="851"/>
      </w:pPr>
      <w:proofErr w:type="gramStart"/>
      <w:r>
        <w:t xml:space="preserve">Penelitian yang ketiga yaitu perancangan sistem informasi mengenai Pengolahan Data Administrasi Kependudukan pada Kantor Desa Pucung menggunakan metode </w:t>
      </w:r>
      <w:r w:rsidRPr="00632BD7">
        <w:rPr>
          <w:i/>
        </w:rPr>
        <w:t>Waterfall</w:t>
      </w:r>
      <w:r>
        <w:t xml:space="preserve"> sebagai meto</w:t>
      </w:r>
      <w:r w:rsidR="00632BD7">
        <w:t>de pengembangan perangkat lunak</w:t>
      </w:r>
      <w:r>
        <w:t xml:space="preserve"> (Mita et al., 2018).</w:t>
      </w:r>
      <w:proofErr w:type="gramEnd"/>
      <w:r>
        <w:t xml:space="preserve"> Tahap awal yaitu Analisa Kebutuhan Perangkat Lunak dan tahap akhir yaitu Desain, sistem ini telah peneliti analisa mengenai </w:t>
      </w:r>
      <w:proofErr w:type="gramStart"/>
      <w:r>
        <w:t>apa</w:t>
      </w:r>
      <w:proofErr w:type="gramEnd"/>
      <w:r>
        <w:t xml:space="preserve"> saja yang dibutuhkan oleh pengguna sehingga sistem ini dapat bermanfaat untuk pengguna. Perancangan ini merupakan solusi terbaik untuk memecahkan permasalahan-permasalahan yang ada serta meningkatkan kinerja pelayanan dan menjadi lebih cepat, mudah dan rapih dibandingkan sistem yang terdahulu</w:t>
      </w:r>
    </w:p>
    <w:p w14:paraId="566B4D76" w14:textId="1069828C" w:rsidR="004D79AB" w:rsidRDefault="004D79AB" w:rsidP="004D79AB">
      <w:pPr>
        <w:ind w:firstLine="851"/>
      </w:pPr>
      <w:r>
        <w:t xml:space="preserve">Penelitian selanjutnya didasarkan dari permasalahan didesa bahwa warga yang berada didesa banjaran dalam pembuatan </w:t>
      </w:r>
      <w:proofErr w:type="gramStart"/>
      <w:r>
        <w:t>surat</w:t>
      </w:r>
      <w:proofErr w:type="gramEnd"/>
      <w:r>
        <w:t xml:space="preserve"> administrasi memerlukan proses yang lama dimana pemrosesan surat administrasi melalui </w:t>
      </w:r>
      <w:r w:rsidRPr="00632BD7">
        <w:rPr>
          <w:i/>
        </w:rPr>
        <w:t>Microsoft Word</w:t>
      </w:r>
      <w:r>
        <w:t xml:space="preserve">, maka solusi diajukan yaitu dibuatnya aplikasi sistem informasi berbasis web. Metodologi pengembangan sistem yang digunakan adalah </w:t>
      </w:r>
      <w:r w:rsidRPr="00632BD7">
        <w:rPr>
          <w:i/>
        </w:rPr>
        <w:t>Rapid Application Development (RAD)</w:t>
      </w:r>
      <w:r>
        <w:t xml:space="preserve"> dan Bahasa pemrograman yang digunakan adalah PHP dan MySQL sebagai </w:t>
      </w:r>
      <w:r w:rsidRPr="00632BD7">
        <w:rPr>
          <w:i/>
        </w:rPr>
        <w:t>database</w:t>
      </w:r>
      <w:r>
        <w:t xml:space="preserve"> (E-government, 2015). Aplikasi ini berbasis E-government yang dapat mengefisienkan waktu dengan </w:t>
      </w:r>
      <w:proofErr w:type="gramStart"/>
      <w:r>
        <w:t>cara</w:t>
      </w:r>
      <w:proofErr w:type="gramEnd"/>
      <w:r>
        <w:t xml:space="preserve"> menjalankan sistem yang sudah dibuat bahkan sudah disetujui oleh pihak kantor desa, sehingga dapat memudahkan warga melakukan permohonan pembuatan surat melalui </w:t>
      </w:r>
      <w:r w:rsidRPr="00632BD7">
        <w:rPr>
          <w:i/>
        </w:rPr>
        <w:t>website</w:t>
      </w:r>
      <w:r>
        <w:t xml:space="preserve"> dan dapat juga dijalankan di </w:t>
      </w:r>
      <w:r w:rsidRPr="00632BD7">
        <w:rPr>
          <w:i/>
        </w:rPr>
        <w:t>smartphone</w:t>
      </w:r>
      <w:r>
        <w:t xml:space="preserve"> dengan catatan harus menggunakan aplikasi </w:t>
      </w:r>
      <w:r w:rsidRPr="00632BD7">
        <w:rPr>
          <w:i/>
        </w:rPr>
        <w:t>browser</w:t>
      </w:r>
      <w:r>
        <w:t xml:space="preserve"> yang mumpuni seperti Google Chrome.</w:t>
      </w:r>
    </w:p>
    <w:p w14:paraId="2A12344F" w14:textId="48780D1E" w:rsidR="004D79AB" w:rsidRDefault="004D79AB" w:rsidP="004D79AB">
      <w:pPr>
        <w:ind w:firstLine="851"/>
      </w:pPr>
      <w:r>
        <w:t xml:space="preserve">Penelitian yang ke lima yaitu rancang bangun suatu sistem informasi digital layanan administrasi publik berbasis </w:t>
      </w:r>
      <w:r w:rsidRPr="00632BD7">
        <w:rPr>
          <w:i/>
        </w:rPr>
        <w:t>web responsive</w:t>
      </w:r>
      <w:r>
        <w:t xml:space="preserve"> yang mana masyarakat dapat melakukan proses permohonan usulan pembuatan surat keterangan dari desa melalui sistem dan masyarakat juga dapat memperoleh surat keterangan yang dicetak melalui sistem informasi digital setelah usulan divalidasi dan disetujui oleh kepala desa. </w:t>
      </w:r>
      <w:proofErr w:type="gramStart"/>
      <w:r>
        <w:t xml:space="preserve">Metode Pengembangan Sistem pada peneliti ini menggunakan metode pengembangan sistem yaitu </w:t>
      </w:r>
      <w:r w:rsidRPr="00632BD7">
        <w:rPr>
          <w:i/>
        </w:rPr>
        <w:t>System Development Life Cycle (SDLC)</w:t>
      </w:r>
      <w:r>
        <w:t xml:space="preserve"> (Ahmadi and </w:t>
      </w:r>
      <w:r>
        <w:lastRenderedPageBreak/>
        <w:t>Juliansa, 2019).</w:t>
      </w:r>
      <w:proofErr w:type="gramEnd"/>
      <w:r>
        <w:t xml:space="preserve"> Aplikasi ini dapat melayani proses pembuatan </w:t>
      </w:r>
      <w:proofErr w:type="gramStart"/>
      <w:r>
        <w:t>surat</w:t>
      </w:r>
      <w:proofErr w:type="gramEnd"/>
      <w:r>
        <w:t xml:space="preserve"> pengantar </w:t>
      </w:r>
      <w:r w:rsidRPr="004D79AB">
        <w:t>secara digital diantaranya Permohonan KTP WNI, Permohonan KK Baru WNI, Surat Keterangan Lahir, Surat Keterangan Menikah, Surat Pengantar SKCK, Surat Keterangan Wali, Surat Keterangan Belum Pernah Menikah, Surat Keterangan Janda/Duda, Surat Keterangan Tidak Mampu, Surat Permohonan Akta Kelahiran dan Surat Permohonan Akta Kematian</w:t>
      </w:r>
      <w:r>
        <w:t>.</w:t>
      </w:r>
    </w:p>
    <w:p w14:paraId="0380A258" w14:textId="77777777" w:rsidR="004D79AB" w:rsidRPr="004D79AB" w:rsidRDefault="004D79AB" w:rsidP="004D79AB">
      <w:pPr>
        <w:ind w:firstLine="851"/>
      </w:pPr>
    </w:p>
    <w:p w14:paraId="62A267FF" w14:textId="24BCF7CB" w:rsidR="004D79AB" w:rsidRDefault="004D79AB" w:rsidP="00A0746C">
      <w:pPr>
        <w:pStyle w:val="Heading2"/>
        <w:numPr>
          <w:ilvl w:val="1"/>
          <w:numId w:val="14"/>
        </w:numPr>
        <w:ind w:left="851" w:hanging="851"/>
        <w:jc w:val="left"/>
      </w:pPr>
      <w:bookmarkStart w:id="41" w:name="_Toc61213481"/>
      <w:r>
        <w:t>Konsep Bahasa Pemrograman</w:t>
      </w:r>
      <w:bookmarkEnd w:id="41"/>
      <w:r>
        <w:t xml:space="preserve"> </w:t>
      </w:r>
    </w:p>
    <w:p w14:paraId="0B7C91E2" w14:textId="77777777" w:rsidR="004D79AB" w:rsidRDefault="004D79AB" w:rsidP="004D79AB">
      <w:pPr>
        <w:ind w:firstLine="851"/>
        <w:rPr>
          <w:rFonts w:cs="Times New Roman"/>
          <w:szCs w:val="24"/>
        </w:rPr>
      </w:pPr>
      <w:r w:rsidRPr="007C08F2">
        <w:rPr>
          <w:rFonts w:cs="Times New Roman"/>
          <w:szCs w:val="24"/>
        </w:rPr>
        <w:t xml:space="preserve">Bahasa pemrograman adalah notasi yang digunakan untuk menulis program (komputer). </w:t>
      </w:r>
      <w:proofErr w:type="gramStart"/>
      <w:r w:rsidRPr="007C08F2">
        <w:rPr>
          <w:rFonts w:cs="Times New Roman"/>
          <w:szCs w:val="24"/>
        </w:rPr>
        <w:t>Bahasa ini dibagi menjadi tiga tingkatan yaitu bahasa mesin, bahasa tingkat rendah dan bahasa tingkat tinggi.</w:t>
      </w:r>
      <w:proofErr w:type="gramEnd"/>
      <w:r>
        <w:rPr>
          <w:rFonts w:cs="Times New Roman"/>
          <w:szCs w:val="24"/>
        </w:rPr>
        <w:t xml:space="preserve"> </w:t>
      </w:r>
    </w:p>
    <w:p w14:paraId="44F54253" w14:textId="7C45B90A" w:rsidR="004D79AB" w:rsidRDefault="004D79AB" w:rsidP="004D79AB">
      <w:pPr>
        <w:ind w:firstLine="851"/>
        <w:rPr>
          <w:rFonts w:cs="Times New Roman"/>
          <w:szCs w:val="24"/>
        </w:rPr>
      </w:pPr>
      <w:r w:rsidRPr="007C08F2">
        <w:rPr>
          <w:rFonts w:cs="Times New Roman"/>
          <w:szCs w:val="24"/>
        </w:rPr>
        <w:t>Bahasa mesin (</w:t>
      </w:r>
      <w:r w:rsidRPr="007C08F2">
        <w:rPr>
          <w:rFonts w:cs="Times New Roman"/>
          <w:i/>
          <w:szCs w:val="24"/>
        </w:rPr>
        <w:t>machine language</w:t>
      </w:r>
      <w:r w:rsidRPr="007C08F2">
        <w:rPr>
          <w:rFonts w:cs="Times New Roman"/>
          <w:szCs w:val="24"/>
        </w:rPr>
        <w:t xml:space="preserve">) berupa </w:t>
      </w:r>
      <w:r w:rsidRPr="007C08F2">
        <w:rPr>
          <w:rFonts w:cs="Times New Roman"/>
          <w:i/>
          <w:szCs w:val="24"/>
        </w:rPr>
        <w:t>microinstruction</w:t>
      </w:r>
      <w:r w:rsidRPr="007C08F2">
        <w:rPr>
          <w:rFonts w:cs="Times New Roman"/>
          <w:szCs w:val="24"/>
        </w:rPr>
        <w:t xml:space="preserve"> atau </w:t>
      </w:r>
      <w:r w:rsidRPr="007C08F2">
        <w:rPr>
          <w:rFonts w:cs="Times New Roman"/>
          <w:i/>
          <w:szCs w:val="24"/>
        </w:rPr>
        <w:t>hardwire</w:t>
      </w:r>
      <w:r w:rsidRPr="007C08F2">
        <w:rPr>
          <w:rFonts w:cs="Times New Roman"/>
          <w:szCs w:val="24"/>
        </w:rPr>
        <w:t xml:space="preserve">. </w:t>
      </w:r>
      <w:proofErr w:type="gramStart"/>
      <w:r w:rsidRPr="007C08F2">
        <w:rPr>
          <w:rFonts w:cs="Times New Roman"/>
          <w:szCs w:val="24"/>
        </w:rPr>
        <w:t>Programnya sangat panjang dan sulit dipahami.</w:t>
      </w:r>
      <w:proofErr w:type="gramEnd"/>
      <w:r w:rsidRPr="007C08F2">
        <w:rPr>
          <w:rFonts w:cs="Times New Roman"/>
          <w:szCs w:val="24"/>
        </w:rPr>
        <w:t xml:space="preserve"> </w:t>
      </w:r>
      <w:proofErr w:type="gramStart"/>
      <w:r w:rsidRPr="007C08F2">
        <w:rPr>
          <w:rFonts w:cs="Times New Roman"/>
          <w:szCs w:val="24"/>
        </w:rPr>
        <w:t>Di samping itu sangat tergantung pada arsitektur mesin.</w:t>
      </w:r>
      <w:proofErr w:type="gramEnd"/>
      <w:r w:rsidRPr="007C08F2">
        <w:rPr>
          <w:rFonts w:cs="Times New Roman"/>
          <w:szCs w:val="24"/>
        </w:rPr>
        <w:t xml:space="preserve"> </w:t>
      </w:r>
      <w:proofErr w:type="gramStart"/>
      <w:r w:rsidRPr="007C08F2">
        <w:rPr>
          <w:rFonts w:cs="Times New Roman"/>
          <w:szCs w:val="24"/>
        </w:rPr>
        <w:t>Keunggulannya adalah prosesnya sangat cepat dan t</w:t>
      </w:r>
      <w:r w:rsidR="00632BD7">
        <w:rPr>
          <w:rFonts w:cs="Times New Roman"/>
          <w:szCs w:val="24"/>
        </w:rPr>
        <w:t>idak perlu interpreter atau pen</w:t>
      </w:r>
      <w:r w:rsidRPr="007C08F2">
        <w:rPr>
          <w:rFonts w:cs="Times New Roman"/>
          <w:szCs w:val="24"/>
        </w:rPr>
        <w:t>erjemah Bahasa tingkat rendah (</w:t>
      </w:r>
      <w:r w:rsidRPr="007C08F2">
        <w:rPr>
          <w:rFonts w:cs="Times New Roman"/>
          <w:i/>
          <w:szCs w:val="24"/>
        </w:rPr>
        <w:t>low level language</w:t>
      </w:r>
      <w:r w:rsidRPr="007C08F2">
        <w:rPr>
          <w:rFonts w:cs="Times New Roman"/>
          <w:szCs w:val="24"/>
        </w:rPr>
        <w:t xml:space="preserve">) berupa </w:t>
      </w:r>
      <w:r w:rsidRPr="007C08F2">
        <w:rPr>
          <w:rFonts w:cs="Times New Roman"/>
          <w:i/>
          <w:szCs w:val="24"/>
        </w:rPr>
        <w:t>macroinstruction</w:t>
      </w:r>
      <w:r w:rsidRPr="007C08F2">
        <w:rPr>
          <w:rFonts w:cs="Times New Roman"/>
          <w:szCs w:val="24"/>
        </w:rPr>
        <w:t xml:space="preserve"> (</w:t>
      </w:r>
      <w:r w:rsidRPr="007C08F2">
        <w:rPr>
          <w:rFonts w:cs="Times New Roman"/>
          <w:i/>
          <w:szCs w:val="24"/>
        </w:rPr>
        <w:t>assembly</w:t>
      </w:r>
      <w:r w:rsidRPr="007C08F2">
        <w:rPr>
          <w:rFonts w:cs="Times New Roman"/>
          <w:szCs w:val="24"/>
        </w:rPr>
        <w:t>).</w:t>
      </w:r>
      <w:proofErr w:type="gramEnd"/>
      <w:r w:rsidRPr="007C08F2">
        <w:rPr>
          <w:rFonts w:cs="Times New Roman"/>
          <w:szCs w:val="24"/>
        </w:rPr>
        <w:t xml:space="preserve"> </w:t>
      </w:r>
      <w:proofErr w:type="gramStart"/>
      <w:r w:rsidRPr="007C08F2">
        <w:rPr>
          <w:rFonts w:cs="Times New Roman"/>
          <w:szCs w:val="24"/>
        </w:rPr>
        <w:t>Seperti halnya bahasa mesin, bahasa tingkat rendah tergantung pada arsitektur mesin.</w:t>
      </w:r>
      <w:proofErr w:type="gramEnd"/>
      <w:r w:rsidRPr="007C08F2">
        <w:rPr>
          <w:rFonts w:cs="Times New Roman"/>
          <w:szCs w:val="24"/>
        </w:rPr>
        <w:t xml:space="preserve"> </w:t>
      </w:r>
      <w:proofErr w:type="gramStart"/>
      <w:r w:rsidRPr="007C08F2">
        <w:rPr>
          <w:rFonts w:cs="Times New Roman"/>
          <w:szCs w:val="24"/>
        </w:rPr>
        <w:t>Programnya panjang dan sulit dipahami walaupun prosesnya cepat.</w:t>
      </w:r>
      <w:proofErr w:type="gramEnd"/>
      <w:r w:rsidRPr="007C08F2">
        <w:rPr>
          <w:rFonts w:cs="Times New Roman"/>
          <w:szCs w:val="24"/>
        </w:rPr>
        <w:t xml:space="preserve"> </w:t>
      </w:r>
      <w:proofErr w:type="gramStart"/>
      <w:r w:rsidRPr="007C08F2">
        <w:rPr>
          <w:rFonts w:cs="Times New Roman"/>
          <w:szCs w:val="24"/>
        </w:rPr>
        <w:t xml:space="preserve">Jenis bahasa tingkat ini perlu penerjemah berupa </w:t>
      </w:r>
      <w:r w:rsidRPr="00632BD7">
        <w:rPr>
          <w:rFonts w:cs="Times New Roman"/>
          <w:i/>
          <w:szCs w:val="24"/>
        </w:rPr>
        <w:t>assembler</w:t>
      </w:r>
      <w:r w:rsidRPr="007C08F2">
        <w:rPr>
          <w:rFonts w:cs="Times New Roman"/>
          <w:szCs w:val="24"/>
        </w:rPr>
        <w:t>.</w:t>
      </w:r>
      <w:proofErr w:type="gramEnd"/>
      <w:r w:rsidRPr="007C08F2">
        <w:rPr>
          <w:rFonts w:cs="Times New Roman"/>
          <w:szCs w:val="24"/>
        </w:rPr>
        <w:t xml:space="preserve"> </w:t>
      </w:r>
    </w:p>
    <w:p w14:paraId="0FFE3EF9" w14:textId="77777777" w:rsidR="004D79AB" w:rsidRDefault="004D79AB" w:rsidP="004D79AB">
      <w:pPr>
        <w:ind w:firstLine="851"/>
        <w:rPr>
          <w:rFonts w:cs="Times New Roman"/>
          <w:szCs w:val="24"/>
        </w:rPr>
      </w:pPr>
      <w:proofErr w:type="gramStart"/>
      <w:r w:rsidRPr="007C08F2">
        <w:rPr>
          <w:rFonts w:cs="Times New Roman"/>
          <w:szCs w:val="24"/>
        </w:rPr>
        <w:t>Bahasa tingkat tinggi (</w:t>
      </w:r>
      <w:r w:rsidRPr="007C08F2">
        <w:rPr>
          <w:rFonts w:cs="Times New Roman"/>
          <w:i/>
          <w:szCs w:val="24"/>
        </w:rPr>
        <w:t>high level language</w:t>
      </w:r>
      <w:r w:rsidRPr="007C08F2">
        <w:rPr>
          <w:rFonts w:cs="Times New Roman"/>
          <w:szCs w:val="24"/>
        </w:rPr>
        <w:t>) menyerupai struktur bahasa manusia sehingga mudah dipahami.</w:t>
      </w:r>
      <w:proofErr w:type="gramEnd"/>
      <w:r w:rsidRPr="007C08F2">
        <w:rPr>
          <w:rFonts w:cs="Times New Roman"/>
          <w:szCs w:val="24"/>
        </w:rPr>
        <w:t xml:space="preserve"> </w:t>
      </w:r>
      <w:proofErr w:type="gramStart"/>
      <w:r w:rsidRPr="007C08F2">
        <w:rPr>
          <w:rFonts w:cs="Times New Roman"/>
          <w:szCs w:val="24"/>
        </w:rPr>
        <w:t>Bahasa ini tidak tergantung pada arsitektur mesin tetapi memerlukan penterjemah berupa compiler atau interpreter.</w:t>
      </w:r>
      <w:proofErr w:type="gramEnd"/>
      <w:r w:rsidRPr="007C08F2">
        <w:rPr>
          <w:rFonts w:cs="Times New Roman"/>
          <w:szCs w:val="24"/>
        </w:rPr>
        <w:t xml:space="preserve"> Secara garis besar ada dua kategori bahasa pemrograman yaitu: bahasa pemrograman </w:t>
      </w:r>
      <w:proofErr w:type="gramStart"/>
      <w:r w:rsidRPr="007C08F2">
        <w:rPr>
          <w:rFonts w:cs="Times New Roman"/>
          <w:szCs w:val="24"/>
        </w:rPr>
        <w:t>aras</w:t>
      </w:r>
      <w:proofErr w:type="gramEnd"/>
      <w:r w:rsidRPr="007C08F2">
        <w:rPr>
          <w:rFonts w:cs="Times New Roman"/>
          <w:szCs w:val="24"/>
        </w:rPr>
        <w:t xml:space="preserve"> rendah </w:t>
      </w:r>
      <w:r w:rsidRPr="007C08F2">
        <w:rPr>
          <w:rFonts w:cs="Times New Roman"/>
          <w:i/>
          <w:szCs w:val="24"/>
        </w:rPr>
        <w:t>(low level</w:t>
      </w:r>
      <w:r w:rsidRPr="007C08F2">
        <w:rPr>
          <w:rFonts w:cs="Times New Roman"/>
          <w:szCs w:val="24"/>
        </w:rPr>
        <w:t>) dan bahasa pemrograman level tinggi (</w:t>
      </w:r>
      <w:r w:rsidRPr="007C08F2">
        <w:rPr>
          <w:rFonts w:cs="Times New Roman"/>
          <w:i/>
          <w:szCs w:val="24"/>
        </w:rPr>
        <w:t>high level</w:t>
      </w:r>
      <w:r w:rsidRPr="007C08F2">
        <w:rPr>
          <w:rFonts w:cs="Times New Roman"/>
          <w:szCs w:val="24"/>
        </w:rPr>
        <w:t xml:space="preserve">). Bahasa pemrograman </w:t>
      </w:r>
      <w:proofErr w:type="gramStart"/>
      <w:r w:rsidRPr="007C08F2">
        <w:rPr>
          <w:rFonts w:cs="Times New Roman"/>
          <w:szCs w:val="24"/>
        </w:rPr>
        <w:t>aras</w:t>
      </w:r>
      <w:proofErr w:type="gramEnd"/>
      <w:r w:rsidRPr="007C08F2">
        <w:rPr>
          <w:rFonts w:cs="Times New Roman"/>
          <w:szCs w:val="24"/>
        </w:rPr>
        <w:t xml:space="preserve"> rendah cenderung mendekati level komputer, ini artinya bahwa bahasanya ditulis mendekati atau sama dengan bahasa mesin komputer, hal ini sangat sulit ditulis karena bahasanya jauh dari bahasa manusia yang digunakan sehari-hari. Bahasa pemrograman yang lebih mudah dipelajari adalah bahasa pemrograman </w:t>
      </w:r>
      <w:proofErr w:type="gramStart"/>
      <w:r w:rsidRPr="007C08F2">
        <w:rPr>
          <w:rFonts w:cs="Times New Roman"/>
          <w:szCs w:val="24"/>
        </w:rPr>
        <w:t>aras</w:t>
      </w:r>
      <w:proofErr w:type="gramEnd"/>
      <w:r w:rsidRPr="007C08F2">
        <w:rPr>
          <w:rFonts w:cs="Times New Roman"/>
          <w:szCs w:val="24"/>
        </w:rPr>
        <w:t xml:space="preserve"> tinggi. Disebut </w:t>
      </w:r>
      <w:proofErr w:type="gramStart"/>
      <w:r w:rsidRPr="007C08F2">
        <w:rPr>
          <w:rFonts w:cs="Times New Roman"/>
          <w:szCs w:val="24"/>
        </w:rPr>
        <w:t>aras</w:t>
      </w:r>
      <w:proofErr w:type="gramEnd"/>
      <w:r w:rsidRPr="007C08F2">
        <w:rPr>
          <w:rFonts w:cs="Times New Roman"/>
          <w:szCs w:val="24"/>
        </w:rPr>
        <w:t xml:space="preserve"> tinggi karena bahasanya mendekati level bahasa manusi</w:t>
      </w:r>
      <w:r>
        <w:rPr>
          <w:rFonts w:cs="Times New Roman"/>
          <w:szCs w:val="24"/>
        </w:rPr>
        <w:t xml:space="preserve">a sehingga lebih mudah dipahami </w:t>
      </w:r>
      <w:sdt>
        <w:sdtPr>
          <w:rPr>
            <w:rFonts w:cs="Times New Roman"/>
            <w:szCs w:val="24"/>
          </w:rPr>
          <w:id w:val="776596975"/>
          <w:citation/>
        </w:sdtPr>
        <w:sdtEndPr/>
        <w:sdtContent>
          <w:r>
            <w:rPr>
              <w:rFonts w:cs="Times New Roman"/>
              <w:szCs w:val="24"/>
            </w:rPr>
            <w:fldChar w:fldCharType="begin"/>
          </w:r>
          <w:r>
            <w:rPr>
              <w:rFonts w:cs="Times New Roman"/>
              <w:szCs w:val="24"/>
            </w:rPr>
            <w:instrText xml:space="preserve"> CITATION Sup08 \l 1033 </w:instrText>
          </w:r>
          <w:r>
            <w:rPr>
              <w:rFonts w:cs="Times New Roman"/>
              <w:szCs w:val="24"/>
            </w:rPr>
            <w:fldChar w:fldCharType="separate"/>
          </w:r>
          <w:r w:rsidRPr="008B4A5D">
            <w:rPr>
              <w:rFonts w:cs="Times New Roman"/>
              <w:noProof/>
              <w:szCs w:val="24"/>
            </w:rPr>
            <w:t>(Suprapto, et al., 2008)</w:t>
          </w:r>
          <w:r>
            <w:rPr>
              <w:rFonts w:cs="Times New Roman"/>
              <w:szCs w:val="24"/>
            </w:rPr>
            <w:fldChar w:fldCharType="end"/>
          </w:r>
        </w:sdtContent>
      </w:sdt>
      <w:r>
        <w:rPr>
          <w:rFonts w:cs="Times New Roman"/>
          <w:szCs w:val="24"/>
        </w:rPr>
        <w:t>.</w:t>
      </w:r>
    </w:p>
    <w:p w14:paraId="27C2A19D" w14:textId="77777777" w:rsidR="004D79AB" w:rsidRDefault="004D79AB" w:rsidP="004D79AB">
      <w:pPr>
        <w:rPr>
          <w:rFonts w:cs="Times New Roman"/>
          <w:szCs w:val="24"/>
        </w:rPr>
      </w:pPr>
    </w:p>
    <w:p w14:paraId="70BEBEA0" w14:textId="77777777" w:rsidR="004D79AB" w:rsidRPr="00C91C48" w:rsidRDefault="004D79AB" w:rsidP="00A0746C">
      <w:pPr>
        <w:pStyle w:val="Heading2"/>
        <w:numPr>
          <w:ilvl w:val="1"/>
          <w:numId w:val="14"/>
        </w:numPr>
        <w:ind w:left="851" w:hanging="851"/>
      </w:pPr>
      <w:bookmarkStart w:id="42" w:name="_Toc61213482"/>
      <w:r>
        <w:lastRenderedPageBreak/>
        <w:t>Pemrograman Web</w:t>
      </w:r>
      <w:bookmarkEnd w:id="42"/>
    </w:p>
    <w:p w14:paraId="60A401F9" w14:textId="77777777" w:rsidR="004D79AB" w:rsidRDefault="004D79AB" w:rsidP="004D79AB">
      <w:pPr>
        <w:ind w:firstLine="851"/>
      </w:pPr>
      <w:proofErr w:type="gramStart"/>
      <w:r w:rsidRPr="004D253A">
        <w:t>Pemrograman Web diambil dari 2 su</w:t>
      </w:r>
      <w:r>
        <w:t xml:space="preserve">ku kata yaitu kata Pemrograman dan </w:t>
      </w:r>
      <w:r w:rsidRPr="004D253A">
        <w:t>Web.</w:t>
      </w:r>
      <w:proofErr w:type="gramEnd"/>
      <w:r>
        <w:t xml:space="preserve"> </w:t>
      </w:r>
      <w:r w:rsidRPr="004D253A">
        <w:t>Pemrograman berarti proses pembuatan sebuah program atau kumpulan</w:t>
      </w:r>
      <w:r>
        <w:t xml:space="preserve"> </w:t>
      </w:r>
      <w:r w:rsidRPr="004D253A">
        <w:t xml:space="preserve">intruksi. </w:t>
      </w:r>
      <w:proofErr w:type="gramStart"/>
      <w:r w:rsidRPr="004D253A">
        <w:t xml:space="preserve">Web berarti jaringan komputer yang terdiri dari kumpulan situs internet yang menawarkan teks, grafis, suara dan sumber daya animasi melalui </w:t>
      </w:r>
      <w:r w:rsidRPr="004D253A">
        <w:rPr>
          <w:i/>
        </w:rPr>
        <w:t>protocol transfer hypertext</w:t>
      </w:r>
      <w:r w:rsidRPr="004D253A">
        <w:t>.</w:t>
      </w:r>
      <w:proofErr w:type="gramEnd"/>
    </w:p>
    <w:p w14:paraId="0EECA56C" w14:textId="77777777" w:rsidR="004D79AB" w:rsidRPr="004D253A" w:rsidRDefault="004D79AB" w:rsidP="004D79AB">
      <w:pPr>
        <w:ind w:firstLine="851"/>
      </w:pPr>
      <w:r w:rsidRPr="00C91C48">
        <w:rPr>
          <w:rFonts w:cs="Times New Roman"/>
          <w:szCs w:val="24"/>
        </w:rPr>
        <w:t>Pemrograman web adalah sebutan untuk proses pembuatan kumpulan intruksi atau perintah tertulis yang dibuat secara logis dan da</w:t>
      </w:r>
      <w:r>
        <w:rPr>
          <w:rFonts w:cs="Times New Roman"/>
          <w:szCs w:val="24"/>
        </w:rPr>
        <w:t>pat digunakan atua ditampilkan d</w:t>
      </w:r>
      <w:r w:rsidRPr="00C91C48">
        <w:rPr>
          <w:rFonts w:cs="Times New Roman"/>
          <w:szCs w:val="24"/>
        </w:rPr>
        <w:t>engan bantuan </w:t>
      </w:r>
      <w:r w:rsidRPr="004D253A">
        <w:rPr>
          <w:rFonts w:cs="Times New Roman"/>
          <w:i/>
          <w:szCs w:val="24"/>
        </w:rPr>
        <w:t>web browser</w:t>
      </w:r>
      <w:r w:rsidRPr="00C91C48">
        <w:rPr>
          <w:rFonts w:cs="Times New Roman"/>
          <w:szCs w:val="24"/>
        </w:rPr>
        <w:t>.  </w:t>
      </w:r>
    </w:p>
    <w:p w14:paraId="2792CC4B" w14:textId="77777777" w:rsidR="004D79AB" w:rsidRPr="0020740F" w:rsidRDefault="004D79AB" w:rsidP="00A0746C">
      <w:pPr>
        <w:pStyle w:val="Heading3"/>
        <w:numPr>
          <w:ilvl w:val="2"/>
          <w:numId w:val="14"/>
        </w:numPr>
        <w:ind w:left="851" w:hanging="851"/>
        <w:jc w:val="left"/>
        <w:rPr>
          <w:rStyle w:val="eop"/>
          <w:rFonts w:cs="Times New Roman"/>
        </w:rPr>
      </w:pPr>
      <w:bookmarkStart w:id="43" w:name="_Toc61213483"/>
      <w:r>
        <w:rPr>
          <w:rStyle w:val="normaltextrun"/>
          <w:bCs/>
          <w:lang w:val="id-ID"/>
        </w:rPr>
        <w:t>Bahasa Pemrograman Web</w:t>
      </w:r>
      <w:bookmarkEnd w:id="43"/>
      <w:r>
        <w:rPr>
          <w:rStyle w:val="eop"/>
          <w:bCs/>
        </w:rPr>
        <w:t> </w:t>
      </w:r>
    </w:p>
    <w:p w14:paraId="45B42B98" w14:textId="77777777" w:rsidR="004D79AB" w:rsidRPr="004D253A" w:rsidRDefault="004D79AB" w:rsidP="004D79AB">
      <w:pPr>
        <w:ind w:firstLine="851"/>
        <w:rPr>
          <w:rStyle w:val="normaltextrun"/>
          <w:rFonts w:cs="Times New Roman"/>
        </w:rPr>
      </w:pPr>
      <w:r w:rsidRPr="004D253A">
        <w:rPr>
          <w:rStyle w:val="normaltextrun"/>
          <w:rFonts w:cs="Times New Roman"/>
        </w:rPr>
        <w:t xml:space="preserve">Bahasa pemrograman web adalah Bahasa yang digunakan oleh web programmer untuk membuat sebuah intruksi untuk memerintah komputer agar bias menjalankan suatu fungsi tertentu yang dijalankan pada browser. </w:t>
      </w:r>
      <w:proofErr w:type="gramStart"/>
      <w:r w:rsidRPr="004D253A">
        <w:rPr>
          <w:rStyle w:val="normaltextrun"/>
          <w:rFonts w:cs="Times New Roman"/>
        </w:rPr>
        <w:t>Bahasa pemrograman web adalah sebuah perhimpunan dari aturan sintaks</w:t>
      </w:r>
      <w:r>
        <w:rPr>
          <w:rStyle w:val="normaltextrun"/>
          <w:rFonts w:cs="Times New Roman"/>
        </w:rPr>
        <w:t xml:space="preserve"> &amp; </w:t>
      </w:r>
      <w:r w:rsidRPr="004D253A">
        <w:rPr>
          <w:rStyle w:val="normaltextrun"/>
          <w:rFonts w:cs="Times New Roman"/>
        </w:rPr>
        <w:t>systematic yang tugasnya untuk mendefinisikan program computer berbasis web.</w:t>
      </w:r>
      <w:proofErr w:type="gramEnd"/>
      <w:r w:rsidRPr="004D253A">
        <w:rPr>
          <w:rStyle w:val="normaltextrun"/>
          <w:rFonts w:cs="Times New Roman"/>
        </w:rPr>
        <w:t xml:space="preserve"> </w:t>
      </w:r>
    </w:p>
    <w:p w14:paraId="2BF93199" w14:textId="77777777" w:rsidR="004D79AB" w:rsidRPr="0020740F" w:rsidRDefault="004D79AB" w:rsidP="004D79AB">
      <w:pPr>
        <w:ind w:firstLine="851"/>
        <w:rPr>
          <w:rFonts w:cs="Times New Roman"/>
          <w:szCs w:val="24"/>
        </w:rPr>
      </w:pPr>
      <w:r w:rsidRPr="004D253A">
        <w:rPr>
          <w:rStyle w:val="normaltextrun"/>
          <w:rFonts w:cs="Times New Roman"/>
        </w:rPr>
        <w:t>Ada beberapa jenis bahasa pemrograman web yaitu bahasa pemrograman HTML (</w:t>
      </w:r>
      <w:r w:rsidRPr="004D253A">
        <w:rPr>
          <w:rStyle w:val="normaltextrun"/>
          <w:rFonts w:cs="Times New Roman"/>
          <w:i/>
        </w:rPr>
        <w:t>Hypertext Markup Language</w:t>
      </w:r>
      <w:r w:rsidRPr="004D253A">
        <w:rPr>
          <w:rStyle w:val="normaltextrun"/>
          <w:rFonts w:cs="Times New Roman"/>
        </w:rPr>
        <w:t>), PHP, ASP (</w:t>
      </w:r>
      <w:r w:rsidRPr="004D253A">
        <w:rPr>
          <w:rStyle w:val="normaltextrun"/>
          <w:rFonts w:cs="Times New Roman"/>
          <w:i/>
        </w:rPr>
        <w:t>Active Server Pages</w:t>
      </w:r>
      <w:r w:rsidRPr="004D253A">
        <w:rPr>
          <w:rStyle w:val="normaltextrun"/>
          <w:rFonts w:cs="Times New Roman"/>
        </w:rPr>
        <w:t>), XML (</w:t>
      </w:r>
      <w:r w:rsidRPr="004D253A">
        <w:rPr>
          <w:rStyle w:val="normaltextrun"/>
          <w:rFonts w:cs="Times New Roman"/>
          <w:i/>
        </w:rPr>
        <w:t>Extensible Markup Language</w:t>
      </w:r>
      <w:r w:rsidRPr="004D253A">
        <w:rPr>
          <w:rStyle w:val="normaltextrun"/>
          <w:rFonts w:cs="Times New Roman"/>
        </w:rPr>
        <w:t>), WML (</w:t>
      </w:r>
      <w:r w:rsidRPr="004D253A">
        <w:rPr>
          <w:rStyle w:val="normaltextrun"/>
          <w:rFonts w:cs="Times New Roman"/>
          <w:i/>
        </w:rPr>
        <w:t>Wireless Markup Language</w:t>
      </w:r>
      <w:r w:rsidRPr="004D253A">
        <w:rPr>
          <w:rStyle w:val="normaltextrun"/>
          <w:rFonts w:cs="Times New Roman"/>
        </w:rPr>
        <w:t>), PERL (</w:t>
      </w:r>
      <w:r w:rsidRPr="004D253A">
        <w:rPr>
          <w:rStyle w:val="normaltextrun"/>
          <w:rFonts w:cs="Times New Roman"/>
          <w:i/>
        </w:rPr>
        <w:t>Practical Extraction and Report Language</w:t>
      </w:r>
      <w:r w:rsidRPr="004D253A">
        <w:rPr>
          <w:rStyle w:val="normaltextrun"/>
          <w:rFonts w:cs="Times New Roman"/>
        </w:rPr>
        <w:t>), CFM (</w:t>
      </w:r>
      <w:r w:rsidRPr="004D253A">
        <w:rPr>
          <w:rStyle w:val="normaltextrun"/>
          <w:rFonts w:cs="Times New Roman"/>
          <w:i/>
        </w:rPr>
        <w:t>Cubic Feet per Minute</w:t>
      </w:r>
      <w:r w:rsidRPr="004D253A">
        <w:rPr>
          <w:rStyle w:val="normaltextrun"/>
          <w:rFonts w:cs="Times New Roman"/>
        </w:rPr>
        <w:t>), Javascript, CSS (</w:t>
      </w:r>
      <w:r w:rsidRPr="004D253A">
        <w:rPr>
          <w:rStyle w:val="normaltextrun"/>
          <w:rFonts w:cs="Times New Roman"/>
          <w:i/>
        </w:rPr>
        <w:t>Cascading Style Sheets</w:t>
      </w:r>
      <w:r w:rsidRPr="004D253A">
        <w:rPr>
          <w:rStyle w:val="normaltextrun"/>
          <w:rFonts w:cs="Times New Roman"/>
        </w:rPr>
        <w:t xml:space="preserve">), dan </w:t>
      </w:r>
      <w:r>
        <w:rPr>
          <w:rStyle w:val="normaltextrun"/>
          <w:rFonts w:cs="Times New Roman"/>
        </w:rPr>
        <w:t xml:space="preserve">lainnya </w:t>
      </w:r>
      <w:sdt>
        <w:sdtPr>
          <w:rPr>
            <w:rStyle w:val="normaltextrun"/>
            <w:rFonts w:cs="Times New Roman"/>
          </w:rPr>
          <w:id w:val="-905290859"/>
          <w:citation/>
        </w:sdtPr>
        <w:sdtEndPr>
          <w:rPr>
            <w:rStyle w:val="normaltextrun"/>
          </w:rPr>
        </w:sdtEndPr>
        <w:sdtContent>
          <w:r>
            <w:rPr>
              <w:rStyle w:val="normaltextrun"/>
              <w:rFonts w:cs="Times New Roman"/>
            </w:rPr>
            <w:fldChar w:fldCharType="begin"/>
          </w:r>
          <w:r>
            <w:rPr>
              <w:rStyle w:val="normaltextrun"/>
              <w:rFonts w:cs="Times New Roman"/>
            </w:rPr>
            <w:instrText xml:space="preserve">CITATION Ver18 \l 1033 </w:instrText>
          </w:r>
          <w:r>
            <w:rPr>
              <w:rStyle w:val="normaltextrun"/>
              <w:rFonts w:cs="Times New Roman"/>
            </w:rPr>
            <w:fldChar w:fldCharType="separate"/>
          </w:r>
          <w:r w:rsidRPr="008B4A5D">
            <w:rPr>
              <w:rFonts w:cs="Times New Roman"/>
              <w:noProof/>
            </w:rPr>
            <w:t>(Setyaningrum, 2018)</w:t>
          </w:r>
          <w:r>
            <w:rPr>
              <w:rStyle w:val="normaltextrun"/>
              <w:rFonts w:cs="Times New Roman"/>
            </w:rPr>
            <w:fldChar w:fldCharType="end"/>
          </w:r>
        </w:sdtContent>
      </w:sdt>
      <w:r w:rsidRPr="0020740F">
        <w:rPr>
          <w:rStyle w:val="normaltextrun"/>
          <w:rFonts w:cs="Times New Roman"/>
        </w:rPr>
        <w:t>. </w:t>
      </w:r>
      <w:r w:rsidRPr="0020740F">
        <w:rPr>
          <w:rStyle w:val="eop"/>
          <w:rFonts w:cs="Times New Roman"/>
          <w:szCs w:val="24"/>
        </w:rPr>
        <w:t> </w:t>
      </w:r>
    </w:p>
    <w:p w14:paraId="11F08A16" w14:textId="77777777" w:rsidR="004D79AB" w:rsidRPr="00C91C48" w:rsidRDefault="004D79AB" w:rsidP="004D79AB"/>
    <w:p w14:paraId="53EE16C1" w14:textId="77777777" w:rsidR="004D79AB" w:rsidRDefault="004D79AB" w:rsidP="00A0746C">
      <w:pPr>
        <w:pStyle w:val="Heading2"/>
        <w:numPr>
          <w:ilvl w:val="1"/>
          <w:numId w:val="14"/>
        </w:numPr>
        <w:ind w:left="851" w:hanging="851"/>
        <w:jc w:val="left"/>
        <w:rPr>
          <w:lang w:val="id-ID"/>
        </w:rPr>
      </w:pPr>
      <w:bookmarkStart w:id="44" w:name="_Toc61213484"/>
      <w:r>
        <w:t>Konsep MVC</w:t>
      </w:r>
      <w:bookmarkEnd w:id="44"/>
      <w:r w:rsidRPr="00462BB2">
        <w:rPr>
          <w:lang w:val="id-ID"/>
        </w:rPr>
        <w:t xml:space="preserve"> </w:t>
      </w:r>
    </w:p>
    <w:p w14:paraId="6FEBBCC2" w14:textId="77777777" w:rsidR="004D79AB" w:rsidRPr="007E292F" w:rsidRDefault="004D79AB" w:rsidP="004D79AB">
      <w:pPr>
        <w:ind w:firstLine="851"/>
        <w:rPr>
          <w:rFonts w:cs="Times New Roman"/>
          <w:szCs w:val="24"/>
        </w:rPr>
      </w:pPr>
      <w:proofErr w:type="gramStart"/>
      <w:r>
        <w:rPr>
          <w:rFonts w:cs="Times New Roman"/>
          <w:szCs w:val="24"/>
        </w:rPr>
        <w:t xml:space="preserve">MVC memiliki pola untuk memecah aplikasi menjadi 3 modul asosiasi diantaranya adalah Model, </w:t>
      </w:r>
      <w:r>
        <w:rPr>
          <w:rFonts w:cs="Times New Roman"/>
          <w:i/>
          <w:szCs w:val="24"/>
        </w:rPr>
        <w:t>View</w:t>
      </w:r>
      <w:r>
        <w:rPr>
          <w:rFonts w:cs="Times New Roman"/>
          <w:szCs w:val="24"/>
        </w:rPr>
        <w:t xml:space="preserve"> dan </w:t>
      </w:r>
      <w:r>
        <w:rPr>
          <w:rFonts w:cs="Times New Roman"/>
          <w:i/>
          <w:szCs w:val="24"/>
        </w:rPr>
        <w:t>Controller.</w:t>
      </w:r>
      <w:proofErr w:type="gramEnd"/>
      <w:r>
        <w:rPr>
          <w:rFonts w:cs="Times New Roman"/>
          <w:i/>
          <w:szCs w:val="24"/>
        </w:rPr>
        <w:t xml:space="preserve"> </w:t>
      </w:r>
      <w:proofErr w:type="gramStart"/>
      <w:r>
        <w:rPr>
          <w:rFonts w:cs="Times New Roman"/>
          <w:szCs w:val="24"/>
        </w:rPr>
        <w:t>Model merupakan logika dan inti dari sebuah aplikasi.</w:t>
      </w:r>
      <w:proofErr w:type="gramEnd"/>
      <w:r>
        <w:rPr>
          <w:rFonts w:cs="Times New Roman"/>
          <w:szCs w:val="24"/>
        </w:rPr>
        <w:t xml:space="preserve"> </w:t>
      </w:r>
      <w:r>
        <w:rPr>
          <w:rFonts w:cs="Times New Roman"/>
          <w:i/>
          <w:szCs w:val="24"/>
        </w:rPr>
        <w:t xml:space="preserve">View </w:t>
      </w:r>
      <w:r>
        <w:rPr>
          <w:rFonts w:cs="Times New Roman"/>
          <w:szCs w:val="24"/>
        </w:rPr>
        <w:t xml:space="preserve">merupakan </w:t>
      </w:r>
      <w:r>
        <w:rPr>
          <w:rFonts w:cs="Times New Roman"/>
          <w:i/>
          <w:szCs w:val="24"/>
        </w:rPr>
        <w:t xml:space="preserve">user interface </w:t>
      </w:r>
      <w:r>
        <w:rPr>
          <w:rFonts w:cs="Times New Roman"/>
          <w:szCs w:val="24"/>
        </w:rPr>
        <w:t xml:space="preserve">dari </w:t>
      </w:r>
      <w:r>
        <w:rPr>
          <w:rFonts w:cs="Times New Roman"/>
          <w:i/>
          <w:szCs w:val="24"/>
        </w:rPr>
        <w:t>controller</w:t>
      </w:r>
      <w:r>
        <w:rPr>
          <w:rFonts w:cs="Times New Roman"/>
          <w:szCs w:val="24"/>
        </w:rPr>
        <w:t xml:space="preserve"> yang digunakan untuk merespond sebuah </w:t>
      </w:r>
      <w:r w:rsidRPr="007E292F">
        <w:rPr>
          <w:rFonts w:cs="Times New Roman"/>
          <w:i/>
          <w:szCs w:val="24"/>
        </w:rPr>
        <w:t>event</w:t>
      </w:r>
      <w:r>
        <w:rPr>
          <w:rFonts w:cs="Times New Roman"/>
          <w:i/>
          <w:szCs w:val="24"/>
        </w:rPr>
        <w:t xml:space="preserve">. Controller </w:t>
      </w:r>
      <w:r>
        <w:rPr>
          <w:rFonts w:cs="Times New Roman"/>
          <w:szCs w:val="24"/>
        </w:rPr>
        <w:t xml:space="preserve">merupakan pengimplementasian flow yang berfungsi untuk mengontrol antara </w:t>
      </w:r>
      <w:r>
        <w:rPr>
          <w:rFonts w:cs="Times New Roman"/>
          <w:i/>
          <w:szCs w:val="24"/>
        </w:rPr>
        <w:t xml:space="preserve">view </w:t>
      </w:r>
      <w:r>
        <w:rPr>
          <w:rFonts w:cs="Times New Roman"/>
          <w:szCs w:val="24"/>
        </w:rPr>
        <w:t xml:space="preserve">dan model </w:t>
      </w:r>
      <w:sdt>
        <w:sdtPr>
          <w:rPr>
            <w:rFonts w:cs="Times New Roman"/>
            <w:szCs w:val="24"/>
          </w:rPr>
          <w:id w:val="-127315785"/>
          <w:citation/>
        </w:sdtPr>
        <w:sdtEndPr/>
        <w:sdtContent>
          <w:r>
            <w:rPr>
              <w:rFonts w:cs="Times New Roman"/>
              <w:szCs w:val="24"/>
            </w:rPr>
            <w:fldChar w:fldCharType="begin"/>
          </w:r>
          <w:r>
            <w:rPr>
              <w:rFonts w:cs="Times New Roman"/>
              <w:szCs w:val="24"/>
            </w:rPr>
            <w:instrText xml:space="preserve"> CITATION Sim16 \l 1033 </w:instrText>
          </w:r>
          <w:r>
            <w:rPr>
              <w:rFonts w:cs="Times New Roman"/>
              <w:szCs w:val="24"/>
            </w:rPr>
            <w:fldChar w:fldCharType="separate"/>
          </w:r>
          <w:r w:rsidRPr="008B4A5D">
            <w:rPr>
              <w:rFonts w:cs="Times New Roman"/>
              <w:noProof/>
              <w:szCs w:val="24"/>
            </w:rPr>
            <w:t>(Simanjuntak &amp; Kasnady, 2016)</w:t>
          </w:r>
          <w:r>
            <w:rPr>
              <w:rFonts w:cs="Times New Roman"/>
              <w:szCs w:val="24"/>
            </w:rPr>
            <w:fldChar w:fldCharType="end"/>
          </w:r>
        </w:sdtContent>
      </w:sdt>
      <w:r>
        <w:rPr>
          <w:rFonts w:cs="Times New Roman"/>
          <w:szCs w:val="24"/>
        </w:rPr>
        <w:t xml:space="preserve">. Berikut penjelasan lebih lanjut mengenai 3 modul </w:t>
      </w:r>
      <w:proofErr w:type="gramStart"/>
      <w:r>
        <w:rPr>
          <w:rFonts w:cs="Times New Roman"/>
          <w:szCs w:val="24"/>
        </w:rPr>
        <w:t>diatas :</w:t>
      </w:r>
      <w:proofErr w:type="gramEnd"/>
      <w:r>
        <w:rPr>
          <w:rFonts w:cs="Times New Roman"/>
          <w:szCs w:val="24"/>
        </w:rPr>
        <w:t xml:space="preserve"> </w:t>
      </w:r>
    </w:p>
    <w:p w14:paraId="41B545BA" w14:textId="77777777" w:rsidR="004D79AB" w:rsidRDefault="004D79AB" w:rsidP="00A0746C">
      <w:pPr>
        <w:pStyle w:val="Heading3"/>
        <w:numPr>
          <w:ilvl w:val="2"/>
          <w:numId w:val="14"/>
        </w:numPr>
        <w:ind w:left="851" w:hanging="851"/>
        <w:jc w:val="left"/>
        <w:rPr>
          <w:b w:val="0"/>
        </w:rPr>
      </w:pPr>
      <w:bookmarkStart w:id="45" w:name="_Toc61213485"/>
      <w:r w:rsidRPr="00020B33">
        <w:lastRenderedPageBreak/>
        <w:t>Model</w:t>
      </w:r>
      <w:bookmarkEnd w:id="45"/>
    </w:p>
    <w:p w14:paraId="6240D619" w14:textId="77777777" w:rsidR="004D79AB" w:rsidRDefault="004D79AB" w:rsidP="004D79AB">
      <w:pPr>
        <w:ind w:firstLine="851"/>
        <w:rPr>
          <w:rFonts w:cs="Times New Roman"/>
          <w:szCs w:val="24"/>
        </w:rPr>
      </w:pPr>
      <w:proofErr w:type="gramStart"/>
      <w:r w:rsidRPr="00E9118F">
        <w:rPr>
          <w:rFonts w:cs="Times New Roman"/>
          <w:szCs w:val="24"/>
        </w:rPr>
        <w:t>Model be</w:t>
      </w:r>
      <w:r>
        <w:rPr>
          <w:rFonts w:cs="Times New Roman"/>
          <w:szCs w:val="24"/>
        </w:rPr>
        <w:t>rhubungan dengan data dan</w:t>
      </w:r>
      <w:r w:rsidRPr="00E9118F">
        <w:rPr>
          <w:rFonts w:cs="Times New Roman"/>
          <w:szCs w:val="24"/>
        </w:rPr>
        <w:t xml:space="preserve"> interaksi ke </w:t>
      </w:r>
      <w:r w:rsidRPr="00B70407">
        <w:rPr>
          <w:rFonts w:cs="Times New Roman"/>
          <w:i/>
          <w:szCs w:val="24"/>
        </w:rPr>
        <w:t>database</w:t>
      </w:r>
      <w:r w:rsidRPr="00E9118F">
        <w:rPr>
          <w:rFonts w:cs="Times New Roman"/>
          <w:szCs w:val="24"/>
        </w:rPr>
        <w:t xml:space="preserve"> </w:t>
      </w:r>
      <w:r>
        <w:rPr>
          <w:rFonts w:cs="Times New Roman"/>
          <w:szCs w:val="24"/>
        </w:rPr>
        <w:t>atau webservice yang merepresentasikan struktur data dari aplikasi yang biasa berupa basis data maupun data lainnya dalam bentuk file teks, file XML maupun webservice.</w:t>
      </w:r>
      <w:proofErr w:type="gramEnd"/>
      <w:r>
        <w:rPr>
          <w:rFonts w:cs="Times New Roman"/>
          <w:szCs w:val="24"/>
        </w:rPr>
        <w:t xml:space="preserve"> </w:t>
      </w:r>
      <w:proofErr w:type="gramStart"/>
      <w:r>
        <w:rPr>
          <w:rFonts w:cs="Times New Roman"/>
          <w:szCs w:val="24"/>
        </w:rPr>
        <w:t>Pada umumnya dalam model berisi class dan fungsi untuk mengambil, update dan delete data website.</w:t>
      </w:r>
      <w:proofErr w:type="gramEnd"/>
      <w:r>
        <w:rPr>
          <w:rFonts w:cs="Times New Roman"/>
          <w:szCs w:val="24"/>
        </w:rPr>
        <w:t xml:space="preserve"> Bagian model biasanya berhubungan dengan perintah-perintah query SQL karena di dalab web menggunakan basis data untuk menyimpan data. </w:t>
      </w:r>
    </w:p>
    <w:p w14:paraId="6C625BA4" w14:textId="77777777" w:rsidR="004D79AB" w:rsidRPr="00E9118F" w:rsidRDefault="004D79AB" w:rsidP="004D79AB">
      <w:pPr>
        <w:ind w:firstLine="720"/>
        <w:rPr>
          <w:rFonts w:cs="Times New Roman"/>
          <w:szCs w:val="24"/>
        </w:rPr>
      </w:pPr>
    </w:p>
    <w:p w14:paraId="14628543" w14:textId="77777777" w:rsidR="004D79AB" w:rsidRPr="00020B33" w:rsidRDefault="004D79AB" w:rsidP="00A0746C">
      <w:pPr>
        <w:pStyle w:val="Heading3"/>
        <w:numPr>
          <w:ilvl w:val="2"/>
          <w:numId w:val="14"/>
        </w:numPr>
        <w:spacing w:before="0"/>
        <w:ind w:left="851" w:hanging="851"/>
        <w:jc w:val="left"/>
        <w:rPr>
          <w:b w:val="0"/>
        </w:rPr>
      </w:pPr>
      <w:bookmarkStart w:id="46" w:name="_Toc61213486"/>
      <w:r w:rsidRPr="00020B33">
        <w:t>View</w:t>
      </w:r>
      <w:bookmarkEnd w:id="46"/>
    </w:p>
    <w:p w14:paraId="229F175C" w14:textId="77777777" w:rsidR="004D79AB" w:rsidRDefault="004D79AB" w:rsidP="004D79AB">
      <w:pPr>
        <w:ind w:firstLine="851"/>
        <w:rPr>
          <w:rFonts w:cs="Times New Roman"/>
          <w:szCs w:val="24"/>
        </w:rPr>
      </w:pPr>
      <w:r>
        <w:rPr>
          <w:rFonts w:cs="Times New Roman"/>
          <w:szCs w:val="24"/>
        </w:rPr>
        <w:t xml:space="preserve">View berhubungan dengan segala sesuatu yang </w:t>
      </w:r>
      <w:proofErr w:type="gramStart"/>
      <w:r>
        <w:rPr>
          <w:rFonts w:cs="Times New Roman"/>
          <w:szCs w:val="24"/>
        </w:rPr>
        <w:t>akan</w:t>
      </w:r>
      <w:proofErr w:type="gramEnd"/>
      <w:r>
        <w:rPr>
          <w:rFonts w:cs="Times New Roman"/>
          <w:szCs w:val="24"/>
        </w:rPr>
        <w:t xml:space="preserve"> ditampilkan ke </w:t>
      </w:r>
      <w:r>
        <w:rPr>
          <w:rFonts w:cs="Times New Roman"/>
          <w:i/>
          <w:szCs w:val="24"/>
        </w:rPr>
        <w:t xml:space="preserve">end-user </w:t>
      </w:r>
      <w:r>
        <w:rPr>
          <w:rFonts w:cs="Times New Roman"/>
          <w:szCs w:val="24"/>
        </w:rPr>
        <w:t xml:space="preserve">berupa halaman web, rss, javascript dan lain lain. View hanya berisi variabel-variabel yang berisi data yang siap ditampilkan. View dapat dikatakan sebagai halaman websie yang dibuat menggunakan HTML dengan bantuan CSS ataupun JavaScript dan dikhususkan untuk menampilkan data hasil dari model &amp; controller. </w:t>
      </w:r>
    </w:p>
    <w:p w14:paraId="4C4FEADB" w14:textId="77777777" w:rsidR="004D79AB" w:rsidRPr="00B70407" w:rsidRDefault="004D79AB" w:rsidP="004D79AB">
      <w:pPr>
        <w:ind w:firstLine="720"/>
        <w:rPr>
          <w:rFonts w:cs="Times New Roman"/>
          <w:szCs w:val="24"/>
        </w:rPr>
      </w:pPr>
    </w:p>
    <w:p w14:paraId="30F1A382" w14:textId="77777777" w:rsidR="004D79AB" w:rsidRPr="00020B33" w:rsidRDefault="004D79AB" w:rsidP="00A0746C">
      <w:pPr>
        <w:pStyle w:val="Heading3"/>
        <w:numPr>
          <w:ilvl w:val="2"/>
          <w:numId w:val="14"/>
        </w:numPr>
        <w:ind w:left="851" w:hanging="851"/>
        <w:jc w:val="left"/>
        <w:rPr>
          <w:b w:val="0"/>
        </w:rPr>
      </w:pPr>
      <w:bookmarkStart w:id="47" w:name="_Toc61213487"/>
      <w:r w:rsidRPr="00020B33">
        <w:t>Controller</w:t>
      </w:r>
      <w:bookmarkEnd w:id="47"/>
    </w:p>
    <w:p w14:paraId="411A84CC" w14:textId="77777777" w:rsidR="004D79AB" w:rsidRDefault="004D79AB" w:rsidP="004D79AB">
      <w:pPr>
        <w:ind w:firstLine="851"/>
        <w:rPr>
          <w:rFonts w:cs="Times New Roman"/>
          <w:szCs w:val="24"/>
        </w:rPr>
      </w:pPr>
      <w:r>
        <w:rPr>
          <w:rFonts w:cs="Times New Roman"/>
          <w:i/>
          <w:szCs w:val="24"/>
        </w:rPr>
        <w:t>C</w:t>
      </w:r>
      <w:r w:rsidRPr="00020B33">
        <w:rPr>
          <w:rFonts w:cs="Times New Roman"/>
          <w:i/>
          <w:szCs w:val="24"/>
        </w:rPr>
        <w:t>ontroller</w:t>
      </w:r>
      <w:r>
        <w:rPr>
          <w:rFonts w:cs="Times New Roman"/>
          <w:i/>
          <w:szCs w:val="24"/>
        </w:rPr>
        <w:t xml:space="preserve"> </w:t>
      </w:r>
      <w:r>
        <w:rPr>
          <w:rFonts w:cs="Times New Roman"/>
          <w:szCs w:val="24"/>
        </w:rPr>
        <w:t xml:space="preserve">bertindak sebagai penghubung data dan view yang di dalamnya terdapat class serta fungsi yang memproses permintaan dari view ke dalam struktur data di dalam model. </w:t>
      </w:r>
      <w:proofErr w:type="gramStart"/>
      <w:r w:rsidRPr="00020B33">
        <w:rPr>
          <w:rFonts w:cs="Times New Roman"/>
          <w:i/>
          <w:szCs w:val="24"/>
        </w:rPr>
        <w:t>Controller</w:t>
      </w:r>
      <w:r>
        <w:rPr>
          <w:rFonts w:cs="Times New Roman"/>
          <w:i/>
          <w:szCs w:val="24"/>
        </w:rPr>
        <w:t xml:space="preserve"> </w:t>
      </w:r>
      <w:r>
        <w:rPr>
          <w:rFonts w:cs="Times New Roman"/>
          <w:szCs w:val="24"/>
        </w:rPr>
        <w:t>tidak berisi kode untuk mengakses basis data karena itu merupakan wewenang dari Model.</w:t>
      </w:r>
      <w:proofErr w:type="gramEnd"/>
      <w:r>
        <w:rPr>
          <w:rFonts w:cs="Times New Roman"/>
          <w:szCs w:val="24"/>
        </w:rPr>
        <w:t xml:space="preserve"> Tugas </w:t>
      </w:r>
      <w:r w:rsidRPr="00020B33">
        <w:rPr>
          <w:rFonts w:cs="Times New Roman"/>
          <w:i/>
          <w:szCs w:val="24"/>
        </w:rPr>
        <w:t>controller</w:t>
      </w:r>
      <w:r>
        <w:rPr>
          <w:rFonts w:cs="Times New Roman"/>
          <w:i/>
          <w:szCs w:val="24"/>
        </w:rPr>
        <w:t xml:space="preserve"> </w:t>
      </w:r>
      <w:r>
        <w:rPr>
          <w:rFonts w:cs="Times New Roman"/>
          <w:szCs w:val="24"/>
        </w:rPr>
        <w:t xml:space="preserve">adalah untuk menyediakan akses ke basis data, menyediakan penanganan kesalahan/error dan mengerjakan proses logika dari aplikasi serta melakukan validasi atau cek terhadap input. </w:t>
      </w:r>
    </w:p>
    <w:p w14:paraId="31656665" w14:textId="77777777" w:rsidR="004D79AB" w:rsidRPr="001A2E92" w:rsidRDefault="004D79AB" w:rsidP="004D79AB">
      <w:pPr>
        <w:ind w:firstLine="720"/>
        <w:rPr>
          <w:rFonts w:cs="Times New Roman"/>
          <w:szCs w:val="24"/>
          <w:lang w:val="id-ID"/>
        </w:rPr>
      </w:pPr>
    </w:p>
    <w:p w14:paraId="1A15F3D4" w14:textId="77777777" w:rsidR="004D79AB" w:rsidRDefault="004D79AB" w:rsidP="00A0746C">
      <w:pPr>
        <w:pStyle w:val="Heading2"/>
        <w:numPr>
          <w:ilvl w:val="1"/>
          <w:numId w:val="14"/>
        </w:numPr>
        <w:ind w:left="851" w:hanging="851"/>
        <w:jc w:val="left"/>
      </w:pPr>
      <w:bookmarkStart w:id="48" w:name="_Toc61213488"/>
      <w:r>
        <w:t>Framework</w:t>
      </w:r>
      <w:bookmarkEnd w:id="48"/>
      <w:r w:rsidRPr="00462BB2">
        <w:rPr>
          <w:lang w:val="id-ID"/>
        </w:rPr>
        <w:t xml:space="preserve"> </w:t>
      </w:r>
    </w:p>
    <w:p w14:paraId="5737DC43" w14:textId="77777777" w:rsidR="004D79AB" w:rsidRPr="005D696A" w:rsidRDefault="004D79AB" w:rsidP="004D79AB">
      <w:pPr>
        <w:ind w:firstLine="851"/>
        <w:rPr>
          <w:rFonts w:cs="Times New Roman"/>
          <w:szCs w:val="24"/>
        </w:rPr>
      </w:pPr>
      <w:proofErr w:type="gramStart"/>
      <w:r w:rsidRPr="00CC5E72">
        <w:rPr>
          <w:rFonts w:cs="Times New Roman"/>
          <w:i/>
          <w:szCs w:val="24"/>
        </w:rPr>
        <w:t>Framework</w:t>
      </w:r>
      <w:r>
        <w:rPr>
          <w:rFonts w:cs="Times New Roman"/>
          <w:szCs w:val="24"/>
        </w:rPr>
        <w:t xml:space="preserve"> adalah sebuah struktur konseptual dasar yang digunakan untuk memecahkan sebuah permasalahan atau isu-isu kompleks.</w:t>
      </w:r>
      <w:proofErr w:type="gramEnd"/>
      <w:r>
        <w:rPr>
          <w:rFonts w:cs="Times New Roman"/>
          <w:szCs w:val="24"/>
        </w:rPr>
        <w:t xml:space="preserve"> Penggunaan </w:t>
      </w:r>
      <w:r w:rsidRPr="00CC5E72">
        <w:rPr>
          <w:rFonts w:cs="Times New Roman"/>
          <w:i/>
          <w:szCs w:val="24"/>
        </w:rPr>
        <w:t>framework</w:t>
      </w:r>
      <w:r>
        <w:rPr>
          <w:rFonts w:cs="Times New Roman"/>
          <w:szCs w:val="24"/>
        </w:rPr>
        <w:t xml:space="preserve"> memberikan beberapa keuntungan diantaranya menghemat waktu pengembangan dan </w:t>
      </w:r>
      <w:r>
        <w:rPr>
          <w:rFonts w:cs="Times New Roman"/>
          <w:i/>
          <w:szCs w:val="24"/>
        </w:rPr>
        <w:t>r</w:t>
      </w:r>
      <w:r w:rsidRPr="00CC5E72">
        <w:rPr>
          <w:rFonts w:cs="Times New Roman"/>
          <w:i/>
          <w:szCs w:val="24"/>
        </w:rPr>
        <w:t>euse</w:t>
      </w:r>
      <w:r>
        <w:rPr>
          <w:rFonts w:cs="Times New Roman"/>
          <w:i/>
          <w:szCs w:val="24"/>
        </w:rPr>
        <w:t xml:space="preserve"> of code </w:t>
      </w:r>
      <w:r>
        <w:rPr>
          <w:rFonts w:cs="Times New Roman"/>
          <w:szCs w:val="24"/>
        </w:rPr>
        <w:t xml:space="preserve">adalah dengan menggunakan </w:t>
      </w:r>
      <w:r w:rsidRPr="005D696A">
        <w:rPr>
          <w:rFonts w:cs="Times New Roman"/>
          <w:i/>
          <w:szCs w:val="24"/>
        </w:rPr>
        <w:t>framework</w:t>
      </w:r>
      <w:r>
        <w:rPr>
          <w:rFonts w:cs="Times New Roman"/>
          <w:szCs w:val="24"/>
        </w:rPr>
        <w:t xml:space="preserve"> </w:t>
      </w:r>
      <w:r w:rsidRPr="005D696A">
        <w:rPr>
          <w:rFonts w:cs="Times New Roman"/>
          <w:i/>
          <w:szCs w:val="24"/>
        </w:rPr>
        <w:t>project</w:t>
      </w:r>
      <w:r>
        <w:rPr>
          <w:rFonts w:cs="Times New Roman"/>
          <w:szCs w:val="24"/>
        </w:rPr>
        <w:t xml:space="preserve"> yang dibuat memiliki struktur yang </w:t>
      </w:r>
      <w:proofErr w:type="gramStart"/>
      <w:r>
        <w:rPr>
          <w:rFonts w:cs="Times New Roman"/>
          <w:szCs w:val="24"/>
        </w:rPr>
        <w:t>baku</w:t>
      </w:r>
      <w:proofErr w:type="gramEnd"/>
      <w:r>
        <w:rPr>
          <w:rFonts w:cs="Times New Roman"/>
          <w:szCs w:val="24"/>
        </w:rPr>
        <w:t xml:space="preserve">. </w:t>
      </w:r>
      <w:proofErr w:type="gramStart"/>
      <w:r>
        <w:rPr>
          <w:rFonts w:cs="Times New Roman"/>
          <w:szCs w:val="24"/>
        </w:rPr>
        <w:t xml:space="preserve">Sebuah </w:t>
      </w:r>
      <w:r w:rsidRPr="005D696A">
        <w:rPr>
          <w:rFonts w:cs="Times New Roman"/>
          <w:i/>
          <w:szCs w:val="24"/>
        </w:rPr>
        <w:t>framework</w:t>
      </w:r>
      <w:r>
        <w:rPr>
          <w:rFonts w:cs="Times New Roman"/>
          <w:szCs w:val="24"/>
        </w:rPr>
        <w:t xml:space="preserve"> biasanya tersedia </w:t>
      </w:r>
      <w:r>
        <w:rPr>
          <w:rFonts w:cs="Times New Roman"/>
          <w:szCs w:val="24"/>
        </w:rPr>
        <w:lastRenderedPageBreak/>
        <w:t xml:space="preserve">struktur yang baik yaitu </w:t>
      </w:r>
      <w:r w:rsidRPr="005D696A">
        <w:rPr>
          <w:rFonts w:cs="Times New Roman"/>
          <w:i/>
          <w:szCs w:val="24"/>
        </w:rPr>
        <w:t>standar coding</w:t>
      </w:r>
      <w:r>
        <w:rPr>
          <w:rFonts w:cs="Times New Roman"/>
          <w:szCs w:val="24"/>
        </w:rPr>
        <w:t xml:space="preserve">, </w:t>
      </w:r>
      <w:r w:rsidRPr="005D696A">
        <w:rPr>
          <w:rFonts w:cs="Times New Roman"/>
          <w:i/>
          <w:szCs w:val="24"/>
        </w:rPr>
        <w:t>best practice,</w:t>
      </w:r>
      <w:r>
        <w:rPr>
          <w:rFonts w:cs="Times New Roman"/>
          <w:szCs w:val="24"/>
        </w:rPr>
        <w:t xml:space="preserve"> </w:t>
      </w:r>
      <w:r w:rsidRPr="005D696A">
        <w:rPr>
          <w:rFonts w:cs="Times New Roman"/>
          <w:i/>
          <w:szCs w:val="24"/>
        </w:rPr>
        <w:t>design pattern</w:t>
      </w:r>
      <w:r>
        <w:rPr>
          <w:rFonts w:cs="Times New Roman"/>
          <w:szCs w:val="24"/>
        </w:rPr>
        <w:t xml:space="preserve"> dan </w:t>
      </w:r>
      <w:r w:rsidRPr="005D696A">
        <w:rPr>
          <w:rFonts w:cs="Times New Roman"/>
          <w:i/>
          <w:szCs w:val="24"/>
        </w:rPr>
        <w:t>common function</w:t>
      </w:r>
      <w:r>
        <w:rPr>
          <w:rFonts w:cs="Times New Roman"/>
          <w:i/>
          <w:szCs w:val="24"/>
        </w:rPr>
        <w:t xml:space="preserve"> </w:t>
      </w:r>
      <w:sdt>
        <w:sdtPr>
          <w:rPr>
            <w:rFonts w:cs="Times New Roman"/>
            <w:i/>
            <w:szCs w:val="24"/>
          </w:rPr>
          <w:id w:val="854930329"/>
          <w:citation/>
        </w:sdtPr>
        <w:sdtEndPr/>
        <w:sdtContent>
          <w:r>
            <w:rPr>
              <w:rFonts w:cs="Times New Roman"/>
              <w:i/>
              <w:szCs w:val="24"/>
            </w:rPr>
            <w:fldChar w:fldCharType="begin"/>
          </w:r>
          <w:r>
            <w:rPr>
              <w:rFonts w:cs="Times New Roman"/>
              <w:i/>
              <w:szCs w:val="24"/>
            </w:rPr>
            <w:instrText xml:space="preserve"> CITATION Bas10 \l 1033 </w:instrText>
          </w:r>
          <w:r>
            <w:rPr>
              <w:rFonts w:cs="Times New Roman"/>
              <w:i/>
              <w:szCs w:val="24"/>
            </w:rPr>
            <w:fldChar w:fldCharType="separate"/>
          </w:r>
          <w:r w:rsidRPr="008B4A5D">
            <w:rPr>
              <w:rFonts w:cs="Times New Roman"/>
              <w:noProof/>
              <w:szCs w:val="24"/>
            </w:rPr>
            <w:t>(Basuki, 2010)</w:t>
          </w:r>
          <w:r>
            <w:rPr>
              <w:rFonts w:cs="Times New Roman"/>
              <w:i/>
              <w:szCs w:val="24"/>
            </w:rPr>
            <w:fldChar w:fldCharType="end"/>
          </w:r>
        </w:sdtContent>
      </w:sdt>
      <w:r>
        <w:rPr>
          <w:rFonts w:cs="Times New Roman"/>
          <w:szCs w:val="24"/>
        </w:rPr>
        <w:t>.</w:t>
      </w:r>
      <w:proofErr w:type="gramEnd"/>
      <w:r>
        <w:rPr>
          <w:rFonts w:cs="Times New Roman"/>
          <w:szCs w:val="24"/>
        </w:rPr>
        <w:t xml:space="preserve"> </w:t>
      </w:r>
    </w:p>
    <w:p w14:paraId="1509E4C9" w14:textId="77777777" w:rsidR="004D79AB" w:rsidRPr="005D696A" w:rsidRDefault="004D79AB" w:rsidP="00A0746C">
      <w:pPr>
        <w:pStyle w:val="Heading3"/>
        <w:numPr>
          <w:ilvl w:val="2"/>
          <w:numId w:val="14"/>
        </w:numPr>
        <w:tabs>
          <w:tab w:val="left" w:pos="1350"/>
        </w:tabs>
        <w:ind w:left="851" w:hanging="851"/>
        <w:jc w:val="left"/>
        <w:rPr>
          <w:rFonts w:cs="Times New Roman"/>
          <w:b w:val="0"/>
        </w:rPr>
      </w:pPr>
      <w:bookmarkStart w:id="49" w:name="_Toc61213489"/>
      <w:r w:rsidRPr="005D696A">
        <w:rPr>
          <w:rFonts w:cs="Times New Roman"/>
        </w:rPr>
        <w:t>Framework</w:t>
      </w:r>
      <w:r w:rsidRPr="005D696A">
        <w:rPr>
          <w:rFonts w:cs="Times New Roman"/>
          <w:lang w:val="id-ID"/>
        </w:rPr>
        <w:t xml:space="preserve"> </w:t>
      </w:r>
      <w:r w:rsidRPr="005D696A">
        <w:rPr>
          <w:rFonts w:cs="Times New Roman"/>
        </w:rPr>
        <w:t>CodeIgniter</w:t>
      </w:r>
      <w:bookmarkEnd w:id="49"/>
    </w:p>
    <w:p w14:paraId="379AC2D2" w14:textId="77777777" w:rsidR="004D79AB" w:rsidRDefault="004D79AB" w:rsidP="004D79AB">
      <w:pPr>
        <w:ind w:firstLine="851"/>
        <w:rPr>
          <w:rFonts w:cs="Times New Roman"/>
          <w:szCs w:val="24"/>
        </w:rPr>
      </w:pPr>
      <w:proofErr w:type="gramStart"/>
      <w:r w:rsidRPr="005D696A">
        <w:rPr>
          <w:rFonts w:cs="Times New Roman"/>
          <w:szCs w:val="24"/>
        </w:rPr>
        <w:t xml:space="preserve">CodeIgniter adalah sebuah web </w:t>
      </w:r>
      <w:r w:rsidRPr="005D696A">
        <w:rPr>
          <w:rFonts w:cs="Times New Roman"/>
          <w:i/>
          <w:szCs w:val="24"/>
        </w:rPr>
        <w:t>application framework</w:t>
      </w:r>
      <w:r w:rsidRPr="005D696A">
        <w:rPr>
          <w:rFonts w:cs="Times New Roman"/>
          <w:szCs w:val="24"/>
        </w:rPr>
        <w:t xml:space="preserve"> yang bersifat </w:t>
      </w:r>
      <w:r w:rsidRPr="005D696A">
        <w:rPr>
          <w:rFonts w:cs="Times New Roman"/>
          <w:i/>
          <w:szCs w:val="24"/>
        </w:rPr>
        <w:t>open source</w:t>
      </w:r>
      <w:r w:rsidRPr="005D696A">
        <w:rPr>
          <w:rFonts w:cs="Times New Roman"/>
          <w:szCs w:val="24"/>
        </w:rPr>
        <w:t xml:space="preserve"> </w:t>
      </w:r>
      <w:r>
        <w:rPr>
          <w:rFonts w:cs="Times New Roman"/>
          <w:szCs w:val="24"/>
        </w:rPr>
        <w:t>untuk membangun aplikasi php dinamis.</w:t>
      </w:r>
      <w:proofErr w:type="gramEnd"/>
      <w:r>
        <w:rPr>
          <w:rFonts w:cs="Times New Roman"/>
          <w:szCs w:val="24"/>
        </w:rPr>
        <w:t xml:space="preserve"> </w:t>
      </w:r>
      <w:proofErr w:type="gramStart"/>
      <w:r>
        <w:rPr>
          <w:rFonts w:cs="Times New Roman"/>
          <w:szCs w:val="24"/>
        </w:rPr>
        <w:t xml:space="preserve">Tujuan pengembangannya adalah untuk membantu </w:t>
      </w:r>
      <w:r w:rsidRPr="005D696A">
        <w:rPr>
          <w:rFonts w:cs="Times New Roman"/>
          <w:i/>
          <w:szCs w:val="24"/>
        </w:rPr>
        <w:t>developer</w:t>
      </w:r>
      <w:r>
        <w:rPr>
          <w:rFonts w:cs="Times New Roman"/>
          <w:szCs w:val="24"/>
        </w:rPr>
        <w:t xml:space="preserve"> mengerjakan sebuah project/aplikasi dengan cepat.</w:t>
      </w:r>
      <w:proofErr w:type="gramEnd"/>
      <w:r>
        <w:rPr>
          <w:rFonts w:cs="Times New Roman"/>
          <w:szCs w:val="24"/>
        </w:rPr>
        <w:t xml:space="preserve"> </w:t>
      </w:r>
      <w:proofErr w:type="gramStart"/>
      <w:r>
        <w:rPr>
          <w:rFonts w:cs="Times New Roman"/>
          <w:szCs w:val="24"/>
        </w:rPr>
        <w:t xml:space="preserve">CodeIgniter menyediakan berbagai macam </w:t>
      </w:r>
      <w:r w:rsidRPr="005D696A">
        <w:rPr>
          <w:rFonts w:cs="Times New Roman"/>
          <w:i/>
          <w:szCs w:val="24"/>
        </w:rPr>
        <w:t>library</w:t>
      </w:r>
      <w:r>
        <w:rPr>
          <w:rFonts w:cs="Times New Roman"/>
          <w:i/>
          <w:szCs w:val="24"/>
        </w:rPr>
        <w:t xml:space="preserve"> </w:t>
      </w:r>
      <w:r>
        <w:rPr>
          <w:rFonts w:cs="Times New Roman"/>
          <w:szCs w:val="24"/>
        </w:rPr>
        <w:t xml:space="preserve">yang dibangun menggunakan konsep </w:t>
      </w:r>
      <w:r w:rsidRPr="005D696A">
        <w:rPr>
          <w:rFonts w:cs="Times New Roman"/>
          <w:i/>
          <w:szCs w:val="24"/>
        </w:rPr>
        <w:t>Model View Controller</w:t>
      </w:r>
      <w:r>
        <w:rPr>
          <w:rFonts w:cs="Times New Roman"/>
          <w:i/>
          <w:szCs w:val="24"/>
        </w:rPr>
        <w:t xml:space="preserve"> </w:t>
      </w:r>
      <w:r>
        <w:rPr>
          <w:rFonts w:cs="Times New Roman"/>
          <w:szCs w:val="24"/>
        </w:rPr>
        <w:t>(MVC)</w:t>
      </w:r>
      <w:r>
        <w:rPr>
          <w:rFonts w:cs="Times New Roman"/>
          <w:i/>
          <w:szCs w:val="24"/>
        </w:rPr>
        <w:t xml:space="preserve"> </w:t>
      </w:r>
      <w:r w:rsidRPr="001E77B3">
        <w:rPr>
          <w:rFonts w:cs="Times New Roman"/>
          <w:i/>
          <w:szCs w:val="24"/>
        </w:rPr>
        <w:t>development pattern</w:t>
      </w:r>
      <w:r>
        <w:rPr>
          <w:rFonts w:cs="Times New Roman"/>
          <w:szCs w:val="24"/>
        </w:rPr>
        <w:t>.</w:t>
      </w:r>
      <w:proofErr w:type="gramEnd"/>
      <w:r>
        <w:rPr>
          <w:rFonts w:cs="Times New Roman"/>
          <w:szCs w:val="24"/>
        </w:rPr>
        <w:t xml:space="preserve"> </w:t>
      </w:r>
      <w:proofErr w:type="gramStart"/>
      <w:r>
        <w:rPr>
          <w:rFonts w:cs="Times New Roman"/>
          <w:szCs w:val="24"/>
        </w:rPr>
        <w:t xml:space="preserve">Adapaun beberapa fitur yang dimiliki adalah menggunakan </w:t>
      </w:r>
      <w:r>
        <w:rPr>
          <w:rFonts w:cs="Times New Roman"/>
          <w:i/>
          <w:szCs w:val="24"/>
        </w:rPr>
        <w:t xml:space="preserve">pattern model view controller </w:t>
      </w:r>
      <w:r>
        <w:rPr>
          <w:rFonts w:cs="Times New Roman"/>
          <w:szCs w:val="24"/>
        </w:rPr>
        <w:t>yang menghasilkan apliaksi lebih terstruktur dan standar yang jelas.</w:t>
      </w:r>
      <w:proofErr w:type="gramEnd"/>
      <w:r>
        <w:rPr>
          <w:rFonts w:cs="Times New Roman"/>
          <w:szCs w:val="24"/>
        </w:rPr>
        <w:t xml:space="preserve"> </w:t>
      </w:r>
      <w:proofErr w:type="gramStart"/>
      <w:r>
        <w:rPr>
          <w:rFonts w:cs="Times New Roman"/>
          <w:szCs w:val="24"/>
        </w:rPr>
        <w:t xml:space="preserve">CodeIgniter juga termasuk URL </w:t>
      </w:r>
      <w:r>
        <w:rPr>
          <w:rFonts w:cs="Times New Roman"/>
          <w:i/>
          <w:szCs w:val="24"/>
        </w:rPr>
        <w:t>friendly</w:t>
      </w:r>
      <w:r>
        <w:rPr>
          <w:rFonts w:cs="Times New Roman"/>
          <w:szCs w:val="24"/>
        </w:rPr>
        <w:t xml:space="preserve"> dengan diminimalisasi penggunaan $_GET dan diganti dengan URL.</w:t>
      </w:r>
      <w:proofErr w:type="gramEnd"/>
      <w:r>
        <w:rPr>
          <w:rFonts w:cs="Times New Roman"/>
          <w:szCs w:val="24"/>
        </w:rPr>
        <w:t xml:space="preserve"> </w:t>
      </w:r>
      <w:proofErr w:type="gramStart"/>
      <w:r>
        <w:rPr>
          <w:rFonts w:cs="Times New Roman"/>
          <w:szCs w:val="24"/>
        </w:rPr>
        <w:t>Kemudahan dalam mempelajari menghasilkan kecepatan untuk pembuatan seuah aplikasi.</w:t>
      </w:r>
      <w:proofErr w:type="gramEnd"/>
      <w:r>
        <w:rPr>
          <w:rFonts w:cs="Times New Roman"/>
          <w:szCs w:val="24"/>
        </w:rPr>
        <w:t xml:space="preserve"> </w:t>
      </w:r>
      <w:proofErr w:type="gramStart"/>
      <w:r>
        <w:rPr>
          <w:rFonts w:cs="Times New Roman"/>
          <w:szCs w:val="24"/>
        </w:rPr>
        <w:t xml:space="preserve">Jika dibandingkan dengan </w:t>
      </w:r>
      <w:r w:rsidRPr="001E77B3">
        <w:rPr>
          <w:rFonts w:cs="Times New Roman"/>
          <w:i/>
          <w:szCs w:val="24"/>
        </w:rPr>
        <w:t>framework</w:t>
      </w:r>
      <w:r>
        <w:rPr>
          <w:rFonts w:cs="Times New Roman"/>
          <w:szCs w:val="24"/>
        </w:rPr>
        <w:t xml:space="preserve"> lainnya keunggulan CodeIgniter adalah mudah dimodifikasi dan beradaptasi, dokumentasi lengkap dan jelas serta learning curve rendah yang artinya sangat mudah untuk dipelajari.</w:t>
      </w:r>
      <w:proofErr w:type="gramEnd"/>
    </w:p>
    <w:p w14:paraId="4730B6EC" w14:textId="77777777" w:rsidR="004D79AB" w:rsidRDefault="004D79AB" w:rsidP="004D79AB">
      <w:pPr>
        <w:ind w:firstLine="851"/>
        <w:rPr>
          <w:rFonts w:cs="Times New Roman"/>
          <w:szCs w:val="24"/>
        </w:rPr>
      </w:pPr>
      <w:proofErr w:type="gramStart"/>
      <w:r>
        <w:rPr>
          <w:rFonts w:cs="Times New Roman"/>
          <w:szCs w:val="24"/>
        </w:rPr>
        <w:t>CodeIgniter 2.0 diluncurkan tahun 2011 dengan banyak perubahan mendasar dibandingkan dengan versi sebelumnya.</w:t>
      </w:r>
      <w:proofErr w:type="gramEnd"/>
      <w:r>
        <w:rPr>
          <w:rFonts w:cs="Times New Roman"/>
          <w:szCs w:val="24"/>
        </w:rPr>
        <w:t xml:space="preserve"> Perubahan ini membuat CodeIgniter menjadi lebih matang, adapun beberapa perubahan diantaranya adalah </w:t>
      </w:r>
    </w:p>
    <w:p w14:paraId="32E66443" w14:textId="77777777" w:rsidR="004D79AB" w:rsidRDefault="004D79AB" w:rsidP="00A0746C">
      <w:pPr>
        <w:pStyle w:val="ListParagraph"/>
        <w:numPr>
          <w:ilvl w:val="0"/>
          <w:numId w:val="15"/>
        </w:numPr>
        <w:spacing w:after="160"/>
        <w:ind w:left="851" w:hanging="851"/>
        <w:rPr>
          <w:rFonts w:cs="Times New Roman"/>
        </w:rPr>
      </w:pPr>
      <w:r>
        <w:rPr>
          <w:rFonts w:cs="Times New Roman"/>
        </w:rPr>
        <w:t>Menghilangkan dukungan PHP4 karena jika tetap digunakan maka CodeIgniter akan semakin ketinggalan dari segi fitur</w:t>
      </w:r>
    </w:p>
    <w:p w14:paraId="4BA120BA" w14:textId="77777777" w:rsidR="004D79AB" w:rsidRPr="007A6667" w:rsidRDefault="004D79AB" w:rsidP="00A0746C">
      <w:pPr>
        <w:pStyle w:val="ListParagraph"/>
        <w:numPr>
          <w:ilvl w:val="0"/>
          <w:numId w:val="15"/>
        </w:numPr>
        <w:spacing w:after="160"/>
        <w:ind w:left="851" w:hanging="851"/>
        <w:rPr>
          <w:rFonts w:cs="Times New Roman"/>
        </w:rPr>
      </w:pPr>
      <w:r>
        <w:rPr>
          <w:rFonts w:cs="Times New Roman"/>
        </w:rPr>
        <w:t xml:space="preserve">Mengghilangkan fitur </w:t>
      </w:r>
      <w:r w:rsidRPr="00694059">
        <w:rPr>
          <w:rFonts w:cs="Times New Roman"/>
          <w:i/>
        </w:rPr>
        <w:t>pluggin</w:t>
      </w:r>
      <w:r>
        <w:rPr>
          <w:rFonts w:cs="Times New Roman"/>
        </w:rPr>
        <w:t xml:space="preserve">. Pluggin mirip dengan </w:t>
      </w:r>
      <w:r w:rsidRPr="00694059">
        <w:rPr>
          <w:rFonts w:cs="Times New Roman"/>
          <w:i/>
        </w:rPr>
        <w:t>helper</w:t>
      </w:r>
      <w:r>
        <w:rPr>
          <w:rFonts w:cs="Times New Roman"/>
        </w:rPr>
        <w:t xml:space="preserve"> yang bertujuan menghilangkan kerancuan dan m</w:t>
      </w:r>
      <w:r w:rsidRPr="007A6667">
        <w:rPr>
          <w:rFonts w:cs="Times New Roman"/>
        </w:rPr>
        <w:t xml:space="preserve">engghilangkan fitur </w:t>
      </w:r>
      <w:r w:rsidRPr="007A6667">
        <w:rPr>
          <w:rFonts w:cs="Times New Roman"/>
          <w:i/>
        </w:rPr>
        <w:t>scaffolding</w:t>
      </w:r>
      <w:r w:rsidRPr="007A6667">
        <w:rPr>
          <w:rFonts w:cs="Times New Roman"/>
        </w:rPr>
        <w:t xml:space="preserve"> yang pengimplementasiannya dianggap kurang bagus.</w:t>
      </w:r>
    </w:p>
    <w:p w14:paraId="7F7156DC" w14:textId="77777777" w:rsidR="004D79AB" w:rsidRDefault="004D79AB" w:rsidP="00A0746C">
      <w:pPr>
        <w:pStyle w:val="ListParagraph"/>
        <w:numPr>
          <w:ilvl w:val="0"/>
          <w:numId w:val="15"/>
        </w:numPr>
        <w:spacing w:after="160"/>
        <w:ind w:left="851" w:hanging="851"/>
        <w:rPr>
          <w:rFonts w:cs="Times New Roman"/>
        </w:rPr>
      </w:pPr>
      <w:r>
        <w:rPr>
          <w:rFonts w:cs="Times New Roman"/>
        </w:rPr>
        <w:t xml:space="preserve">Penambahan </w:t>
      </w:r>
      <w:r w:rsidRPr="00694059">
        <w:rPr>
          <w:rFonts w:cs="Times New Roman"/>
          <w:i/>
        </w:rPr>
        <w:t>library</w:t>
      </w:r>
      <w:r>
        <w:rPr>
          <w:rFonts w:cs="Times New Roman"/>
        </w:rPr>
        <w:t xml:space="preserve"> </w:t>
      </w:r>
      <w:r w:rsidRPr="00694059">
        <w:rPr>
          <w:rFonts w:cs="Times New Roman"/>
          <w:i/>
        </w:rPr>
        <w:t>driver</w:t>
      </w:r>
      <w:r>
        <w:rPr>
          <w:rFonts w:cs="Times New Roman"/>
        </w:rPr>
        <w:t xml:space="preserve"> yang memiliki fungsi membuat </w:t>
      </w:r>
      <w:r w:rsidRPr="00694059">
        <w:rPr>
          <w:rFonts w:cs="Times New Roman"/>
          <w:i/>
        </w:rPr>
        <w:t>driver</w:t>
      </w:r>
      <w:r>
        <w:rPr>
          <w:rFonts w:cs="Times New Roman"/>
        </w:rPr>
        <w:t xml:space="preserve"> dari </w:t>
      </w:r>
      <w:r w:rsidRPr="00694059">
        <w:rPr>
          <w:rFonts w:cs="Times New Roman"/>
          <w:i/>
        </w:rPr>
        <w:t>library</w:t>
      </w:r>
      <w:r>
        <w:rPr>
          <w:rFonts w:cs="Times New Roman"/>
        </w:rPr>
        <w:t xml:space="preserve"> yang telah dibuat.</w:t>
      </w:r>
    </w:p>
    <w:p w14:paraId="3A1E2737" w14:textId="77777777" w:rsidR="004D79AB" w:rsidRDefault="004D79AB" w:rsidP="00A0746C">
      <w:pPr>
        <w:pStyle w:val="ListParagraph"/>
        <w:numPr>
          <w:ilvl w:val="0"/>
          <w:numId w:val="15"/>
        </w:numPr>
        <w:spacing w:after="160"/>
        <w:ind w:left="851" w:hanging="851"/>
        <w:rPr>
          <w:rFonts w:cs="Times New Roman"/>
        </w:rPr>
      </w:pPr>
      <w:r w:rsidRPr="00694059">
        <w:rPr>
          <w:rFonts w:cs="Times New Roman"/>
          <w:i/>
        </w:rPr>
        <w:t xml:space="preserve">Support query string </w:t>
      </w:r>
      <w:r>
        <w:rPr>
          <w:rFonts w:cs="Times New Roman"/>
        </w:rPr>
        <w:t xml:space="preserve">dan </w:t>
      </w:r>
      <w:r w:rsidRPr="00694059">
        <w:rPr>
          <w:rFonts w:cs="Times New Roman"/>
          <w:i/>
        </w:rPr>
        <w:t xml:space="preserve">command-line execution </w:t>
      </w:r>
      <w:r>
        <w:rPr>
          <w:rFonts w:cs="Times New Roman"/>
        </w:rPr>
        <w:t>yang berfungsi menjawab kesulitan yang dialami pada versi yang sebelumnya</w:t>
      </w:r>
    </w:p>
    <w:p w14:paraId="31D33509" w14:textId="77777777" w:rsidR="004D79AB" w:rsidRDefault="004D79AB" w:rsidP="00A0746C">
      <w:pPr>
        <w:pStyle w:val="ListParagraph"/>
        <w:numPr>
          <w:ilvl w:val="0"/>
          <w:numId w:val="15"/>
        </w:numPr>
        <w:spacing w:after="160"/>
        <w:ind w:left="851" w:hanging="851"/>
        <w:rPr>
          <w:rFonts w:cs="Times New Roman"/>
        </w:rPr>
      </w:pPr>
      <w:r>
        <w:rPr>
          <w:rFonts w:cs="Times New Roman"/>
        </w:rPr>
        <w:t xml:space="preserve">Penambahan </w:t>
      </w:r>
      <w:r w:rsidRPr="00694059">
        <w:rPr>
          <w:rFonts w:cs="Times New Roman"/>
          <w:i/>
        </w:rPr>
        <w:t>library</w:t>
      </w:r>
      <w:r>
        <w:rPr>
          <w:rFonts w:cs="Times New Roman"/>
        </w:rPr>
        <w:t xml:space="preserve"> </w:t>
      </w:r>
      <w:r w:rsidRPr="00694059">
        <w:rPr>
          <w:rFonts w:cs="Times New Roman"/>
          <w:i/>
        </w:rPr>
        <w:t>cache</w:t>
      </w:r>
      <w:r>
        <w:rPr>
          <w:rFonts w:cs="Times New Roman"/>
        </w:rPr>
        <w:t xml:space="preserve"> untuk meninggkatkan kualitas aplikasi </w:t>
      </w:r>
    </w:p>
    <w:p w14:paraId="0EA65BC3" w14:textId="77777777" w:rsidR="004D79AB" w:rsidRDefault="004D79AB" w:rsidP="00A0746C">
      <w:pPr>
        <w:pStyle w:val="ListParagraph"/>
        <w:numPr>
          <w:ilvl w:val="0"/>
          <w:numId w:val="15"/>
        </w:numPr>
        <w:ind w:left="851" w:hanging="851"/>
        <w:rPr>
          <w:rFonts w:cs="Times New Roman"/>
        </w:rPr>
      </w:pPr>
      <w:r>
        <w:rPr>
          <w:rFonts w:cs="Times New Roman"/>
        </w:rPr>
        <w:t xml:space="preserve">Penambahan fitur </w:t>
      </w:r>
      <w:r w:rsidRPr="00694059">
        <w:rPr>
          <w:rFonts w:cs="Times New Roman"/>
          <w:i/>
        </w:rPr>
        <w:t>package</w:t>
      </w:r>
      <w:r>
        <w:rPr>
          <w:rFonts w:cs="Times New Roman"/>
        </w:rPr>
        <w:t xml:space="preserve"> untuk mempermudah distribusi resource dalam sebuah folder. </w:t>
      </w:r>
    </w:p>
    <w:p w14:paraId="1F1AF1E1" w14:textId="77777777" w:rsidR="004D79AB" w:rsidRPr="004D253A" w:rsidRDefault="004D79AB" w:rsidP="004D79AB">
      <w:pPr>
        <w:rPr>
          <w:rFonts w:cs="Times New Roman"/>
        </w:rPr>
      </w:pPr>
    </w:p>
    <w:tbl>
      <w:tblPr>
        <w:tblStyle w:val="TableGrid"/>
        <w:tblW w:w="0" w:type="auto"/>
        <w:tblLook w:val="04A0" w:firstRow="1" w:lastRow="0" w:firstColumn="1" w:lastColumn="0" w:noHBand="0" w:noVBand="1"/>
      </w:tblPr>
      <w:tblGrid>
        <w:gridCol w:w="8234"/>
      </w:tblGrid>
      <w:tr w:rsidR="004D79AB" w14:paraId="7D558E3F" w14:textId="77777777" w:rsidTr="004D79AB">
        <w:tc>
          <w:tcPr>
            <w:tcW w:w="8342" w:type="dxa"/>
          </w:tcPr>
          <w:p w14:paraId="67BDF464" w14:textId="77777777" w:rsidR="004D79AB" w:rsidRDefault="004D79AB" w:rsidP="00632BD7">
            <w:pPr>
              <w:keepNext/>
              <w:spacing w:before="120"/>
              <w:jc w:val="center"/>
              <w:rPr>
                <w:rFonts w:cs="Times New Roman"/>
                <w:szCs w:val="24"/>
              </w:rPr>
            </w:pPr>
            <w:r>
              <w:rPr>
                <w:noProof/>
              </w:rPr>
              <w:drawing>
                <wp:inline distT="0" distB="0" distL="0" distR="0" wp14:anchorId="7FC0BE93" wp14:editId="205C0537">
                  <wp:extent cx="3352800" cy="1635711"/>
                  <wp:effectExtent l="0" t="0" r="0" b="317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b="7373"/>
                          <a:stretch/>
                        </pic:blipFill>
                        <pic:spPr bwMode="auto">
                          <a:xfrm>
                            <a:off x="0" y="0"/>
                            <a:ext cx="3363089" cy="1640731"/>
                          </a:xfrm>
                          <a:prstGeom prst="rect">
                            <a:avLst/>
                          </a:prstGeom>
                          <a:ln>
                            <a:noFill/>
                          </a:ln>
                          <a:extLst>
                            <a:ext uri="{53640926-AAD7-44D8-BBD7-CCE9431645EC}">
                              <a14:shadowObscured xmlns:a14="http://schemas.microsoft.com/office/drawing/2010/main"/>
                            </a:ext>
                          </a:extLst>
                        </pic:spPr>
                      </pic:pic>
                    </a:graphicData>
                  </a:graphic>
                </wp:inline>
              </w:drawing>
            </w:r>
          </w:p>
        </w:tc>
      </w:tr>
    </w:tbl>
    <w:p w14:paraId="563EF2A2" w14:textId="251029D6" w:rsidR="004D79AB" w:rsidRPr="003D213B" w:rsidRDefault="00632BD7" w:rsidP="004D79AB">
      <w:pPr>
        <w:pStyle w:val="Caption"/>
        <w:rPr>
          <w:rFonts w:cs="Times New Roman"/>
          <w:i/>
          <w:szCs w:val="20"/>
        </w:rPr>
      </w:pPr>
      <w:bookmarkStart w:id="50" w:name="_Toc60697066"/>
      <w:bookmarkStart w:id="51" w:name="_Toc60912000"/>
      <w:proofErr w:type="gramStart"/>
      <w:r>
        <w:t>Gambar 2.</w:t>
      </w:r>
      <w:proofErr w:type="gramEnd"/>
      <w:r>
        <w:t xml:space="preserve"> </w:t>
      </w:r>
      <w:r w:rsidR="00536DF1">
        <w:rPr>
          <w:noProof/>
        </w:rPr>
        <w:fldChar w:fldCharType="begin"/>
      </w:r>
      <w:r w:rsidR="00536DF1">
        <w:rPr>
          <w:noProof/>
        </w:rPr>
        <w:instrText xml:space="preserve"> SEQ Gambar_2. \* ARABIC </w:instrText>
      </w:r>
      <w:r w:rsidR="00536DF1">
        <w:rPr>
          <w:noProof/>
        </w:rPr>
        <w:fldChar w:fldCharType="separate"/>
      </w:r>
      <w:r>
        <w:rPr>
          <w:noProof/>
        </w:rPr>
        <w:t>1</w:t>
      </w:r>
      <w:r w:rsidR="00536DF1">
        <w:rPr>
          <w:noProof/>
        </w:rPr>
        <w:fldChar w:fldCharType="end"/>
      </w:r>
      <w:r w:rsidR="004D79AB" w:rsidRPr="003D213B">
        <w:rPr>
          <w:rFonts w:cs="Times New Roman"/>
          <w:szCs w:val="20"/>
        </w:rPr>
        <w:t xml:space="preserve"> Perbandingan PHP Biasa dengan CodeIgniter</w:t>
      </w:r>
      <w:bookmarkEnd w:id="50"/>
      <w:bookmarkEnd w:id="51"/>
    </w:p>
    <w:p w14:paraId="47EF127C" w14:textId="362E8EE5" w:rsidR="004D79AB" w:rsidRDefault="00632BD7" w:rsidP="004D79AB">
      <w:pPr>
        <w:ind w:firstLine="851"/>
        <w:rPr>
          <w:rFonts w:cs="Times New Roman"/>
          <w:szCs w:val="24"/>
        </w:rPr>
      </w:pPr>
      <w:proofErr w:type="gramStart"/>
      <w:r>
        <w:rPr>
          <w:rFonts w:cs="Times New Roman"/>
          <w:szCs w:val="24"/>
        </w:rPr>
        <w:t>Gambar 2.1</w:t>
      </w:r>
      <w:r w:rsidR="004D79AB">
        <w:rPr>
          <w:rFonts w:cs="Times New Roman"/>
          <w:szCs w:val="24"/>
        </w:rPr>
        <w:t xml:space="preserve"> merupakan perbandingan dari PHP biasa dengan CodeIgniter.</w:t>
      </w:r>
      <w:proofErr w:type="gramEnd"/>
      <w:r w:rsidR="004D79AB">
        <w:rPr>
          <w:rFonts w:cs="Times New Roman"/>
          <w:szCs w:val="24"/>
        </w:rPr>
        <w:t xml:space="preserve"> Eksekusi PHP biasanya </w:t>
      </w:r>
      <w:proofErr w:type="gramStart"/>
      <w:r w:rsidR="004D79AB">
        <w:rPr>
          <w:rFonts w:cs="Times New Roman"/>
          <w:szCs w:val="24"/>
        </w:rPr>
        <w:t>akan</w:t>
      </w:r>
      <w:proofErr w:type="gramEnd"/>
      <w:r w:rsidR="004D79AB">
        <w:rPr>
          <w:rFonts w:cs="Times New Roman"/>
          <w:szCs w:val="24"/>
        </w:rPr>
        <w:t xml:space="preserve"> me-load semua library dan fungsi yang dibutuhkan kemudian digabungkan ke dalam HTML untuk dieksekusi oleh PHP. </w:t>
      </w:r>
    </w:p>
    <w:p w14:paraId="332CC860" w14:textId="77777777" w:rsidR="00632BD7" w:rsidRDefault="00632BD7" w:rsidP="004D79AB">
      <w:pPr>
        <w:ind w:firstLine="851"/>
        <w:rPr>
          <w:rFonts w:cs="Times New Roman"/>
          <w:szCs w:val="24"/>
        </w:rPr>
      </w:pPr>
    </w:p>
    <w:p w14:paraId="39A4EC86" w14:textId="77777777" w:rsidR="004D79AB" w:rsidRDefault="004D79AB" w:rsidP="00A0746C">
      <w:pPr>
        <w:pStyle w:val="Heading2"/>
        <w:numPr>
          <w:ilvl w:val="1"/>
          <w:numId w:val="14"/>
        </w:numPr>
        <w:ind w:left="851" w:hanging="851"/>
        <w:jc w:val="left"/>
      </w:pPr>
      <w:bookmarkStart w:id="52" w:name="_Toc61213490"/>
      <w:r>
        <w:t>PHP</w:t>
      </w:r>
      <w:bookmarkEnd w:id="52"/>
    </w:p>
    <w:p w14:paraId="0712A37B" w14:textId="77777777" w:rsidR="004D79AB" w:rsidRDefault="004D79AB" w:rsidP="00632BD7">
      <w:pPr>
        <w:ind w:firstLine="851"/>
      </w:pPr>
      <w:proofErr w:type="gramStart"/>
      <w:r w:rsidRPr="00510881">
        <w:rPr>
          <w:i/>
        </w:rPr>
        <w:t>Hypertext Preprocessor</w:t>
      </w:r>
      <w:r w:rsidRPr="00510881">
        <w:t xml:space="preserve"> adalah sebuah Bahasa pemograman di sisi server.</w:t>
      </w:r>
      <w:proofErr w:type="gramEnd"/>
      <w:r w:rsidRPr="00510881">
        <w:t xml:space="preserve"> </w:t>
      </w:r>
      <w:r>
        <w:t>PHP</w:t>
      </w:r>
      <w:r w:rsidRPr="00510881">
        <w:t xml:space="preserve"> merupakan bahasa script yang dijalankan </w:t>
      </w:r>
      <w:r>
        <w:t>pada sisi server (SSS</w:t>
      </w:r>
      <w:r w:rsidRPr="00510881">
        <w:t xml:space="preserve">: </w:t>
      </w:r>
      <w:r w:rsidRPr="00510881">
        <w:rPr>
          <w:i/>
        </w:rPr>
        <w:t>Server Side Scripting</w:t>
      </w:r>
      <w:r w:rsidRPr="00510881">
        <w:t xml:space="preserve">). </w:t>
      </w:r>
      <w:r w:rsidRPr="00510881">
        <w:rPr>
          <w:i/>
        </w:rPr>
        <w:t>Database</w:t>
      </w:r>
      <w:r>
        <w:t xml:space="preserve"> yang didukung PHP antara lain</w:t>
      </w:r>
      <w:r w:rsidRPr="00510881">
        <w:t xml:space="preserve">: MySQL, Informix, Oracle, Sybase, Solid, PostgreSQL, Generic ODBC. </w:t>
      </w:r>
      <w:proofErr w:type="gramStart"/>
      <w:r w:rsidRPr="00510881">
        <w:t xml:space="preserve">PHP adalah </w:t>
      </w:r>
      <w:r w:rsidRPr="00510881">
        <w:rPr>
          <w:i/>
        </w:rPr>
        <w:t>software</w:t>
      </w:r>
      <w:r w:rsidRPr="00510881">
        <w:t xml:space="preserve"> </w:t>
      </w:r>
      <w:r w:rsidRPr="00510881">
        <w:rPr>
          <w:i/>
        </w:rPr>
        <w:t>Open</w:t>
      </w:r>
      <w:r w:rsidRPr="00510881">
        <w:t xml:space="preserve"> </w:t>
      </w:r>
      <w:r w:rsidRPr="00510881">
        <w:rPr>
          <w:i/>
        </w:rPr>
        <w:t>Source</w:t>
      </w:r>
      <w:r w:rsidRPr="00510881">
        <w:t>, bebas untuk diunduh dan digunakan.</w:t>
      </w:r>
      <w:proofErr w:type="gramEnd"/>
      <w:r w:rsidRPr="00510881">
        <w:t xml:space="preserve"> </w:t>
      </w:r>
      <w:r w:rsidRPr="00510881">
        <w:rPr>
          <w:i/>
        </w:rPr>
        <w:t>File</w:t>
      </w:r>
      <w:r w:rsidRPr="00510881">
        <w:t xml:space="preserve"> PHP dapat berisi teks, tag HTML, dan </w:t>
      </w:r>
      <w:r w:rsidRPr="00510881">
        <w:rPr>
          <w:i/>
        </w:rPr>
        <w:t>Script</w:t>
      </w:r>
      <w:r w:rsidRPr="00510881">
        <w:t xml:space="preserve">. File PHP dikembalikan ke </w:t>
      </w:r>
      <w:r w:rsidRPr="00510881">
        <w:rPr>
          <w:i/>
        </w:rPr>
        <w:t>browser</w:t>
      </w:r>
      <w:r w:rsidRPr="00510881">
        <w:t xml:space="preserve"> dalam bentuk plain HTML. File PHP dapat berekstensi .php, .php3, atau .phtml.</w:t>
      </w:r>
      <w:r>
        <w:t xml:space="preserve"> </w:t>
      </w:r>
    </w:p>
    <w:p w14:paraId="75290B71" w14:textId="71164E24" w:rsidR="00BB113A" w:rsidRDefault="004D79AB" w:rsidP="00632BD7">
      <w:pPr>
        <w:ind w:firstLine="851"/>
      </w:pPr>
      <w:proofErr w:type="gramStart"/>
      <w:r w:rsidRPr="00510881">
        <w:t>Kelebihan PHP</w:t>
      </w:r>
      <w:r>
        <w:t xml:space="preserve"> sebagai bahasa script adalah </w:t>
      </w:r>
      <w:r w:rsidRPr="00510881">
        <w:t>dapat dijalankan pada berbagai platform (windows, linux, dll), kompatibel terhadap hampir semua server yang digunakan saat ini, bebas diunduh dari situs resmi PHP www.php.net, mudah dipelajari dan berjalan dengan efisien pada sisi server.</w:t>
      </w:r>
      <w:proofErr w:type="gramEnd"/>
      <w:r w:rsidRPr="00510881">
        <w:t xml:space="preserve"> Untuk menggunakan PHP harus menginstall terlebih dahulu web server Apache (atau IIS) pada komputer/server yang </w:t>
      </w:r>
      <w:proofErr w:type="gramStart"/>
      <w:r w:rsidRPr="00510881">
        <w:t>akan</w:t>
      </w:r>
      <w:proofErr w:type="gramEnd"/>
      <w:r w:rsidRPr="00510881">
        <w:t xml:space="preserve"> digunakan, serta menginstall PHP dan MySQL. </w:t>
      </w:r>
      <w:proofErr w:type="gramStart"/>
      <w:r w:rsidRPr="00510881">
        <w:t>Atau dapat menggunakan layanan hosting yang menyediakan dukungan terhadap PHP dan MySQL</w:t>
      </w:r>
      <w:r>
        <w:t>.</w:t>
      </w:r>
      <w:proofErr w:type="gramEnd"/>
    </w:p>
    <w:p w14:paraId="4C552E36" w14:textId="51E3CFC6" w:rsidR="00BA5AA1" w:rsidRDefault="00BA5AA1" w:rsidP="00BA5AA1">
      <w:pPr>
        <w:pStyle w:val="Heading2"/>
        <w:numPr>
          <w:ilvl w:val="1"/>
          <w:numId w:val="36"/>
        </w:numPr>
        <w:ind w:left="851" w:hanging="851"/>
      </w:pPr>
      <w:bookmarkStart w:id="53" w:name="_Toc61213491"/>
      <w:r>
        <w:lastRenderedPageBreak/>
        <w:t>Enterprise Resource Planning</w:t>
      </w:r>
      <w:bookmarkEnd w:id="53"/>
    </w:p>
    <w:p w14:paraId="3E666087" w14:textId="7891FE78" w:rsidR="00AA794D" w:rsidRDefault="002266A2" w:rsidP="00AA794D">
      <w:pPr>
        <w:ind w:firstLine="851"/>
      </w:pPr>
      <w:r>
        <w:t>ERP (</w:t>
      </w:r>
      <w:r w:rsidRPr="002266A2">
        <w:rPr>
          <w:i/>
        </w:rPr>
        <w:t>Enterprise Resource Planning</w:t>
      </w:r>
      <w:r>
        <w:t xml:space="preserve">) adalah sebuah konsep untuk merencanakan dan mengelola sumber daya perusahaan meliputi dana, manusia, mesin, suku cadang, waktu, material dan kapasitas yang berpengaruh luas mulai dari manajemen paling atas hingga operasional di sebuah perusahaan agar dapat dimanfaatkan secara optimal untuk menghasilkan nilai tambah bagi seluruh pihak yang berkepentingan (stake holder) atas perusahaan tersebut. </w:t>
      </w:r>
      <w:proofErr w:type="gramStart"/>
      <w:r>
        <w:t>ERP berfungsi mengintegrasikan proses-proses penciptaan produk atau jasa perusahaan, mulai dari pemesanan bahan-bahan mentah dan fasilitas produksi sampai dengan terciptanya produk jadi yang si</w:t>
      </w:r>
      <w:r w:rsidR="00D25F39">
        <w:t>ap ditawarkan kepada pelanggan.</w:t>
      </w:r>
      <w:proofErr w:type="gramEnd"/>
    </w:p>
    <w:p w14:paraId="0466C25C" w14:textId="77777777" w:rsidR="002266A2" w:rsidRPr="002266A2" w:rsidRDefault="002266A2" w:rsidP="002266A2"/>
    <w:p w14:paraId="376C541E" w14:textId="01FC2BEF" w:rsidR="00BA5AA1" w:rsidRDefault="00BA5AA1" w:rsidP="00BA5AA1">
      <w:pPr>
        <w:pStyle w:val="Heading2"/>
        <w:numPr>
          <w:ilvl w:val="0"/>
          <w:numId w:val="37"/>
        </w:numPr>
        <w:ind w:left="851" w:hanging="851"/>
      </w:pPr>
      <w:bookmarkStart w:id="54" w:name="_Toc61213492"/>
      <w:r>
        <w:t>Multi Channel Access</w:t>
      </w:r>
      <w:bookmarkEnd w:id="54"/>
    </w:p>
    <w:p w14:paraId="79DDA668" w14:textId="7A8D70C2" w:rsidR="00EB3F7A" w:rsidRDefault="00EB3F7A" w:rsidP="00EB3F7A">
      <w:pPr>
        <w:ind w:firstLine="851"/>
      </w:pPr>
      <w:proofErr w:type="gramStart"/>
      <w:r>
        <w:t>MCA (</w:t>
      </w:r>
      <w:r>
        <w:rPr>
          <w:i/>
        </w:rPr>
        <w:t>Multi Channel Access</w:t>
      </w:r>
      <w:r w:rsidR="009C3DEC">
        <w:t>) adalah sebuah model perluasan</w:t>
      </w:r>
      <w:r w:rsidR="006B10D9">
        <w:t xml:space="preserve"> akses untuk sebuah sistem eksisting.</w:t>
      </w:r>
      <w:proofErr w:type="gramEnd"/>
      <w:r w:rsidR="006B10D9">
        <w:t xml:space="preserve"> Ada beberapa </w:t>
      </w:r>
      <w:proofErr w:type="gramStart"/>
      <w:r w:rsidR="006B10D9">
        <w:t>cara</w:t>
      </w:r>
      <w:proofErr w:type="gramEnd"/>
      <w:r w:rsidR="006B10D9">
        <w:t xml:space="preserve"> memberikan perluasan akses terhadap suatu sistem diantaranya menambahkan fitur </w:t>
      </w:r>
      <w:r w:rsidR="006B10D9" w:rsidRPr="003C7ED0">
        <w:rPr>
          <w:i/>
        </w:rPr>
        <w:t>live chat</w:t>
      </w:r>
      <w:r w:rsidR="006B10D9">
        <w:t xml:space="preserve">, integrasi </w:t>
      </w:r>
      <w:r w:rsidR="006B10D9" w:rsidRPr="003C7ED0">
        <w:rPr>
          <w:i/>
        </w:rPr>
        <w:t>database</w:t>
      </w:r>
      <w:r w:rsidR="006B10D9">
        <w:t xml:space="preserve"> dengan ekosistem </w:t>
      </w:r>
      <w:r w:rsidR="006B10D9" w:rsidRPr="003C7ED0">
        <w:rPr>
          <w:i/>
        </w:rPr>
        <w:t>cloud</w:t>
      </w:r>
      <w:r w:rsidR="006B10D9">
        <w:t xml:space="preserve"> dan menambahkan bot pada fitur </w:t>
      </w:r>
      <w:r w:rsidR="006B10D9" w:rsidRPr="003C7ED0">
        <w:rPr>
          <w:i/>
        </w:rPr>
        <w:t>chat</w:t>
      </w:r>
      <w:r w:rsidR="006B10D9">
        <w:t xml:space="preserve">. Jadi </w:t>
      </w:r>
      <w:r w:rsidR="006B10D9" w:rsidRPr="003C7ED0">
        <w:rPr>
          <w:i/>
        </w:rPr>
        <w:t>user</w:t>
      </w:r>
      <w:r w:rsidR="006B10D9">
        <w:t xml:space="preserve"> berinteraksi dengan sistem tidak hanya dengan pengisian </w:t>
      </w:r>
      <w:r w:rsidR="006B10D9" w:rsidRPr="003C7ED0">
        <w:rPr>
          <w:i/>
        </w:rPr>
        <w:t>form</w:t>
      </w:r>
      <w:r w:rsidR="006B10D9">
        <w:t xml:space="preserve"> untuk mengirim HTTP </w:t>
      </w:r>
      <w:r w:rsidR="006B10D9" w:rsidRPr="003C7ED0">
        <w:rPr>
          <w:i/>
        </w:rPr>
        <w:t xml:space="preserve">request </w:t>
      </w:r>
      <w:r w:rsidR="006B10D9">
        <w:t xml:space="preserve">dan mendapatkan HTTP </w:t>
      </w:r>
      <w:r w:rsidR="006B10D9" w:rsidRPr="003C7ED0">
        <w:rPr>
          <w:i/>
        </w:rPr>
        <w:t>response</w:t>
      </w:r>
      <w:r w:rsidR="0022334E">
        <w:t xml:space="preserve"> dari </w:t>
      </w:r>
      <w:r w:rsidR="0022334E" w:rsidRPr="003C7ED0">
        <w:rPr>
          <w:i/>
        </w:rPr>
        <w:t>server</w:t>
      </w:r>
      <w:r w:rsidR="0022334E">
        <w:t xml:space="preserve"> tapi juga bisa melalui aplikasi </w:t>
      </w:r>
      <w:r w:rsidR="0022334E" w:rsidRPr="003C7ED0">
        <w:rPr>
          <w:i/>
        </w:rPr>
        <w:t>chatting</w:t>
      </w:r>
      <w:r w:rsidR="0022334E">
        <w:t xml:space="preserve"> yang biasanya digunakan untuk berkomunikasi dengan orang lain.</w:t>
      </w:r>
    </w:p>
    <w:p w14:paraId="5EA6D2D8" w14:textId="77777777" w:rsidR="009C3DEC" w:rsidRPr="00EB3F7A" w:rsidRDefault="009C3DEC" w:rsidP="00EB3F7A">
      <w:pPr>
        <w:ind w:firstLine="851"/>
      </w:pPr>
    </w:p>
    <w:p w14:paraId="44A0F105" w14:textId="77777777" w:rsidR="009C3DEC" w:rsidRDefault="00BA5AA1" w:rsidP="009C3DEC">
      <w:pPr>
        <w:pStyle w:val="Heading2"/>
        <w:numPr>
          <w:ilvl w:val="0"/>
          <w:numId w:val="37"/>
        </w:numPr>
        <w:ind w:left="851" w:hanging="851"/>
      </w:pPr>
      <w:bookmarkStart w:id="55" w:name="_Toc61213493"/>
      <w:r>
        <w:t>System Administration</w:t>
      </w:r>
      <w:bookmarkEnd w:id="55"/>
      <w:r w:rsidR="009C3DEC">
        <w:t xml:space="preserve"> </w:t>
      </w:r>
    </w:p>
    <w:p w14:paraId="35764D12" w14:textId="4B1F0EB3" w:rsidR="009C3DEC" w:rsidRDefault="009C3DEC" w:rsidP="009C3DEC">
      <w:pPr>
        <w:ind w:firstLine="851"/>
      </w:pPr>
      <w:proofErr w:type="gramStart"/>
      <w:r w:rsidRPr="00246952">
        <w:rPr>
          <w:i/>
        </w:rPr>
        <w:t>System Administration</w:t>
      </w:r>
      <w:r>
        <w:t xml:space="preserve"> adalah suatu pekerjaan dimana seseorang bertugas untuk mengelola satu atau lebih sistem yang meliputi </w:t>
      </w:r>
      <w:r w:rsidRPr="00246952">
        <w:rPr>
          <w:i/>
        </w:rPr>
        <w:t>software</w:t>
      </w:r>
      <w:r>
        <w:t xml:space="preserve">, </w:t>
      </w:r>
      <w:r w:rsidRPr="00246952">
        <w:rPr>
          <w:i/>
        </w:rPr>
        <w:t>hardware</w:t>
      </w:r>
      <w:r>
        <w:t xml:space="preserve">, </w:t>
      </w:r>
      <w:r w:rsidRPr="00246952">
        <w:rPr>
          <w:i/>
        </w:rPr>
        <w:t>server</w:t>
      </w:r>
      <w:r>
        <w:t xml:space="preserve"> atau </w:t>
      </w:r>
      <w:r w:rsidRPr="00246952">
        <w:rPr>
          <w:i/>
        </w:rPr>
        <w:t>workstation</w:t>
      </w:r>
      <w:r>
        <w:t>.</w:t>
      </w:r>
      <w:proofErr w:type="gramEnd"/>
      <w:r>
        <w:t xml:space="preserve"> </w:t>
      </w:r>
      <w:proofErr w:type="gramStart"/>
      <w:r>
        <w:t>Tujuannya adalah untuk memastikan sistem tersebut berjalan secara efektif dan efisien.</w:t>
      </w:r>
      <w:proofErr w:type="gramEnd"/>
      <w:r>
        <w:t xml:space="preserve"> Bidang-bidang yang </w:t>
      </w:r>
      <w:r w:rsidR="00431874">
        <w:t xml:space="preserve">berkaitan dengan system administration yaitu diantaranya </w:t>
      </w:r>
      <w:proofErr w:type="gramStart"/>
      <w:r w:rsidR="00431874">
        <w:t>DBA(</w:t>
      </w:r>
      <w:proofErr w:type="gramEnd"/>
      <w:r w:rsidR="00431874" w:rsidRPr="00246952">
        <w:rPr>
          <w:i/>
        </w:rPr>
        <w:t>Database Administrator</w:t>
      </w:r>
      <w:r w:rsidR="00431874">
        <w:t>) bertugas untuk memelihara sebuah sistem database dan bertanggung jawab terhadap integritas data</w:t>
      </w:r>
      <w:r w:rsidR="00246952">
        <w:t xml:space="preserve"> dan efisiensi performa</w:t>
      </w:r>
      <w:r w:rsidR="00431874">
        <w:t xml:space="preserve"> sistem </w:t>
      </w:r>
      <w:r w:rsidR="00431874" w:rsidRPr="00246952">
        <w:rPr>
          <w:i/>
        </w:rPr>
        <w:t>database</w:t>
      </w:r>
      <w:r w:rsidR="00431874">
        <w:t xml:space="preserve">. </w:t>
      </w:r>
      <w:r w:rsidR="00431874" w:rsidRPr="00246952">
        <w:rPr>
          <w:i/>
        </w:rPr>
        <w:t>Network Administrator</w:t>
      </w:r>
      <w:r w:rsidR="00431874">
        <w:t xml:space="preserve"> bertugas untuk memelihara infrastruktur jaringan seperti </w:t>
      </w:r>
      <w:r w:rsidR="00431874" w:rsidRPr="00246952">
        <w:rPr>
          <w:i/>
        </w:rPr>
        <w:t>switch</w:t>
      </w:r>
      <w:r w:rsidR="00431874">
        <w:t xml:space="preserve"> dan </w:t>
      </w:r>
      <w:r w:rsidR="00431874" w:rsidRPr="00246952">
        <w:rPr>
          <w:i/>
        </w:rPr>
        <w:t>router</w:t>
      </w:r>
      <w:r w:rsidR="00431874">
        <w:t xml:space="preserve">. </w:t>
      </w:r>
      <w:proofErr w:type="gramStart"/>
      <w:r w:rsidR="00431874" w:rsidRPr="00246952">
        <w:rPr>
          <w:i/>
        </w:rPr>
        <w:t>Security Administrator</w:t>
      </w:r>
      <w:r w:rsidR="00431874">
        <w:t xml:space="preserve"> bertugas untuk memastikan tidak ada celah keamanan pada suatu sistem misalnya memastikan </w:t>
      </w:r>
      <w:r w:rsidR="006B10D9" w:rsidRPr="00246952">
        <w:rPr>
          <w:i/>
        </w:rPr>
        <w:t>firewall</w:t>
      </w:r>
      <w:r w:rsidR="006B10D9">
        <w:t xml:space="preserve"> berfungsi dengan baik.</w:t>
      </w:r>
      <w:proofErr w:type="gramEnd"/>
    </w:p>
    <w:p w14:paraId="3430BD8C" w14:textId="77777777" w:rsidR="00133250" w:rsidRPr="009C3DEC" w:rsidRDefault="00133250" w:rsidP="00133250">
      <w:pPr>
        <w:sectPr w:rsidR="00133250" w:rsidRPr="009C3DEC" w:rsidSect="00556435">
          <w:pgSz w:w="11906" w:h="16838" w:code="9"/>
          <w:pgMar w:top="1872" w:right="1872" w:bottom="1872" w:left="2016" w:header="567" w:footer="567" w:gutter="0"/>
          <w:cols w:space="720"/>
          <w:titlePg/>
          <w:docGrid w:linePitch="360"/>
        </w:sectPr>
      </w:pPr>
    </w:p>
    <w:p w14:paraId="4A838153" w14:textId="18F751D9" w:rsidR="007A6667" w:rsidRDefault="00BB113A" w:rsidP="00BB113A">
      <w:pPr>
        <w:pStyle w:val="Heading1"/>
      </w:pPr>
      <w:bookmarkStart w:id="56" w:name="_Toc61213494"/>
      <w:r>
        <w:rPr>
          <w:lang w:val="id-ID"/>
        </w:rPr>
        <w:lastRenderedPageBreak/>
        <w:t>BAB III</w:t>
      </w:r>
      <w:r>
        <w:br/>
      </w:r>
      <w:r w:rsidRPr="001F49B6">
        <w:t>PROFIL PERUSAHAAN</w:t>
      </w:r>
      <w:bookmarkEnd w:id="40"/>
      <w:bookmarkEnd w:id="56"/>
    </w:p>
    <w:p w14:paraId="38D40C9B" w14:textId="472A85CD" w:rsidR="00BB113A" w:rsidRDefault="00BB113A" w:rsidP="00632BD7"/>
    <w:p w14:paraId="455BE2F0" w14:textId="77777777" w:rsidR="00632BD7" w:rsidRPr="00BB113A" w:rsidRDefault="00632BD7" w:rsidP="00632BD7"/>
    <w:p w14:paraId="6F584944" w14:textId="0B207649" w:rsidR="00632BD7" w:rsidRDefault="00632BD7" w:rsidP="004D253A">
      <w:pPr>
        <w:ind w:firstLine="851"/>
        <w:rPr>
          <w:rFonts w:cs="Times New Roman"/>
          <w:szCs w:val="24"/>
        </w:rPr>
      </w:pPr>
      <w:r w:rsidRPr="00D53AB1">
        <w:rPr>
          <w:rFonts w:cs="Times New Roman"/>
          <w:szCs w:val="24"/>
        </w:rPr>
        <w:t>Bab II</w:t>
      </w:r>
      <w:r>
        <w:rPr>
          <w:rFonts w:cs="Times New Roman"/>
          <w:szCs w:val="24"/>
        </w:rPr>
        <w:t>I</w:t>
      </w:r>
      <w:r w:rsidRPr="00D53AB1">
        <w:rPr>
          <w:rFonts w:cs="Times New Roman"/>
          <w:szCs w:val="24"/>
        </w:rPr>
        <w:t xml:space="preserve"> </w:t>
      </w:r>
      <w:proofErr w:type="gramStart"/>
      <w:r w:rsidRPr="00D53AB1">
        <w:rPr>
          <w:rFonts w:cs="Times New Roman"/>
          <w:szCs w:val="24"/>
        </w:rPr>
        <w:t>akan</w:t>
      </w:r>
      <w:proofErr w:type="gramEnd"/>
      <w:r w:rsidRPr="00D53AB1">
        <w:rPr>
          <w:rFonts w:cs="Times New Roman"/>
          <w:szCs w:val="24"/>
        </w:rPr>
        <w:t xml:space="preserve"> menjelaskan tentang </w:t>
      </w:r>
      <w:r>
        <w:rPr>
          <w:rFonts w:cs="Times New Roman"/>
          <w:szCs w:val="24"/>
        </w:rPr>
        <w:t xml:space="preserve">profil perusahaan serta </w:t>
      </w:r>
      <w:r w:rsidRPr="00D53AB1">
        <w:rPr>
          <w:rFonts w:cs="Times New Roman"/>
          <w:szCs w:val="24"/>
        </w:rPr>
        <w:t xml:space="preserve">visi misi dari </w:t>
      </w:r>
      <w:r w:rsidRPr="00246952">
        <w:rPr>
          <w:rFonts w:cs="Times New Roman"/>
          <w:szCs w:val="24"/>
        </w:rPr>
        <w:t>Dinas</w:t>
      </w:r>
      <w:r w:rsidRPr="00632BD7">
        <w:rPr>
          <w:rFonts w:cs="Times New Roman"/>
          <w:i/>
          <w:szCs w:val="24"/>
        </w:rPr>
        <w:t xml:space="preserve"> </w:t>
      </w:r>
      <w:r w:rsidRPr="00632BD7">
        <w:rPr>
          <w:rStyle w:val="Emphasis"/>
          <w:rFonts w:cs="Times New Roman"/>
          <w:bCs/>
          <w:i w:val="0"/>
          <w:szCs w:val="24"/>
          <w:shd w:val="clear" w:color="auto" w:fill="FFFFFF"/>
        </w:rPr>
        <w:t>Komunikasi dan Informatika</w:t>
      </w:r>
      <w:r w:rsidRPr="00D53AB1">
        <w:rPr>
          <w:rFonts w:cs="Times New Roman"/>
          <w:szCs w:val="24"/>
        </w:rPr>
        <w:t xml:space="preserve"> Kabupaten Gianyar</w:t>
      </w:r>
      <w:r>
        <w:rPr>
          <w:rFonts w:cs="Times New Roman"/>
          <w:szCs w:val="24"/>
        </w:rPr>
        <w:t>.</w:t>
      </w:r>
    </w:p>
    <w:p w14:paraId="76690441" w14:textId="4F0295C9" w:rsidR="00632BD7" w:rsidRDefault="00632BD7" w:rsidP="004D253A">
      <w:pPr>
        <w:ind w:firstLine="851"/>
        <w:rPr>
          <w:rFonts w:cs="Times New Roman"/>
          <w:szCs w:val="24"/>
        </w:rPr>
      </w:pPr>
    </w:p>
    <w:p w14:paraId="62879572" w14:textId="7729CB0B" w:rsidR="00632BD7" w:rsidRDefault="00632BD7" w:rsidP="00A0746C">
      <w:pPr>
        <w:pStyle w:val="Heading2"/>
        <w:numPr>
          <w:ilvl w:val="1"/>
          <w:numId w:val="21"/>
        </w:numPr>
        <w:ind w:left="851" w:hanging="851"/>
        <w:jc w:val="left"/>
      </w:pPr>
      <w:bookmarkStart w:id="57" w:name="_Toc61213495"/>
      <w:r>
        <w:t>Profil Perusahaan</w:t>
      </w:r>
      <w:bookmarkEnd w:id="57"/>
    </w:p>
    <w:p w14:paraId="0A6253B3" w14:textId="2D3D8A5A" w:rsidR="007A6667" w:rsidRDefault="007A6667" w:rsidP="00632BD7">
      <w:pPr>
        <w:ind w:firstLine="851"/>
        <w:rPr>
          <w:rFonts w:cs="Times New Roman"/>
          <w:szCs w:val="24"/>
          <w:shd w:val="clear" w:color="auto" w:fill="FFFFFF"/>
        </w:rPr>
      </w:pPr>
      <w:proofErr w:type="gramStart"/>
      <w:r w:rsidRPr="00632BD7">
        <w:rPr>
          <w:rFonts w:cs="Times New Roman"/>
          <w:szCs w:val="24"/>
        </w:rPr>
        <w:t>Dinas</w:t>
      </w:r>
      <w:r w:rsidRPr="00632BD7">
        <w:rPr>
          <w:rFonts w:cs="Times New Roman"/>
          <w:i/>
          <w:szCs w:val="24"/>
        </w:rPr>
        <w:t xml:space="preserve"> </w:t>
      </w:r>
      <w:r w:rsidRPr="00632BD7">
        <w:rPr>
          <w:rStyle w:val="Emphasis"/>
          <w:rFonts w:cs="Times New Roman"/>
          <w:bCs/>
          <w:i w:val="0"/>
          <w:szCs w:val="24"/>
          <w:shd w:val="clear" w:color="auto" w:fill="FFFFFF"/>
        </w:rPr>
        <w:t>Komunikasi dan Informatika</w:t>
      </w:r>
      <w:r w:rsidRPr="00274755">
        <w:rPr>
          <w:rFonts w:cs="Times New Roman"/>
          <w:szCs w:val="24"/>
        </w:rPr>
        <w:t xml:space="preserve"> Kabupaten Gianyar adalah salah satu instansi Pemerintah yang </w:t>
      </w:r>
      <w:r w:rsidRPr="00274755">
        <w:rPr>
          <w:rFonts w:cs="Times New Roman"/>
          <w:szCs w:val="24"/>
          <w:shd w:val="clear" w:color="auto" w:fill="FFFFFF"/>
        </w:rPr>
        <w:t>menangani urusan Komunikasi, Informatika, Statistik, dan Persandian di Pemerintah Provinsi Bali</w:t>
      </w:r>
      <w:r w:rsidR="00BA47B6">
        <w:rPr>
          <w:rFonts w:cs="Times New Roman"/>
          <w:szCs w:val="24"/>
          <w:shd w:val="clear" w:color="auto" w:fill="FFFFFF"/>
        </w:rPr>
        <w:t xml:space="preserve"> khususnya di Kabupaten Gianyar</w:t>
      </w:r>
      <w:r w:rsidRPr="00274755">
        <w:rPr>
          <w:rFonts w:cs="Times New Roman"/>
          <w:szCs w:val="24"/>
          <w:shd w:val="clear" w:color="auto" w:fill="FFFFFF"/>
        </w:rPr>
        <w:t>.</w:t>
      </w:r>
      <w:proofErr w:type="gramEnd"/>
    </w:p>
    <w:p w14:paraId="1A63D9CD" w14:textId="77777777" w:rsidR="004D253A" w:rsidRPr="003F6B3E" w:rsidRDefault="004D253A" w:rsidP="004D253A">
      <w:pPr>
        <w:ind w:firstLine="851"/>
        <w:rPr>
          <w:rFonts w:cs="Times New Roman"/>
        </w:rPr>
      </w:pPr>
    </w:p>
    <w:tbl>
      <w:tblPr>
        <w:tblStyle w:val="TableGrid"/>
        <w:tblW w:w="0" w:type="auto"/>
        <w:tblLook w:val="04A0" w:firstRow="1" w:lastRow="0" w:firstColumn="1" w:lastColumn="0" w:noHBand="0" w:noVBand="1"/>
      </w:tblPr>
      <w:tblGrid>
        <w:gridCol w:w="8234"/>
      </w:tblGrid>
      <w:tr w:rsidR="007A6667" w:rsidRPr="003F6B3E" w14:paraId="027258AF" w14:textId="77777777" w:rsidTr="00465ACC">
        <w:trPr>
          <w:trHeight w:val="3905"/>
        </w:trPr>
        <w:tc>
          <w:tcPr>
            <w:tcW w:w="8261" w:type="dxa"/>
          </w:tcPr>
          <w:p w14:paraId="7931B179" w14:textId="77777777" w:rsidR="007A6667" w:rsidRPr="003F6B3E" w:rsidRDefault="007A6667" w:rsidP="00632BD7">
            <w:pPr>
              <w:keepNext/>
              <w:spacing w:before="120"/>
              <w:jc w:val="center"/>
              <w:rPr>
                <w:rFonts w:cs="Times New Roman"/>
              </w:rPr>
            </w:pPr>
            <w:r>
              <w:rPr>
                <w:noProof/>
              </w:rPr>
              <w:drawing>
                <wp:inline distT="0" distB="0" distL="0" distR="0" wp14:anchorId="70ADB021" wp14:editId="524AC81D">
                  <wp:extent cx="5024584" cy="2449902"/>
                  <wp:effectExtent l="0" t="0" r="5080" b="76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srcRect l="163" t="14465" r="8100" b="5981"/>
                          <a:stretch/>
                        </pic:blipFill>
                        <pic:spPr bwMode="auto">
                          <a:xfrm>
                            <a:off x="0" y="0"/>
                            <a:ext cx="5037019" cy="2455965"/>
                          </a:xfrm>
                          <a:prstGeom prst="rect">
                            <a:avLst/>
                          </a:prstGeom>
                          <a:ln>
                            <a:noFill/>
                          </a:ln>
                          <a:extLst>
                            <a:ext uri="{53640926-AAD7-44D8-BBD7-CCE9431645EC}">
                              <a14:shadowObscured xmlns:a14="http://schemas.microsoft.com/office/drawing/2010/main"/>
                            </a:ext>
                          </a:extLst>
                        </pic:spPr>
                      </pic:pic>
                    </a:graphicData>
                  </a:graphic>
                </wp:inline>
              </w:drawing>
            </w:r>
          </w:p>
        </w:tc>
      </w:tr>
    </w:tbl>
    <w:p w14:paraId="77C0F070" w14:textId="5B24B9EB" w:rsidR="007A6667" w:rsidRPr="003F6B3E" w:rsidRDefault="00632BD7" w:rsidP="007A6667">
      <w:pPr>
        <w:pStyle w:val="Caption"/>
        <w:rPr>
          <w:rFonts w:cs="Times New Roman"/>
          <w:i/>
          <w:iCs w:val="0"/>
        </w:rPr>
      </w:pPr>
      <w:bookmarkStart w:id="58" w:name="_Toc42811814"/>
      <w:bookmarkStart w:id="59" w:name="_Toc50297124"/>
      <w:bookmarkStart w:id="60" w:name="_Toc60697064"/>
      <w:bookmarkStart w:id="61" w:name="_Toc60911993"/>
      <w:proofErr w:type="gramStart"/>
      <w:r>
        <w:t>Gambar 3.</w:t>
      </w:r>
      <w:proofErr w:type="gramEnd"/>
      <w:r>
        <w:t xml:space="preserve"> </w:t>
      </w:r>
      <w:r w:rsidR="00536DF1">
        <w:rPr>
          <w:noProof/>
        </w:rPr>
        <w:fldChar w:fldCharType="begin"/>
      </w:r>
      <w:r w:rsidR="00536DF1">
        <w:rPr>
          <w:noProof/>
        </w:rPr>
        <w:instrText xml:space="preserve"> SEQ Gambar_3. \* ARABIC </w:instrText>
      </w:r>
      <w:r w:rsidR="00536DF1">
        <w:rPr>
          <w:noProof/>
        </w:rPr>
        <w:fldChar w:fldCharType="separate"/>
      </w:r>
      <w:r w:rsidR="00BA47B6">
        <w:rPr>
          <w:noProof/>
        </w:rPr>
        <w:t>1</w:t>
      </w:r>
      <w:r w:rsidR="00536DF1">
        <w:rPr>
          <w:noProof/>
        </w:rPr>
        <w:fldChar w:fldCharType="end"/>
      </w:r>
      <w:r w:rsidR="007A6667" w:rsidRPr="003F6B3E">
        <w:rPr>
          <w:rFonts w:cs="Times New Roman"/>
        </w:rPr>
        <w:t xml:space="preserve"> </w:t>
      </w:r>
      <w:r w:rsidR="007A6667" w:rsidRPr="002C4DDF">
        <w:rPr>
          <w:rFonts w:cs="Times New Roman"/>
          <w:b w:val="0"/>
          <w:iCs w:val="0"/>
        </w:rPr>
        <w:t>Lokasi dan Kontak</w:t>
      </w:r>
      <w:bookmarkEnd w:id="58"/>
      <w:bookmarkEnd w:id="59"/>
      <w:bookmarkEnd w:id="60"/>
      <w:bookmarkEnd w:id="61"/>
    </w:p>
    <w:p w14:paraId="64FD4668" w14:textId="2004166E" w:rsidR="0044542D" w:rsidRDefault="007A6667" w:rsidP="007A6667">
      <w:pPr>
        <w:ind w:firstLine="851"/>
        <w:rPr>
          <w:rFonts w:cs="Times New Roman"/>
          <w:szCs w:val="24"/>
        </w:rPr>
      </w:pPr>
      <w:r w:rsidRPr="001F49B6">
        <w:rPr>
          <w:rFonts w:cs="Times New Roman"/>
          <w:szCs w:val="24"/>
        </w:rPr>
        <w:t xml:space="preserve">Gambar </w:t>
      </w:r>
      <w:r w:rsidR="00632BD7">
        <w:rPr>
          <w:rFonts w:cs="Times New Roman"/>
          <w:szCs w:val="24"/>
        </w:rPr>
        <w:t>3</w:t>
      </w:r>
      <w:r w:rsidRPr="001F49B6">
        <w:rPr>
          <w:rFonts w:cs="Times New Roman"/>
          <w:szCs w:val="24"/>
        </w:rPr>
        <w:t xml:space="preserve">.1 merupakan gambar dari </w:t>
      </w:r>
      <w:r w:rsidRPr="00632BD7">
        <w:rPr>
          <w:rFonts w:cs="Times New Roman"/>
          <w:i/>
          <w:szCs w:val="24"/>
        </w:rPr>
        <w:t>google maps</w:t>
      </w:r>
      <w:r w:rsidRPr="001F49B6">
        <w:rPr>
          <w:rFonts w:cs="Times New Roman"/>
          <w:szCs w:val="24"/>
        </w:rPr>
        <w:t xml:space="preserve"> letak posisi </w:t>
      </w:r>
      <w:r>
        <w:rPr>
          <w:rFonts w:cs="Times New Roman"/>
          <w:szCs w:val="24"/>
        </w:rPr>
        <w:t xml:space="preserve">Kantor </w:t>
      </w:r>
      <w:r w:rsidRPr="00D53AB1">
        <w:rPr>
          <w:rFonts w:cs="Times New Roman"/>
          <w:szCs w:val="24"/>
        </w:rPr>
        <w:t xml:space="preserve">Dinas </w:t>
      </w:r>
      <w:r>
        <w:rPr>
          <w:rStyle w:val="Emphasis"/>
          <w:rFonts w:cs="Times New Roman"/>
          <w:bCs/>
          <w:szCs w:val="24"/>
          <w:shd w:val="clear" w:color="auto" w:fill="FFFFFF"/>
        </w:rPr>
        <w:t>Komunikasi dan Informatika</w:t>
      </w:r>
      <w:r w:rsidRPr="00D53AB1">
        <w:rPr>
          <w:rFonts w:cs="Times New Roman"/>
          <w:szCs w:val="24"/>
        </w:rPr>
        <w:t xml:space="preserve"> Kabupaten Gianyar</w:t>
      </w:r>
      <w:r w:rsidRPr="001F49B6">
        <w:rPr>
          <w:rFonts w:cs="Times New Roman"/>
          <w:szCs w:val="24"/>
        </w:rPr>
        <w:t xml:space="preserve"> yang beralamat di </w:t>
      </w:r>
      <w:r w:rsidRPr="00D53AB1">
        <w:rPr>
          <w:rFonts w:cs="Times New Roman"/>
          <w:szCs w:val="24"/>
        </w:rPr>
        <w:t>Jl. Kebo Iwa, Gianyar, Kec. Gianyar, Kabupaten Gianyar, Bali 80511</w:t>
      </w:r>
      <w:r w:rsidRPr="001F49B6">
        <w:rPr>
          <w:rFonts w:cs="Times New Roman"/>
          <w:szCs w:val="24"/>
        </w:rPr>
        <w:t>. Kontak yang dapat dihubungi untuk mendapatkan informasi lebih</w:t>
      </w:r>
      <w:r>
        <w:rPr>
          <w:rFonts w:cs="Times New Roman"/>
          <w:szCs w:val="24"/>
        </w:rPr>
        <w:t xml:space="preserve"> lanjut untuk nomer Telepon </w:t>
      </w:r>
      <w:r w:rsidRPr="001F49B6">
        <w:rPr>
          <w:rFonts w:cs="Times New Roman"/>
          <w:szCs w:val="24"/>
        </w:rPr>
        <w:t xml:space="preserve">ke </w:t>
      </w:r>
      <w:r w:rsidRPr="00D53AB1">
        <w:rPr>
          <w:rFonts w:cs="Times New Roman"/>
          <w:szCs w:val="24"/>
        </w:rPr>
        <w:t>+62361943180</w:t>
      </w:r>
      <w:r w:rsidRPr="001F49B6">
        <w:rPr>
          <w:rFonts w:cs="Times New Roman"/>
          <w:szCs w:val="24"/>
        </w:rPr>
        <w:t xml:space="preserve">, </w:t>
      </w:r>
      <w:r w:rsidRPr="00D53AB1">
        <w:rPr>
          <w:rFonts w:cs="Times New Roman"/>
          <w:szCs w:val="24"/>
        </w:rPr>
        <w:t xml:space="preserve">email ke </w:t>
      </w:r>
      <w:r>
        <w:rPr>
          <w:rFonts w:cs="Times New Roman"/>
          <w:szCs w:val="24"/>
        </w:rPr>
        <w:t>diskominfo@gianyarkab</w:t>
      </w:r>
      <w:r w:rsidRPr="00D53AB1">
        <w:rPr>
          <w:rFonts w:cs="Times New Roman"/>
          <w:szCs w:val="24"/>
        </w:rPr>
        <w:t>.go.id,</w:t>
      </w:r>
      <w:r w:rsidRPr="001F49B6">
        <w:rPr>
          <w:rFonts w:cs="Times New Roman"/>
          <w:szCs w:val="24"/>
        </w:rPr>
        <w:t xml:space="preserve"> dan juga informasi dari kantor  dapat dilihat pada </w:t>
      </w:r>
      <w:r w:rsidRPr="00274755">
        <w:rPr>
          <w:rFonts w:cs="Times New Roman"/>
          <w:szCs w:val="24"/>
        </w:rPr>
        <w:t xml:space="preserve">http://diskominfo.gianyarkab.go.id/ </w:t>
      </w:r>
    </w:p>
    <w:p w14:paraId="30AD80AE" w14:textId="77777777" w:rsidR="0044542D" w:rsidRDefault="0044542D" w:rsidP="007A6667">
      <w:pPr>
        <w:ind w:firstLine="851"/>
        <w:rPr>
          <w:rFonts w:cs="Times New Roman"/>
          <w:szCs w:val="24"/>
        </w:rPr>
      </w:pPr>
    </w:p>
    <w:p w14:paraId="64E4F38A" w14:textId="21936223" w:rsidR="007A6667" w:rsidRPr="0044542D" w:rsidRDefault="007A6667" w:rsidP="00A0746C">
      <w:pPr>
        <w:pStyle w:val="Heading3"/>
        <w:numPr>
          <w:ilvl w:val="0"/>
          <w:numId w:val="22"/>
        </w:numPr>
        <w:ind w:left="851" w:hanging="851"/>
        <w:jc w:val="left"/>
        <w:rPr>
          <w:rFonts w:cs="Times New Roman"/>
        </w:rPr>
      </w:pPr>
      <w:bookmarkStart w:id="62" w:name="_Toc61213496"/>
      <w:bookmarkStart w:id="63" w:name="_Toc50499335"/>
      <w:r w:rsidRPr="0044542D">
        <w:rPr>
          <w:rFonts w:cs="Times New Roman"/>
        </w:rPr>
        <w:lastRenderedPageBreak/>
        <w:t>Visi Misi</w:t>
      </w:r>
      <w:bookmarkEnd w:id="62"/>
      <w:r w:rsidRPr="0044542D">
        <w:rPr>
          <w:rFonts w:cs="Times New Roman"/>
        </w:rPr>
        <w:t xml:space="preserve"> </w:t>
      </w:r>
      <w:bookmarkEnd w:id="63"/>
    </w:p>
    <w:p w14:paraId="5383C645" w14:textId="262BBD8D" w:rsidR="007A6667" w:rsidRPr="004D253A" w:rsidRDefault="007A6667" w:rsidP="00A0746C">
      <w:pPr>
        <w:pStyle w:val="ListParagraph"/>
        <w:numPr>
          <w:ilvl w:val="0"/>
          <w:numId w:val="13"/>
        </w:numPr>
        <w:ind w:left="851" w:hanging="851"/>
        <w:jc w:val="left"/>
        <w:rPr>
          <w:rFonts w:cs="Times New Roman"/>
        </w:rPr>
      </w:pPr>
      <w:bookmarkStart w:id="64" w:name="_Toc50499336"/>
      <w:r w:rsidRPr="002612B8">
        <w:rPr>
          <w:rFonts w:cs="Times New Roman"/>
        </w:rPr>
        <w:t>Visi</w:t>
      </w:r>
      <w:bookmarkEnd w:id="64"/>
      <w:r w:rsidRPr="002612B8">
        <w:rPr>
          <w:rFonts w:cs="Times New Roman"/>
        </w:rPr>
        <w:tab/>
      </w:r>
      <w:r w:rsidR="004D253A">
        <w:rPr>
          <w:rFonts w:cs="Times New Roman"/>
        </w:rPr>
        <w:t xml:space="preserve">: </w:t>
      </w:r>
      <w:r w:rsidRPr="004D253A">
        <w:rPr>
          <w:rFonts w:cs="Times New Roman"/>
          <w:lang w:val="id-ID"/>
        </w:rPr>
        <w:t>“</w:t>
      </w:r>
      <w:r w:rsidRPr="004D253A">
        <w:rPr>
          <w:rFonts w:cs="Times New Roman"/>
        </w:rPr>
        <w:t>Terwujudnya kualitas pelayanan public di bidang komunikasi dan informatika di Kabupaten Gianyar”</w:t>
      </w:r>
    </w:p>
    <w:p w14:paraId="7B4EE5B5" w14:textId="658526E8" w:rsidR="007A6667" w:rsidRPr="004D253A" w:rsidRDefault="007A6667" w:rsidP="00A0746C">
      <w:pPr>
        <w:pStyle w:val="ListParagraph"/>
        <w:numPr>
          <w:ilvl w:val="0"/>
          <w:numId w:val="13"/>
        </w:numPr>
        <w:ind w:left="851" w:hanging="851"/>
        <w:jc w:val="left"/>
      </w:pPr>
      <w:bookmarkStart w:id="65" w:name="_Toc50499337"/>
      <w:r w:rsidRPr="002612B8">
        <w:t>Misi</w:t>
      </w:r>
      <w:bookmarkEnd w:id="65"/>
      <w:r w:rsidR="004D253A">
        <w:t xml:space="preserve"> : </w:t>
      </w:r>
      <w:r w:rsidRPr="004D253A">
        <w:rPr>
          <w:rFonts w:cs="Times New Roman"/>
        </w:rPr>
        <w:t xml:space="preserve"> “Mewujudkan kualitas pelayanan public di bidang komunikasi dan informatika di Kabupaten Gianyar”</w:t>
      </w:r>
    </w:p>
    <w:p w14:paraId="1CCF3E3A" w14:textId="6B0F1E37" w:rsidR="007A6667" w:rsidRDefault="007A6667" w:rsidP="004D253A">
      <w:pPr>
        <w:rPr>
          <w:rFonts w:cs="Times New Roman"/>
        </w:rPr>
      </w:pPr>
    </w:p>
    <w:p w14:paraId="5593049F" w14:textId="0212E01A" w:rsidR="007A6667" w:rsidRPr="00BA47B6" w:rsidRDefault="007A6667" w:rsidP="00A0746C">
      <w:pPr>
        <w:pStyle w:val="Heading3"/>
        <w:numPr>
          <w:ilvl w:val="0"/>
          <w:numId w:val="22"/>
        </w:numPr>
        <w:ind w:left="851" w:hanging="851"/>
        <w:jc w:val="left"/>
        <w:rPr>
          <w:rFonts w:cs="Times New Roman"/>
        </w:rPr>
      </w:pPr>
      <w:bookmarkStart w:id="66" w:name="_Toc50499338"/>
      <w:bookmarkStart w:id="67" w:name="_Toc61213497"/>
      <w:r w:rsidRPr="00BA47B6">
        <w:rPr>
          <w:rFonts w:cs="Times New Roman"/>
        </w:rPr>
        <w:t>Struktur Organisasi</w:t>
      </w:r>
      <w:bookmarkEnd w:id="66"/>
      <w:bookmarkEnd w:id="67"/>
    </w:p>
    <w:p w14:paraId="04252188" w14:textId="4694B116" w:rsidR="007A6667" w:rsidRDefault="007A6667" w:rsidP="007A6667">
      <w:pPr>
        <w:ind w:firstLine="851"/>
        <w:rPr>
          <w:rFonts w:cs="Times New Roman"/>
        </w:rPr>
      </w:pPr>
      <w:proofErr w:type="gramStart"/>
      <w:r w:rsidRPr="001F49B6">
        <w:rPr>
          <w:rFonts w:cs="Times New Roman"/>
        </w:rPr>
        <w:t xml:space="preserve">Struktur organisasi </w:t>
      </w:r>
      <w:r>
        <w:rPr>
          <w:rFonts w:cs="Times New Roman"/>
        </w:rPr>
        <w:t xml:space="preserve">dari </w:t>
      </w:r>
      <w:r w:rsidRPr="00D53AB1">
        <w:rPr>
          <w:rFonts w:cs="Times New Roman"/>
          <w:szCs w:val="24"/>
        </w:rPr>
        <w:t xml:space="preserve">Dinas </w:t>
      </w:r>
      <w:r w:rsidRPr="007A6667">
        <w:rPr>
          <w:rStyle w:val="Emphasis"/>
          <w:rFonts w:cs="Times New Roman"/>
          <w:bCs/>
          <w:i w:val="0"/>
          <w:szCs w:val="24"/>
          <w:shd w:val="clear" w:color="auto" w:fill="FFFFFF"/>
        </w:rPr>
        <w:t>Komunikasi dan Informatika</w:t>
      </w:r>
      <w:r w:rsidRPr="00D53AB1">
        <w:rPr>
          <w:rFonts w:cs="Times New Roman"/>
          <w:szCs w:val="24"/>
        </w:rPr>
        <w:t xml:space="preserve"> Kabupaten Gianyar</w:t>
      </w:r>
      <w:r w:rsidR="00BA47B6">
        <w:rPr>
          <w:rFonts w:cs="Times New Roman"/>
        </w:rPr>
        <w:t xml:space="preserve"> dapat dilihat pada Gambar 3</w:t>
      </w:r>
      <w:r>
        <w:rPr>
          <w:rFonts w:cs="Times New Roman"/>
        </w:rPr>
        <w:t>.2</w:t>
      </w:r>
      <w:r w:rsidRPr="001F49B6">
        <w:rPr>
          <w:rFonts w:cs="Times New Roman"/>
        </w:rPr>
        <w:t>.</w:t>
      </w:r>
      <w:proofErr w:type="gramEnd"/>
    </w:p>
    <w:p w14:paraId="063BCE48" w14:textId="77777777" w:rsidR="007A6667" w:rsidRPr="001F49B6" w:rsidRDefault="007A6667" w:rsidP="007A6667">
      <w:pPr>
        <w:ind w:firstLine="720"/>
        <w:rPr>
          <w:rFonts w:cs="Times New Roman"/>
        </w:rPr>
      </w:pPr>
    </w:p>
    <w:tbl>
      <w:tblPr>
        <w:tblStyle w:val="TableGrid"/>
        <w:tblW w:w="0" w:type="auto"/>
        <w:tblInd w:w="-5" w:type="dxa"/>
        <w:tblLook w:val="04A0" w:firstRow="1" w:lastRow="0" w:firstColumn="1" w:lastColumn="0" w:noHBand="0" w:noVBand="1"/>
      </w:tblPr>
      <w:tblGrid>
        <w:gridCol w:w="8239"/>
      </w:tblGrid>
      <w:tr w:rsidR="007A6667" w:rsidRPr="003F6B3E" w14:paraId="53C8E368" w14:textId="77777777" w:rsidTr="00465ACC">
        <w:trPr>
          <w:trHeight w:val="5390"/>
        </w:trPr>
        <w:tc>
          <w:tcPr>
            <w:tcW w:w="8347" w:type="dxa"/>
          </w:tcPr>
          <w:p w14:paraId="266A36E6" w14:textId="1BDFFAFF" w:rsidR="007A6667" w:rsidRPr="003F6B3E" w:rsidRDefault="007A6667" w:rsidP="00BA47B6">
            <w:pPr>
              <w:keepNext/>
              <w:rPr>
                <w:rFonts w:cs="Times New Roman"/>
                <w:b/>
              </w:rPr>
            </w:pPr>
            <w:r>
              <w:rPr>
                <w:noProof/>
              </w:rPr>
              <w:drawing>
                <wp:anchor distT="0" distB="0" distL="114300" distR="114300" simplePos="0" relativeHeight="251657216" behindDoc="1" locked="0" layoutInCell="1" allowOverlap="1" wp14:anchorId="7AACB870" wp14:editId="123504F6">
                  <wp:simplePos x="0" y="0"/>
                  <wp:positionH relativeFrom="column">
                    <wp:posOffset>168275</wp:posOffset>
                  </wp:positionH>
                  <wp:positionV relativeFrom="paragraph">
                    <wp:posOffset>188595</wp:posOffset>
                  </wp:positionV>
                  <wp:extent cx="4829175" cy="3070860"/>
                  <wp:effectExtent l="0" t="0" r="9525" b="0"/>
                  <wp:wrapTight wrapText="bothSides">
                    <wp:wrapPolygon edited="0">
                      <wp:start x="0" y="0"/>
                      <wp:lineTo x="0" y="21439"/>
                      <wp:lineTo x="21557" y="21439"/>
                      <wp:lineTo x="21557" y="0"/>
                      <wp:lineTo x="0" y="0"/>
                    </wp:wrapPolygon>
                  </wp:wrapTight>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extLst>
                              <a:ext uri="{28A0092B-C50C-407E-A947-70E740481C1C}">
                                <a14:useLocalDpi xmlns:a14="http://schemas.microsoft.com/office/drawing/2010/main" val="0"/>
                              </a:ext>
                            </a:extLst>
                          </a:blip>
                          <a:stretch>
                            <a:fillRect/>
                          </a:stretch>
                        </pic:blipFill>
                        <pic:spPr>
                          <a:xfrm>
                            <a:off x="0" y="0"/>
                            <a:ext cx="4829175" cy="3070860"/>
                          </a:xfrm>
                          <a:prstGeom prst="rect">
                            <a:avLst/>
                          </a:prstGeom>
                        </pic:spPr>
                      </pic:pic>
                    </a:graphicData>
                  </a:graphic>
                  <wp14:sizeRelH relativeFrom="margin">
                    <wp14:pctWidth>0</wp14:pctWidth>
                  </wp14:sizeRelH>
                  <wp14:sizeRelV relativeFrom="margin">
                    <wp14:pctHeight>0</wp14:pctHeight>
                  </wp14:sizeRelV>
                </wp:anchor>
              </w:drawing>
            </w:r>
          </w:p>
        </w:tc>
      </w:tr>
    </w:tbl>
    <w:p w14:paraId="5CC8DC0E" w14:textId="4CA837E2" w:rsidR="007A6667" w:rsidRPr="003F6B3E" w:rsidRDefault="00BA47B6" w:rsidP="007A6667">
      <w:pPr>
        <w:pStyle w:val="Caption"/>
        <w:rPr>
          <w:rFonts w:cs="Times New Roman"/>
          <w:b w:val="0"/>
          <w:bCs/>
        </w:rPr>
      </w:pPr>
      <w:bookmarkStart w:id="68" w:name="_Toc50297125"/>
      <w:bookmarkStart w:id="69" w:name="_Toc60697065"/>
      <w:bookmarkStart w:id="70" w:name="_Toc60911994"/>
      <w:proofErr w:type="gramStart"/>
      <w:r>
        <w:t>Gambar 3.</w:t>
      </w:r>
      <w:proofErr w:type="gramEnd"/>
      <w:r>
        <w:t xml:space="preserve"> </w:t>
      </w:r>
      <w:r w:rsidR="00536DF1">
        <w:rPr>
          <w:noProof/>
        </w:rPr>
        <w:fldChar w:fldCharType="begin"/>
      </w:r>
      <w:r w:rsidR="00536DF1">
        <w:rPr>
          <w:noProof/>
        </w:rPr>
        <w:instrText xml:space="preserve"> SEQ Gambar_3. \* ARABIC </w:instrText>
      </w:r>
      <w:r w:rsidR="00536DF1">
        <w:rPr>
          <w:noProof/>
        </w:rPr>
        <w:fldChar w:fldCharType="separate"/>
      </w:r>
      <w:r>
        <w:rPr>
          <w:noProof/>
        </w:rPr>
        <w:t>2</w:t>
      </w:r>
      <w:r w:rsidR="00536DF1">
        <w:rPr>
          <w:noProof/>
        </w:rPr>
        <w:fldChar w:fldCharType="end"/>
      </w:r>
      <w:r w:rsidR="007A6667" w:rsidRPr="003F6B3E">
        <w:rPr>
          <w:rFonts w:cs="Times New Roman"/>
        </w:rPr>
        <w:t xml:space="preserve"> </w:t>
      </w:r>
      <w:r w:rsidR="007A6667" w:rsidRPr="003F6B3E">
        <w:rPr>
          <w:rFonts w:cs="Times New Roman"/>
          <w:b w:val="0"/>
          <w:bCs/>
        </w:rPr>
        <w:t>Struktur Organisasi Umum</w:t>
      </w:r>
      <w:bookmarkEnd w:id="68"/>
      <w:bookmarkEnd w:id="69"/>
      <w:bookmarkEnd w:id="70"/>
    </w:p>
    <w:p w14:paraId="20AEE5AC" w14:textId="3652FEE2" w:rsidR="007A6667" w:rsidRDefault="00BA47B6" w:rsidP="007A6667">
      <w:pPr>
        <w:ind w:firstLine="851"/>
        <w:rPr>
          <w:rFonts w:cs="Times New Roman"/>
        </w:rPr>
      </w:pPr>
      <w:proofErr w:type="gramStart"/>
      <w:r>
        <w:rPr>
          <w:rFonts w:cs="Times New Roman"/>
        </w:rPr>
        <w:t>Gambar 3</w:t>
      </w:r>
      <w:r w:rsidR="007A6667" w:rsidRPr="001F49B6">
        <w:rPr>
          <w:rFonts w:cs="Times New Roman"/>
        </w:rPr>
        <w:t xml:space="preserve">.2 merupakan bagan struktur organisasi secara umum pada </w:t>
      </w:r>
      <w:r w:rsidR="007A6667" w:rsidRPr="00D53AB1">
        <w:rPr>
          <w:rFonts w:cs="Times New Roman"/>
          <w:szCs w:val="24"/>
        </w:rPr>
        <w:t xml:space="preserve">Dinas </w:t>
      </w:r>
      <w:r w:rsidR="007A6667" w:rsidRPr="007A6667">
        <w:rPr>
          <w:rStyle w:val="Emphasis"/>
          <w:rFonts w:cs="Times New Roman"/>
          <w:bCs/>
          <w:i w:val="0"/>
          <w:szCs w:val="24"/>
          <w:shd w:val="clear" w:color="auto" w:fill="FFFFFF"/>
        </w:rPr>
        <w:t>Komunikasi dan Informatika</w:t>
      </w:r>
      <w:r w:rsidR="007A6667" w:rsidRPr="007A6667">
        <w:rPr>
          <w:rFonts w:cs="Times New Roman"/>
          <w:szCs w:val="24"/>
        </w:rPr>
        <w:t xml:space="preserve"> Kabupaten Gianyar</w:t>
      </w:r>
      <w:r w:rsidR="007A6667" w:rsidRPr="007A6667">
        <w:rPr>
          <w:rFonts w:cs="Times New Roman"/>
        </w:rPr>
        <w:t>.</w:t>
      </w:r>
      <w:proofErr w:type="gramEnd"/>
      <w:r w:rsidR="007A6667" w:rsidRPr="007A6667">
        <w:rPr>
          <w:rFonts w:cs="Times New Roman"/>
        </w:rPr>
        <w:t xml:space="preserve"> Struktur organisasi </w:t>
      </w:r>
      <w:r w:rsidR="007A6667" w:rsidRPr="007A6667">
        <w:rPr>
          <w:rFonts w:cs="Times New Roman"/>
          <w:szCs w:val="24"/>
        </w:rPr>
        <w:t xml:space="preserve">Dinas </w:t>
      </w:r>
      <w:r w:rsidR="007A6667" w:rsidRPr="007A6667">
        <w:rPr>
          <w:rStyle w:val="Emphasis"/>
          <w:rFonts w:cs="Times New Roman"/>
          <w:bCs/>
          <w:i w:val="0"/>
          <w:szCs w:val="24"/>
          <w:shd w:val="clear" w:color="auto" w:fill="FFFFFF"/>
        </w:rPr>
        <w:t>Komunikasi dan Informatika</w:t>
      </w:r>
      <w:r w:rsidR="007A6667" w:rsidRPr="007A6667">
        <w:rPr>
          <w:rFonts w:cs="Times New Roman"/>
          <w:szCs w:val="24"/>
        </w:rPr>
        <w:t xml:space="preserve"> Kabupaten Gianyar</w:t>
      </w:r>
      <w:r w:rsidR="007A6667" w:rsidRPr="007A6667">
        <w:rPr>
          <w:rFonts w:cs="Times New Roman"/>
        </w:rPr>
        <w:t xml:space="preserve"> terdiri dari satu Kepala Dinas </w:t>
      </w:r>
      <w:r w:rsidR="007A6667" w:rsidRPr="001F49B6">
        <w:rPr>
          <w:rFonts w:cs="Times New Roman"/>
        </w:rPr>
        <w:t xml:space="preserve">yaitu </w:t>
      </w:r>
      <w:r w:rsidR="007A6667" w:rsidRPr="00D53EA5">
        <w:rPr>
          <w:rFonts w:cs="Times New Roman"/>
          <w:szCs w:val="24"/>
          <w:shd w:val="clear" w:color="auto" w:fill="FFFFFF"/>
        </w:rPr>
        <w:t>Cokorda Gde Rai Widiarsa P. SH</w:t>
      </w:r>
      <w:r w:rsidR="007A6667">
        <w:rPr>
          <w:rFonts w:cs="Times New Roman"/>
          <w:szCs w:val="24"/>
          <w:shd w:val="clear" w:color="auto" w:fill="FFFFFF"/>
        </w:rPr>
        <w:t xml:space="preserve"> yang berkoordinasi dengan 4 bidang</w:t>
      </w:r>
      <w:r w:rsidR="007A6667">
        <w:rPr>
          <w:rFonts w:cs="Times New Roman"/>
        </w:rPr>
        <w:t>, dibantu dengan Kelompok Jabatan Fungsional dan Sekretariat Dinas yang berkooordinasi dengan sub bagian Perencanaan, Keuangan, serta Umum dan Kepegawaian.</w:t>
      </w:r>
    </w:p>
    <w:p w14:paraId="32D4A658" w14:textId="77777777" w:rsidR="005D2B66" w:rsidRDefault="005D2B66" w:rsidP="00F74353">
      <w:pPr>
        <w:pStyle w:val="Heading1"/>
        <w:sectPr w:rsidR="005D2B66" w:rsidSect="00556435">
          <w:pgSz w:w="11906" w:h="16838" w:code="9"/>
          <w:pgMar w:top="1872" w:right="1872" w:bottom="1872" w:left="2016" w:header="567" w:footer="567" w:gutter="0"/>
          <w:cols w:space="720"/>
          <w:titlePg/>
          <w:docGrid w:linePitch="360"/>
        </w:sectPr>
      </w:pPr>
    </w:p>
    <w:p w14:paraId="3162F77C" w14:textId="172CF58B" w:rsidR="00F74353" w:rsidRPr="00766FB3" w:rsidRDefault="00F74353" w:rsidP="00F74353">
      <w:pPr>
        <w:pStyle w:val="Heading1"/>
      </w:pPr>
      <w:bookmarkStart w:id="71" w:name="_Toc61213498"/>
      <w:r>
        <w:lastRenderedPageBreak/>
        <w:t>BAB IV</w:t>
      </w:r>
      <w:r>
        <w:br/>
      </w:r>
      <w:r w:rsidRPr="00766FB3">
        <w:t>METODOLOGI MAGANG INDUSTRI TI</w:t>
      </w:r>
      <w:bookmarkEnd w:id="71"/>
    </w:p>
    <w:p w14:paraId="273B1A5B" w14:textId="71E96BAE" w:rsidR="00F74353" w:rsidRDefault="00F74353" w:rsidP="00F74353">
      <w:pPr>
        <w:rPr>
          <w:rFonts w:cs="Times New Roman"/>
          <w:szCs w:val="24"/>
          <w:lang w:val="id-ID"/>
        </w:rPr>
      </w:pPr>
    </w:p>
    <w:p w14:paraId="22D4ED3F" w14:textId="77777777" w:rsidR="00160BCF" w:rsidRPr="00F74353" w:rsidRDefault="00160BCF" w:rsidP="00F74353">
      <w:pPr>
        <w:rPr>
          <w:rFonts w:cs="Times New Roman"/>
          <w:szCs w:val="24"/>
          <w:lang w:val="id-ID"/>
        </w:rPr>
      </w:pPr>
    </w:p>
    <w:p w14:paraId="7BD431F4" w14:textId="5D048090" w:rsidR="00160BCF" w:rsidRDefault="00160BCF" w:rsidP="00160BCF">
      <w:pPr>
        <w:ind w:firstLine="851"/>
      </w:pPr>
      <w:r>
        <w:t>BAB IV ini memuat metode yang digunakan dalam penelitian beserta dengan proses pembuatan laporan yang meliputi sumber data dan metode pengumpulan.</w:t>
      </w:r>
    </w:p>
    <w:p w14:paraId="1DDC9CA6" w14:textId="60C3E549" w:rsidR="00160BCF" w:rsidRPr="00AA7104" w:rsidRDefault="00160BCF" w:rsidP="00160BCF"/>
    <w:p w14:paraId="33725BA8" w14:textId="77777777" w:rsidR="00160BCF" w:rsidRDefault="00160BCF" w:rsidP="00A0746C">
      <w:pPr>
        <w:pStyle w:val="Heading2"/>
        <w:numPr>
          <w:ilvl w:val="0"/>
          <w:numId w:val="31"/>
        </w:numPr>
        <w:spacing w:before="0"/>
        <w:ind w:left="851" w:hanging="851"/>
        <w:jc w:val="left"/>
      </w:pPr>
      <w:bookmarkStart w:id="72" w:name="_Toc59111507"/>
      <w:bookmarkStart w:id="73" w:name="_Toc61213499"/>
      <w:r>
        <w:t>Data</w:t>
      </w:r>
      <w:bookmarkEnd w:id="72"/>
      <w:bookmarkEnd w:id="73"/>
    </w:p>
    <w:p w14:paraId="4532FD38" w14:textId="77777777" w:rsidR="00160BCF" w:rsidRDefault="00160BCF" w:rsidP="00160BCF">
      <w:pPr>
        <w:ind w:firstLine="851"/>
      </w:pPr>
      <w:proofErr w:type="gramStart"/>
      <w:r w:rsidRPr="00DF425D">
        <w:t>Penelitian ini memerlukan data untuk mendukung keberhasilan dari sistem yang dihasilkan.</w:t>
      </w:r>
      <w:proofErr w:type="gramEnd"/>
      <w:r w:rsidRPr="00DF425D">
        <w:t xml:space="preserve"> </w:t>
      </w:r>
      <w:proofErr w:type="gramStart"/>
      <w:r w:rsidRPr="00DF425D">
        <w:t>Data tersebut dibagi menjadi beberapa jenis data yang diperoleh dari berbagai sumber dengan menggunakan beberapa metode pengumpulan data</w:t>
      </w:r>
      <w:r>
        <w:t>.</w:t>
      </w:r>
      <w:proofErr w:type="gramEnd"/>
    </w:p>
    <w:p w14:paraId="5029283B" w14:textId="77777777" w:rsidR="00160BCF" w:rsidRDefault="00160BCF" w:rsidP="00A0746C">
      <w:pPr>
        <w:pStyle w:val="Heading3"/>
        <w:numPr>
          <w:ilvl w:val="0"/>
          <w:numId w:val="32"/>
        </w:numPr>
        <w:ind w:left="851" w:hanging="851"/>
        <w:rPr>
          <w:rFonts w:cs="Times New Roman"/>
        </w:rPr>
      </w:pPr>
      <w:bookmarkStart w:id="74" w:name="_Toc59111508"/>
      <w:bookmarkStart w:id="75" w:name="_Toc61213500"/>
      <w:r>
        <w:rPr>
          <w:rFonts w:cs="Times New Roman"/>
        </w:rPr>
        <w:t>Sumber Data</w:t>
      </w:r>
      <w:bookmarkEnd w:id="74"/>
      <w:bookmarkEnd w:id="75"/>
    </w:p>
    <w:p w14:paraId="55F945EF" w14:textId="08CC67DF" w:rsidR="00160BCF" w:rsidRDefault="00160BCF" w:rsidP="00160BCF">
      <w:pPr>
        <w:ind w:firstLine="851"/>
      </w:pPr>
      <w:proofErr w:type="gramStart"/>
      <w:r w:rsidRPr="00DF425D">
        <w:t xml:space="preserve">Sumber data pada penelitian ini bersumber dari studi </w:t>
      </w:r>
      <w:r>
        <w:t xml:space="preserve">literatur, survei dan pengumpulan data langsung di lapangan yang dalam penelitian ini adalah </w:t>
      </w:r>
      <w:r w:rsidR="00763892" w:rsidRPr="00D53AB1">
        <w:rPr>
          <w:rFonts w:cs="Times New Roman"/>
          <w:szCs w:val="24"/>
        </w:rPr>
        <w:t xml:space="preserve">Dinas </w:t>
      </w:r>
      <w:r w:rsidR="00763892" w:rsidRPr="007A6667">
        <w:rPr>
          <w:rStyle w:val="Emphasis"/>
          <w:rFonts w:cs="Times New Roman"/>
          <w:bCs/>
          <w:i w:val="0"/>
          <w:szCs w:val="24"/>
          <w:shd w:val="clear" w:color="auto" w:fill="FFFFFF"/>
        </w:rPr>
        <w:t>Komunikasi dan Informatika</w:t>
      </w:r>
      <w:r w:rsidR="00763892" w:rsidRPr="007A6667">
        <w:rPr>
          <w:rFonts w:cs="Times New Roman"/>
          <w:szCs w:val="24"/>
        </w:rPr>
        <w:t xml:space="preserve"> Kabupaten Gianyar</w:t>
      </w:r>
      <w:r w:rsidRPr="00DF425D">
        <w:t>.</w:t>
      </w:r>
      <w:proofErr w:type="gramEnd"/>
      <w:r w:rsidRPr="00DF425D">
        <w:t xml:space="preserve"> </w:t>
      </w:r>
      <w:proofErr w:type="gramStart"/>
      <w:r w:rsidRPr="00DF425D">
        <w:t xml:space="preserve">Studi literatur yang digunakan diperoleh dari penelitian terdahulu, jurnal ilmiah, buku, </w:t>
      </w:r>
      <w:r w:rsidRPr="00AB06E0">
        <w:rPr>
          <w:i/>
        </w:rPr>
        <w:t>e-book</w:t>
      </w:r>
      <w:r w:rsidRPr="00DF425D">
        <w:t xml:space="preserve">, forum, dan </w:t>
      </w:r>
      <w:r w:rsidRPr="00133198">
        <w:rPr>
          <w:i/>
        </w:rPr>
        <w:t>paper</w:t>
      </w:r>
      <w:r w:rsidRPr="00DF425D">
        <w:t xml:space="preserve"> publikasi.</w:t>
      </w:r>
      <w:proofErr w:type="gramEnd"/>
    </w:p>
    <w:p w14:paraId="56FCCE3F" w14:textId="77777777" w:rsidR="00160BCF" w:rsidRDefault="00160BCF" w:rsidP="00160BCF">
      <w:pPr>
        <w:ind w:firstLine="851"/>
      </w:pPr>
    </w:p>
    <w:p w14:paraId="3B811A5C" w14:textId="77777777" w:rsidR="00160BCF" w:rsidRDefault="00160BCF" w:rsidP="00A0746C">
      <w:pPr>
        <w:pStyle w:val="Heading3"/>
        <w:numPr>
          <w:ilvl w:val="0"/>
          <w:numId w:val="32"/>
        </w:numPr>
        <w:ind w:left="851" w:hanging="851"/>
        <w:rPr>
          <w:rFonts w:cs="Times New Roman"/>
        </w:rPr>
      </w:pPr>
      <w:bookmarkStart w:id="76" w:name="_Toc59111509"/>
      <w:bookmarkStart w:id="77" w:name="_Toc61213501"/>
      <w:r>
        <w:rPr>
          <w:rFonts w:cs="Times New Roman"/>
        </w:rPr>
        <w:t>Jenis Data</w:t>
      </w:r>
      <w:bookmarkEnd w:id="76"/>
      <w:bookmarkEnd w:id="77"/>
    </w:p>
    <w:p w14:paraId="62DCFC3C" w14:textId="77777777" w:rsidR="00160BCF" w:rsidRDefault="00160BCF" w:rsidP="00160BCF">
      <w:pPr>
        <w:ind w:firstLine="851"/>
      </w:pPr>
      <w:proofErr w:type="gramStart"/>
      <w:r w:rsidRPr="00AB06E0">
        <w:t>Data yang digunakan pada penelitian ini terdiri dari dua jenis data yaitu data primer dan sekunder.</w:t>
      </w:r>
      <w:proofErr w:type="gramEnd"/>
      <w:r w:rsidRPr="00AB06E0">
        <w:t xml:space="preserve"> </w:t>
      </w:r>
      <w:proofErr w:type="gramStart"/>
      <w:r w:rsidRPr="00AB06E0">
        <w:t>Data primer merupakan jenis data yang didapatkan dari hasil</w:t>
      </w:r>
      <w:r>
        <w:t xml:space="preserve"> pengumpulan data di lapangan</w:t>
      </w:r>
      <w:r w:rsidRPr="00AB06E0">
        <w:t>.</w:t>
      </w:r>
      <w:proofErr w:type="gramEnd"/>
      <w:r w:rsidRPr="00AB06E0">
        <w:t xml:space="preserve"> </w:t>
      </w:r>
      <w:proofErr w:type="gramStart"/>
      <w:r w:rsidRPr="00AB06E0">
        <w:t xml:space="preserve">Data sekunder merupakan jenis data yang didapatkan dari penelitian terdahulu, jurnal ilmiah, buku, </w:t>
      </w:r>
      <w:r w:rsidRPr="00133198">
        <w:rPr>
          <w:i/>
        </w:rPr>
        <w:t>e-book</w:t>
      </w:r>
      <w:r w:rsidRPr="00AB06E0">
        <w:t xml:space="preserve">, forum, dan </w:t>
      </w:r>
      <w:r w:rsidRPr="00133198">
        <w:rPr>
          <w:i/>
        </w:rPr>
        <w:t>paper</w:t>
      </w:r>
      <w:r w:rsidRPr="00AB06E0">
        <w:t xml:space="preserve"> publikasi</w:t>
      </w:r>
      <w:r>
        <w:t>.</w:t>
      </w:r>
      <w:proofErr w:type="gramEnd"/>
    </w:p>
    <w:p w14:paraId="52C56835" w14:textId="77777777" w:rsidR="00160BCF" w:rsidRDefault="00160BCF" w:rsidP="00160BCF">
      <w:pPr>
        <w:ind w:firstLine="851"/>
      </w:pPr>
    </w:p>
    <w:p w14:paraId="7A3B8DFF" w14:textId="77777777" w:rsidR="00160BCF" w:rsidRDefault="00160BCF" w:rsidP="00A0746C">
      <w:pPr>
        <w:pStyle w:val="Heading3"/>
        <w:numPr>
          <w:ilvl w:val="0"/>
          <w:numId w:val="32"/>
        </w:numPr>
        <w:ind w:left="851" w:hanging="851"/>
        <w:rPr>
          <w:rFonts w:cs="Times New Roman"/>
        </w:rPr>
      </w:pPr>
      <w:bookmarkStart w:id="78" w:name="_Toc59111510"/>
      <w:bookmarkStart w:id="79" w:name="_Toc61213502"/>
      <w:r>
        <w:rPr>
          <w:rFonts w:cs="Times New Roman"/>
        </w:rPr>
        <w:t>Metode Pengumpulan Data</w:t>
      </w:r>
      <w:bookmarkEnd w:id="78"/>
      <w:bookmarkEnd w:id="79"/>
    </w:p>
    <w:p w14:paraId="59C35A2F" w14:textId="7BD8D1A5" w:rsidR="00160BCF" w:rsidRDefault="00160BCF" w:rsidP="00160BCF">
      <w:pPr>
        <w:ind w:firstLine="851"/>
      </w:pPr>
      <w:r>
        <w:t>Metode pengumpulan data yang digunakan</w:t>
      </w:r>
      <w:r w:rsidR="00763892">
        <w:t xml:space="preserve"> dalam penelitian ini</w:t>
      </w:r>
      <w:r>
        <w:t>, antara lain sebagai berikut:</w:t>
      </w:r>
    </w:p>
    <w:p w14:paraId="3667A24E" w14:textId="77777777" w:rsidR="00160BCF" w:rsidRDefault="00160BCF" w:rsidP="00A0746C">
      <w:pPr>
        <w:pStyle w:val="ListParagraph"/>
        <w:numPr>
          <w:ilvl w:val="0"/>
          <w:numId w:val="33"/>
        </w:numPr>
        <w:ind w:left="851" w:hanging="851"/>
      </w:pPr>
      <w:r>
        <w:t>Metode Kepustakaan</w:t>
      </w:r>
    </w:p>
    <w:p w14:paraId="40CA4D06" w14:textId="77777777" w:rsidR="00160BCF" w:rsidRDefault="00160BCF" w:rsidP="00160BCF">
      <w:pPr>
        <w:ind w:firstLine="851"/>
      </w:pPr>
      <w:proofErr w:type="gramStart"/>
      <w:r>
        <w:lastRenderedPageBreak/>
        <w:t xml:space="preserve">Metode kepustakaan merupakan suatu metode pengumpulan data yang bersumber pada penelitian terdahulu, jurnal ilmiah, buku, </w:t>
      </w:r>
      <w:r w:rsidRPr="00102CC4">
        <w:rPr>
          <w:i/>
        </w:rPr>
        <w:t>e-book</w:t>
      </w:r>
      <w:r>
        <w:t xml:space="preserve">, forum, dan </w:t>
      </w:r>
      <w:r w:rsidRPr="00102CC4">
        <w:rPr>
          <w:i/>
        </w:rPr>
        <w:t>paper</w:t>
      </w:r>
      <w:r>
        <w:t xml:space="preserve"> publikasi.</w:t>
      </w:r>
      <w:proofErr w:type="gramEnd"/>
    </w:p>
    <w:p w14:paraId="2BF9ABFC" w14:textId="77777777" w:rsidR="00160BCF" w:rsidRDefault="00160BCF" w:rsidP="00160BCF">
      <w:pPr>
        <w:ind w:firstLine="851"/>
      </w:pPr>
    </w:p>
    <w:p w14:paraId="24479CFE" w14:textId="77777777" w:rsidR="00160BCF" w:rsidRDefault="00160BCF" w:rsidP="00A0746C">
      <w:pPr>
        <w:pStyle w:val="ListParagraph"/>
        <w:numPr>
          <w:ilvl w:val="0"/>
          <w:numId w:val="33"/>
        </w:numPr>
        <w:ind w:left="851" w:hanging="851"/>
      </w:pPr>
      <w:r>
        <w:t>Metode Observasi Langsung</w:t>
      </w:r>
    </w:p>
    <w:p w14:paraId="6A5E89D2" w14:textId="6C2EAEF4" w:rsidR="00160BCF" w:rsidRDefault="00160BCF" w:rsidP="00160BCF">
      <w:pPr>
        <w:ind w:firstLine="851"/>
      </w:pPr>
      <w:proofErr w:type="gramStart"/>
      <w:r>
        <w:t xml:space="preserve">Metode observasi langsung yaitu dengan pengumpulan data yang dilakukan dengan pengumpulan secara langsung terkait pencarian data </w:t>
      </w:r>
      <w:r w:rsidR="00763892">
        <w:t xml:space="preserve">di </w:t>
      </w:r>
      <w:r w:rsidR="00763892" w:rsidRPr="00D53AB1">
        <w:rPr>
          <w:rFonts w:cs="Times New Roman"/>
          <w:szCs w:val="24"/>
        </w:rPr>
        <w:t xml:space="preserve">Dinas </w:t>
      </w:r>
      <w:r w:rsidR="00763892" w:rsidRPr="007A6667">
        <w:rPr>
          <w:rStyle w:val="Emphasis"/>
          <w:rFonts w:cs="Times New Roman"/>
          <w:bCs/>
          <w:i w:val="0"/>
          <w:szCs w:val="24"/>
          <w:shd w:val="clear" w:color="auto" w:fill="FFFFFF"/>
        </w:rPr>
        <w:t>Komunikasi dan Informatika</w:t>
      </w:r>
      <w:r w:rsidR="00763892" w:rsidRPr="007A6667">
        <w:rPr>
          <w:rFonts w:cs="Times New Roman"/>
          <w:szCs w:val="24"/>
        </w:rPr>
        <w:t xml:space="preserve"> Kabupaten Gianyar</w:t>
      </w:r>
      <w:r>
        <w:t>.</w:t>
      </w:r>
      <w:proofErr w:type="gramEnd"/>
    </w:p>
    <w:p w14:paraId="47DA3D6B" w14:textId="77777777" w:rsidR="00160BCF" w:rsidRDefault="00160BCF" w:rsidP="00160BCF">
      <w:pPr>
        <w:rPr>
          <w:lang w:val="id-ID"/>
        </w:rPr>
      </w:pPr>
    </w:p>
    <w:p w14:paraId="1A72FC94" w14:textId="77777777" w:rsidR="00160BCF" w:rsidRDefault="00160BCF" w:rsidP="00A0746C">
      <w:pPr>
        <w:pStyle w:val="Heading2"/>
        <w:numPr>
          <w:ilvl w:val="0"/>
          <w:numId w:val="31"/>
        </w:numPr>
        <w:spacing w:before="0"/>
        <w:ind w:left="851" w:hanging="851"/>
        <w:jc w:val="left"/>
      </w:pPr>
      <w:bookmarkStart w:id="80" w:name="_Toc59111511"/>
      <w:bookmarkStart w:id="81" w:name="_Toc61213503"/>
      <w:r>
        <w:t>Metode Penelitian</w:t>
      </w:r>
      <w:bookmarkEnd w:id="80"/>
      <w:bookmarkEnd w:id="81"/>
    </w:p>
    <w:p w14:paraId="485070EA" w14:textId="2FB6A48B" w:rsidR="00160BCF" w:rsidRDefault="00160BCF" w:rsidP="00160BCF">
      <w:pPr>
        <w:ind w:firstLine="851"/>
        <w:rPr>
          <w:color w:val="000000" w:themeColor="text1"/>
          <w:szCs w:val="24"/>
        </w:rPr>
      </w:pPr>
      <w:proofErr w:type="gramStart"/>
      <w:r w:rsidRPr="008D0698">
        <w:rPr>
          <w:color w:val="000000" w:themeColor="text1"/>
          <w:szCs w:val="24"/>
        </w:rPr>
        <w:t xml:space="preserve">Metode penelitian yang digunakan </w:t>
      </w:r>
      <w:r>
        <w:rPr>
          <w:color w:val="000000" w:themeColor="text1"/>
          <w:szCs w:val="24"/>
        </w:rPr>
        <w:t xml:space="preserve">pada </w:t>
      </w:r>
      <w:r w:rsidR="00763892">
        <w:rPr>
          <w:color w:val="000000" w:themeColor="text1"/>
          <w:szCs w:val="24"/>
        </w:rPr>
        <w:t xml:space="preserve">penelitian ini </w:t>
      </w:r>
      <w:r>
        <w:rPr>
          <w:color w:val="000000" w:themeColor="text1"/>
          <w:szCs w:val="24"/>
        </w:rPr>
        <w:t xml:space="preserve">menggunakan metode </w:t>
      </w:r>
      <w:r w:rsidRPr="008D0698">
        <w:rPr>
          <w:i/>
          <w:color w:val="000000" w:themeColor="text1"/>
          <w:szCs w:val="24"/>
        </w:rPr>
        <w:t>Waterfall</w:t>
      </w:r>
      <w:r>
        <w:rPr>
          <w:i/>
          <w:color w:val="000000" w:themeColor="text1"/>
          <w:szCs w:val="24"/>
        </w:rPr>
        <w:t>.</w:t>
      </w:r>
      <w:proofErr w:type="gramEnd"/>
      <w:r>
        <w:rPr>
          <w:i/>
          <w:color w:val="000000" w:themeColor="text1"/>
          <w:szCs w:val="24"/>
        </w:rPr>
        <w:t xml:space="preserve"> </w:t>
      </w:r>
      <w:proofErr w:type="gramStart"/>
      <w:r>
        <w:rPr>
          <w:color w:val="000000" w:themeColor="text1"/>
          <w:szCs w:val="24"/>
        </w:rPr>
        <w:t xml:space="preserve">Metode </w:t>
      </w:r>
      <w:r w:rsidRPr="005C1188">
        <w:rPr>
          <w:i/>
          <w:color w:val="000000" w:themeColor="text1"/>
          <w:szCs w:val="24"/>
        </w:rPr>
        <w:t>Waterfall</w:t>
      </w:r>
      <w:r>
        <w:rPr>
          <w:color w:val="000000" w:themeColor="text1"/>
          <w:szCs w:val="24"/>
        </w:rPr>
        <w:t xml:space="preserve"> pertama kali diperkenalkan pada tahun 1970 oleh Royce dengan 7 (tujuh) tahapan yang berurut </w:t>
      </w:r>
      <w:sdt>
        <w:sdtPr>
          <w:rPr>
            <w:color w:val="000000" w:themeColor="text1"/>
            <w:szCs w:val="24"/>
          </w:rPr>
          <w:id w:val="1675682576"/>
          <w:citation/>
        </w:sdtPr>
        <w:sdtEndPr/>
        <w:sdtContent>
          <w:r>
            <w:rPr>
              <w:color w:val="000000" w:themeColor="text1"/>
              <w:szCs w:val="24"/>
            </w:rPr>
            <w:fldChar w:fldCharType="begin"/>
          </w:r>
          <w:r>
            <w:rPr>
              <w:color w:val="000000" w:themeColor="text1"/>
              <w:szCs w:val="24"/>
            </w:rPr>
            <w:instrText xml:space="preserve"> CITATION Pet09 \l 1033 </w:instrText>
          </w:r>
          <w:r>
            <w:rPr>
              <w:color w:val="000000" w:themeColor="text1"/>
              <w:szCs w:val="24"/>
            </w:rPr>
            <w:fldChar w:fldCharType="separate"/>
          </w:r>
          <w:r w:rsidRPr="005F43C2">
            <w:rPr>
              <w:noProof/>
              <w:color w:val="000000" w:themeColor="text1"/>
              <w:szCs w:val="24"/>
            </w:rPr>
            <w:t>(Petersen, et al., 2009)</w:t>
          </w:r>
          <w:r>
            <w:rPr>
              <w:color w:val="000000" w:themeColor="text1"/>
              <w:szCs w:val="24"/>
            </w:rPr>
            <w:fldChar w:fldCharType="end"/>
          </w:r>
        </w:sdtContent>
      </w:sdt>
      <w:r>
        <w:rPr>
          <w:color w:val="000000" w:themeColor="text1"/>
          <w:szCs w:val="24"/>
        </w:rPr>
        <w:t>.</w:t>
      </w:r>
      <w:proofErr w:type="gramEnd"/>
      <w:r>
        <w:rPr>
          <w:color w:val="000000" w:themeColor="text1"/>
          <w:szCs w:val="24"/>
        </w:rPr>
        <w:t xml:space="preserve"> Kemudian pada tahun 2011 metode ini mengalami banyak perbaikan dan perubahan diantaranya pada langkah 7 (tujuh) dan menjadi 5 (</w:t>
      </w:r>
      <w:proofErr w:type="gramStart"/>
      <w:r>
        <w:rPr>
          <w:color w:val="000000" w:themeColor="text1"/>
          <w:szCs w:val="24"/>
        </w:rPr>
        <w:t>lima</w:t>
      </w:r>
      <w:proofErr w:type="gramEnd"/>
      <w:r>
        <w:rPr>
          <w:color w:val="000000" w:themeColor="text1"/>
          <w:szCs w:val="24"/>
        </w:rPr>
        <w:t xml:space="preserve">) tahapan </w:t>
      </w:r>
      <w:sdt>
        <w:sdtPr>
          <w:rPr>
            <w:color w:val="000000" w:themeColor="text1"/>
            <w:szCs w:val="24"/>
          </w:rPr>
          <w:id w:val="920297131"/>
          <w:citation/>
        </w:sdtPr>
        <w:sdtEndPr/>
        <w:sdtContent>
          <w:r>
            <w:rPr>
              <w:color w:val="000000" w:themeColor="text1"/>
              <w:szCs w:val="24"/>
            </w:rPr>
            <w:fldChar w:fldCharType="begin"/>
          </w:r>
          <w:r>
            <w:rPr>
              <w:color w:val="000000" w:themeColor="text1"/>
              <w:szCs w:val="24"/>
            </w:rPr>
            <w:instrText xml:space="preserve"> CITATION Som11 \l 1033 </w:instrText>
          </w:r>
          <w:r>
            <w:rPr>
              <w:color w:val="000000" w:themeColor="text1"/>
              <w:szCs w:val="24"/>
            </w:rPr>
            <w:fldChar w:fldCharType="separate"/>
          </w:r>
          <w:r w:rsidRPr="005F43C2">
            <w:rPr>
              <w:noProof/>
              <w:color w:val="000000" w:themeColor="text1"/>
              <w:szCs w:val="24"/>
            </w:rPr>
            <w:t>(Sommerville, 2011)</w:t>
          </w:r>
          <w:r>
            <w:rPr>
              <w:color w:val="000000" w:themeColor="text1"/>
              <w:szCs w:val="24"/>
            </w:rPr>
            <w:fldChar w:fldCharType="end"/>
          </w:r>
        </w:sdtContent>
      </w:sdt>
      <w:r>
        <w:rPr>
          <w:color w:val="000000" w:themeColor="text1"/>
          <w:szCs w:val="24"/>
        </w:rPr>
        <w:t xml:space="preserve">.  </w:t>
      </w:r>
      <w:proofErr w:type="gramStart"/>
      <w:r>
        <w:rPr>
          <w:color w:val="000000" w:themeColor="text1"/>
          <w:szCs w:val="24"/>
        </w:rPr>
        <w:t xml:space="preserve">Metode </w:t>
      </w:r>
      <w:r w:rsidRPr="005C1188">
        <w:rPr>
          <w:i/>
          <w:color w:val="000000" w:themeColor="text1"/>
          <w:szCs w:val="24"/>
        </w:rPr>
        <w:t>Waterfal</w:t>
      </w:r>
      <w:r>
        <w:rPr>
          <w:i/>
          <w:color w:val="000000" w:themeColor="text1"/>
          <w:szCs w:val="24"/>
        </w:rPr>
        <w:t>l</w:t>
      </w:r>
      <w:r>
        <w:rPr>
          <w:color w:val="000000" w:themeColor="text1"/>
          <w:szCs w:val="24"/>
        </w:rPr>
        <w:t xml:space="preserve"> mempunyai tahapan-tahapan </w:t>
      </w:r>
      <w:r w:rsidR="00763892">
        <w:rPr>
          <w:color w:val="000000" w:themeColor="text1"/>
          <w:szCs w:val="24"/>
        </w:rPr>
        <w:t>seperti pada Gambar 4</w:t>
      </w:r>
      <w:r>
        <w:rPr>
          <w:color w:val="000000" w:themeColor="text1"/>
          <w:szCs w:val="24"/>
        </w:rPr>
        <w:t>.1.</w:t>
      </w:r>
      <w:proofErr w:type="gramEnd"/>
    </w:p>
    <w:p w14:paraId="51088EDC" w14:textId="77777777" w:rsidR="00160BCF" w:rsidRDefault="00160BCF" w:rsidP="00160BCF">
      <w:pPr>
        <w:ind w:firstLine="851"/>
        <w:rPr>
          <w:color w:val="000000" w:themeColor="text1"/>
          <w:szCs w:val="24"/>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928"/>
      </w:tblGrid>
      <w:tr w:rsidR="00160BCF" w14:paraId="28CD27C0" w14:textId="77777777" w:rsidTr="00536DF1">
        <w:tc>
          <w:tcPr>
            <w:tcW w:w="7928" w:type="dxa"/>
          </w:tcPr>
          <w:p w14:paraId="505D5D32" w14:textId="7BF6DBE9" w:rsidR="00160BCF" w:rsidRDefault="00160BCF" w:rsidP="00763892">
            <w:pPr>
              <w:keepNext/>
              <w:spacing w:before="240"/>
              <w:rPr>
                <w:color w:val="000000" w:themeColor="text1"/>
                <w:szCs w:val="24"/>
              </w:rPr>
            </w:pPr>
            <w:r>
              <w:rPr>
                <w:noProof/>
                <w:color w:val="000000" w:themeColor="text1"/>
                <w:szCs w:val="24"/>
              </w:rPr>
              <w:drawing>
                <wp:inline distT="0" distB="0" distL="0" distR="0" wp14:anchorId="4081F02D" wp14:editId="55DC3555">
                  <wp:extent cx="4819650" cy="2095500"/>
                  <wp:effectExtent l="0" t="0" r="0" b="0"/>
                  <wp:docPr id="16" name="Picture 16" descr="metode waterfa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etode waterfall"/>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819650" cy="2095500"/>
                          </a:xfrm>
                          <a:prstGeom prst="rect">
                            <a:avLst/>
                          </a:prstGeom>
                          <a:noFill/>
                          <a:ln>
                            <a:noFill/>
                          </a:ln>
                        </pic:spPr>
                      </pic:pic>
                    </a:graphicData>
                  </a:graphic>
                </wp:inline>
              </w:drawing>
            </w:r>
          </w:p>
        </w:tc>
      </w:tr>
    </w:tbl>
    <w:p w14:paraId="617AA965" w14:textId="5B8B2278" w:rsidR="00160BCF" w:rsidRDefault="00763892" w:rsidP="00160BCF">
      <w:pPr>
        <w:pStyle w:val="Caption"/>
        <w:rPr>
          <w:b w:val="0"/>
        </w:rPr>
      </w:pPr>
      <w:bookmarkStart w:id="82" w:name="_Gambar_3.1_Metode"/>
      <w:bookmarkStart w:id="83" w:name="_Toc56436871"/>
      <w:bookmarkStart w:id="84" w:name="_Toc59110965"/>
      <w:bookmarkStart w:id="85" w:name="_Toc60911982"/>
      <w:bookmarkEnd w:id="82"/>
      <w:proofErr w:type="gramStart"/>
      <w:r>
        <w:t>Gambar 4.</w:t>
      </w:r>
      <w:proofErr w:type="gramEnd"/>
      <w:r>
        <w:t xml:space="preserve"> </w:t>
      </w:r>
      <w:r w:rsidR="00536DF1">
        <w:rPr>
          <w:noProof/>
        </w:rPr>
        <w:fldChar w:fldCharType="begin"/>
      </w:r>
      <w:r w:rsidR="00536DF1">
        <w:rPr>
          <w:noProof/>
        </w:rPr>
        <w:instrText xml:space="preserve"> SEQ Gambar_4. \* ARABIC </w:instrText>
      </w:r>
      <w:r w:rsidR="00536DF1">
        <w:rPr>
          <w:noProof/>
        </w:rPr>
        <w:fldChar w:fldCharType="separate"/>
      </w:r>
      <w:r w:rsidR="000673FE">
        <w:rPr>
          <w:noProof/>
        </w:rPr>
        <w:t>1</w:t>
      </w:r>
      <w:r w:rsidR="00536DF1">
        <w:rPr>
          <w:noProof/>
        </w:rPr>
        <w:fldChar w:fldCharType="end"/>
      </w:r>
      <w:r w:rsidR="00160BCF">
        <w:t xml:space="preserve"> </w:t>
      </w:r>
      <w:r w:rsidR="00160BCF">
        <w:rPr>
          <w:b w:val="0"/>
        </w:rPr>
        <w:t>Metode Waterfall</w:t>
      </w:r>
      <w:bookmarkEnd w:id="83"/>
      <w:bookmarkEnd w:id="84"/>
      <w:bookmarkEnd w:id="85"/>
    </w:p>
    <w:p w14:paraId="39C16DD2" w14:textId="5D7E1984" w:rsidR="00160BCF" w:rsidRDefault="00763892" w:rsidP="00160BCF">
      <w:pPr>
        <w:ind w:firstLine="720"/>
        <w:rPr>
          <w:color w:val="000000" w:themeColor="text1"/>
          <w:szCs w:val="24"/>
        </w:rPr>
      </w:pPr>
      <w:r>
        <w:rPr>
          <w:color w:val="000000" w:themeColor="text1"/>
          <w:szCs w:val="24"/>
        </w:rPr>
        <w:t>Gambar 4</w:t>
      </w:r>
      <w:r w:rsidR="00160BCF">
        <w:rPr>
          <w:color w:val="000000" w:themeColor="text1"/>
          <w:szCs w:val="24"/>
        </w:rPr>
        <w:t xml:space="preserve">.1 merupakan gambaran tahapan dari metode </w:t>
      </w:r>
      <w:r w:rsidR="00160BCF" w:rsidRPr="00E639A2">
        <w:rPr>
          <w:i/>
          <w:color w:val="000000" w:themeColor="text1"/>
          <w:szCs w:val="24"/>
        </w:rPr>
        <w:t>waterfall</w:t>
      </w:r>
      <w:r w:rsidR="00160BCF">
        <w:rPr>
          <w:color w:val="000000" w:themeColor="text1"/>
          <w:szCs w:val="24"/>
        </w:rPr>
        <w:t xml:space="preserve"> yang </w:t>
      </w:r>
      <w:proofErr w:type="gramStart"/>
      <w:r w:rsidR="00160BCF">
        <w:rPr>
          <w:color w:val="000000" w:themeColor="text1"/>
          <w:szCs w:val="24"/>
        </w:rPr>
        <w:t>akan</w:t>
      </w:r>
      <w:proofErr w:type="gramEnd"/>
      <w:r w:rsidR="00160BCF">
        <w:rPr>
          <w:color w:val="000000" w:themeColor="text1"/>
          <w:szCs w:val="24"/>
        </w:rPr>
        <w:t xml:space="preserve"> digunakan dalam pengembangan </w:t>
      </w:r>
      <w:r w:rsidR="00160BCF" w:rsidRPr="00AB06E0">
        <w:t xml:space="preserve">Aplikasi </w:t>
      </w:r>
      <w:r>
        <w:t>Desa Digital</w:t>
      </w:r>
      <w:r w:rsidR="00160BCF">
        <w:rPr>
          <w:color w:val="000000" w:themeColor="text1"/>
          <w:szCs w:val="24"/>
        </w:rPr>
        <w:t>.</w:t>
      </w:r>
    </w:p>
    <w:p w14:paraId="4C9EDADE" w14:textId="77777777" w:rsidR="00160BCF" w:rsidRPr="00856867" w:rsidRDefault="00160BCF" w:rsidP="00A0746C">
      <w:pPr>
        <w:pStyle w:val="Heading3"/>
        <w:numPr>
          <w:ilvl w:val="0"/>
          <w:numId w:val="17"/>
        </w:numPr>
        <w:ind w:left="851" w:hanging="851"/>
        <w:rPr>
          <w:rFonts w:cs="Times New Roman"/>
        </w:rPr>
      </w:pPr>
      <w:bookmarkStart w:id="86" w:name="_Toc59111512"/>
      <w:bookmarkStart w:id="87" w:name="_Toc61213504"/>
      <w:r w:rsidRPr="00856867">
        <w:rPr>
          <w:rFonts w:cs="Times New Roman"/>
        </w:rPr>
        <w:lastRenderedPageBreak/>
        <w:t>Requirements Analysis and Definition</w:t>
      </w:r>
      <w:bookmarkEnd w:id="86"/>
      <w:bookmarkEnd w:id="87"/>
    </w:p>
    <w:p w14:paraId="053F5EBA" w14:textId="28A4740B" w:rsidR="00160BCF" w:rsidRDefault="00160BCF" w:rsidP="00160BCF">
      <w:pPr>
        <w:ind w:firstLine="851"/>
        <w:rPr>
          <w:color w:val="000000" w:themeColor="text1"/>
          <w:szCs w:val="24"/>
        </w:rPr>
      </w:pPr>
      <w:proofErr w:type="gramStart"/>
      <w:r w:rsidRPr="007743BA">
        <w:rPr>
          <w:color w:val="000000" w:themeColor="text1"/>
          <w:szCs w:val="24"/>
        </w:rPr>
        <w:t xml:space="preserve">Tahap </w:t>
      </w:r>
      <w:r w:rsidRPr="00856867">
        <w:rPr>
          <w:color w:val="000000" w:themeColor="text1"/>
          <w:szCs w:val="24"/>
        </w:rPr>
        <w:t>ini</w:t>
      </w:r>
      <w:r w:rsidRPr="007743BA">
        <w:rPr>
          <w:color w:val="000000" w:themeColor="text1"/>
          <w:szCs w:val="24"/>
        </w:rPr>
        <w:t xml:space="preserve"> melakuk</w:t>
      </w:r>
      <w:r>
        <w:rPr>
          <w:color w:val="000000" w:themeColor="text1"/>
          <w:szCs w:val="24"/>
        </w:rPr>
        <w:t>an pengumpulan dan analisa data.</w:t>
      </w:r>
      <w:proofErr w:type="gramEnd"/>
      <w:r>
        <w:rPr>
          <w:color w:val="000000" w:themeColor="text1"/>
          <w:szCs w:val="24"/>
        </w:rPr>
        <w:t xml:space="preserve"> </w:t>
      </w:r>
      <w:proofErr w:type="gramStart"/>
      <w:r w:rsidRPr="00AB0469">
        <w:rPr>
          <w:color w:val="000000" w:themeColor="text1"/>
          <w:szCs w:val="24"/>
        </w:rPr>
        <w:t>Studi</w:t>
      </w:r>
      <w:r>
        <w:rPr>
          <w:color w:val="000000" w:themeColor="text1"/>
          <w:szCs w:val="24"/>
        </w:rPr>
        <w:t xml:space="preserve"> literatur</w:t>
      </w:r>
      <w:r w:rsidRPr="00AB0469">
        <w:rPr>
          <w:color w:val="000000" w:themeColor="text1"/>
          <w:szCs w:val="24"/>
        </w:rPr>
        <w:t xml:space="preserve"> dilakukan terhadap jurnal penelitian internasional, tesis dan disertasi</w:t>
      </w:r>
      <w:r>
        <w:rPr>
          <w:color w:val="000000" w:themeColor="text1"/>
          <w:szCs w:val="24"/>
        </w:rPr>
        <w:t xml:space="preserve"> </w:t>
      </w:r>
      <w:r w:rsidRPr="00AB0469">
        <w:rPr>
          <w:color w:val="000000" w:themeColor="text1"/>
          <w:szCs w:val="24"/>
        </w:rPr>
        <w:t xml:space="preserve">nasional dan internasional, </w:t>
      </w:r>
      <w:r>
        <w:rPr>
          <w:color w:val="000000" w:themeColor="text1"/>
          <w:szCs w:val="24"/>
        </w:rPr>
        <w:t>serta</w:t>
      </w:r>
      <w:r w:rsidRPr="00AB0469">
        <w:rPr>
          <w:color w:val="000000" w:themeColor="text1"/>
          <w:szCs w:val="24"/>
        </w:rPr>
        <w:t xml:space="preserve"> buku-buku teori pendukung nasional dan</w:t>
      </w:r>
      <w:r>
        <w:rPr>
          <w:color w:val="000000" w:themeColor="text1"/>
          <w:szCs w:val="24"/>
        </w:rPr>
        <w:t xml:space="preserve"> </w:t>
      </w:r>
      <w:r w:rsidRPr="00AB0469">
        <w:rPr>
          <w:color w:val="000000" w:themeColor="text1"/>
          <w:szCs w:val="24"/>
        </w:rPr>
        <w:t>internasional.</w:t>
      </w:r>
      <w:proofErr w:type="gramEnd"/>
      <w:r w:rsidRPr="00AB0469">
        <w:rPr>
          <w:color w:val="000000" w:themeColor="text1"/>
          <w:szCs w:val="24"/>
        </w:rPr>
        <w:t xml:space="preserve"> </w:t>
      </w:r>
      <w:proofErr w:type="gramStart"/>
      <w:r w:rsidRPr="00AB0469">
        <w:rPr>
          <w:color w:val="000000" w:themeColor="text1"/>
          <w:szCs w:val="24"/>
        </w:rPr>
        <w:t>Peneliti melakukan analisis, interpretasi dan generalisasi fakta-fakta</w:t>
      </w:r>
      <w:r>
        <w:rPr>
          <w:color w:val="000000" w:themeColor="text1"/>
          <w:szCs w:val="24"/>
        </w:rPr>
        <w:t xml:space="preserve"> </w:t>
      </w:r>
      <w:r w:rsidRPr="00AB0469">
        <w:rPr>
          <w:color w:val="000000" w:themeColor="text1"/>
          <w:szCs w:val="24"/>
        </w:rPr>
        <w:t>dari literatur yang didapatkan.</w:t>
      </w:r>
      <w:proofErr w:type="gramEnd"/>
      <w:r w:rsidRPr="00AB0469">
        <w:rPr>
          <w:color w:val="000000" w:themeColor="text1"/>
          <w:szCs w:val="24"/>
        </w:rPr>
        <w:t xml:space="preserve"> </w:t>
      </w:r>
      <w:proofErr w:type="gramStart"/>
      <w:r w:rsidRPr="00AB0469">
        <w:rPr>
          <w:color w:val="000000" w:themeColor="text1"/>
          <w:szCs w:val="24"/>
        </w:rPr>
        <w:t>Studi juga dilakukan terhadap kondisi saat ini</w:t>
      </w:r>
      <w:r>
        <w:rPr>
          <w:color w:val="000000" w:themeColor="text1"/>
          <w:szCs w:val="24"/>
        </w:rPr>
        <w:t xml:space="preserve"> </w:t>
      </w:r>
      <w:r w:rsidRPr="00AB0469">
        <w:rPr>
          <w:color w:val="000000" w:themeColor="text1"/>
          <w:szCs w:val="24"/>
        </w:rPr>
        <w:t>melalui peng</w:t>
      </w:r>
      <w:r>
        <w:rPr>
          <w:color w:val="000000" w:themeColor="text1"/>
          <w:szCs w:val="24"/>
        </w:rPr>
        <w:t>umpulan data-data yang tersedia.</w:t>
      </w:r>
      <w:proofErr w:type="gramEnd"/>
      <w:r>
        <w:rPr>
          <w:color w:val="000000" w:themeColor="text1"/>
          <w:szCs w:val="24"/>
        </w:rPr>
        <w:t xml:space="preserve"> </w:t>
      </w:r>
      <w:proofErr w:type="gramStart"/>
      <w:r>
        <w:rPr>
          <w:color w:val="000000" w:themeColor="text1"/>
          <w:szCs w:val="24"/>
        </w:rPr>
        <w:t>Tahap pendefinisian dilakukan dengan mendefinisikan sistem yang dirancang untuk menjawab analisis kebutuhan.</w:t>
      </w:r>
      <w:proofErr w:type="gramEnd"/>
      <w:r>
        <w:rPr>
          <w:color w:val="000000" w:themeColor="text1"/>
          <w:szCs w:val="24"/>
        </w:rPr>
        <w:t xml:space="preserve"> </w:t>
      </w:r>
      <w:proofErr w:type="gramStart"/>
      <w:r>
        <w:rPr>
          <w:color w:val="000000" w:themeColor="text1"/>
          <w:szCs w:val="24"/>
        </w:rPr>
        <w:t xml:space="preserve">Pengumpulan data dilakukan secara langsung pada </w:t>
      </w:r>
      <w:r w:rsidR="00763892" w:rsidRPr="00D53AB1">
        <w:rPr>
          <w:rFonts w:cs="Times New Roman"/>
          <w:szCs w:val="24"/>
        </w:rPr>
        <w:t xml:space="preserve">Dinas </w:t>
      </w:r>
      <w:r w:rsidR="00763892" w:rsidRPr="007A6667">
        <w:rPr>
          <w:rStyle w:val="Emphasis"/>
          <w:rFonts w:cs="Times New Roman"/>
          <w:bCs/>
          <w:i w:val="0"/>
          <w:szCs w:val="24"/>
          <w:shd w:val="clear" w:color="auto" w:fill="FFFFFF"/>
        </w:rPr>
        <w:t>Komunikasi dan Informatika</w:t>
      </w:r>
      <w:r w:rsidR="00763892" w:rsidRPr="007A6667">
        <w:rPr>
          <w:rFonts w:cs="Times New Roman"/>
          <w:szCs w:val="24"/>
        </w:rPr>
        <w:t xml:space="preserve"> Kabupaten Gianyar</w:t>
      </w:r>
      <w:r w:rsidRPr="007743BA">
        <w:rPr>
          <w:color w:val="000000" w:themeColor="text1"/>
          <w:szCs w:val="24"/>
        </w:rPr>
        <w:t xml:space="preserve"> sebelum memulai pembuatan aplikasi.</w:t>
      </w:r>
      <w:proofErr w:type="gramEnd"/>
    </w:p>
    <w:p w14:paraId="6B21C482" w14:textId="77777777" w:rsidR="00160BCF" w:rsidRDefault="00160BCF" w:rsidP="00160BCF">
      <w:pPr>
        <w:ind w:firstLine="851"/>
        <w:rPr>
          <w:color w:val="000000" w:themeColor="text1"/>
          <w:szCs w:val="24"/>
        </w:rPr>
      </w:pPr>
    </w:p>
    <w:p w14:paraId="097C9F3F" w14:textId="77777777" w:rsidR="00160BCF" w:rsidRPr="00856867" w:rsidRDefault="00160BCF" w:rsidP="00A0746C">
      <w:pPr>
        <w:pStyle w:val="Heading3"/>
        <w:numPr>
          <w:ilvl w:val="0"/>
          <w:numId w:val="17"/>
        </w:numPr>
        <w:ind w:left="851" w:hanging="851"/>
        <w:rPr>
          <w:rFonts w:cs="Times New Roman"/>
        </w:rPr>
      </w:pPr>
      <w:bookmarkStart w:id="88" w:name="_Toc59111513"/>
      <w:bookmarkStart w:id="89" w:name="_Toc61213505"/>
      <w:r w:rsidRPr="00856867">
        <w:rPr>
          <w:rFonts w:cs="Times New Roman"/>
        </w:rPr>
        <w:t>System and Software Design</w:t>
      </w:r>
      <w:bookmarkEnd w:id="88"/>
      <w:bookmarkEnd w:id="89"/>
    </w:p>
    <w:p w14:paraId="0CF5FCA5" w14:textId="77777777" w:rsidR="00160BCF" w:rsidRDefault="00160BCF" w:rsidP="00160BCF">
      <w:pPr>
        <w:ind w:firstLine="851"/>
        <w:rPr>
          <w:color w:val="000000" w:themeColor="text1"/>
          <w:szCs w:val="24"/>
        </w:rPr>
      </w:pPr>
      <w:proofErr w:type="gramStart"/>
      <w:r w:rsidRPr="007743BA">
        <w:rPr>
          <w:color w:val="000000" w:themeColor="text1"/>
          <w:szCs w:val="24"/>
        </w:rPr>
        <w:t>Tahapan selanjutnya yaitu mengalokasikan kebutuhan-kebutuhan sistem seperti perangka</w:t>
      </w:r>
      <w:r>
        <w:rPr>
          <w:color w:val="000000" w:themeColor="text1"/>
          <w:szCs w:val="24"/>
        </w:rPr>
        <w:t>t keras maupun perangkat lunak serta melakukan identifikasi masalah untuk menentukan desain sistem.</w:t>
      </w:r>
      <w:proofErr w:type="gramEnd"/>
      <w:r>
        <w:rPr>
          <w:color w:val="000000" w:themeColor="text1"/>
          <w:szCs w:val="24"/>
        </w:rPr>
        <w:t xml:space="preserve"> </w:t>
      </w:r>
      <w:proofErr w:type="gramStart"/>
      <w:r w:rsidRPr="00AB0469">
        <w:rPr>
          <w:color w:val="000000" w:themeColor="text1"/>
          <w:szCs w:val="24"/>
        </w:rPr>
        <w:t xml:space="preserve">Identifikasi </w:t>
      </w:r>
      <w:r>
        <w:rPr>
          <w:color w:val="000000" w:themeColor="text1"/>
          <w:szCs w:val="24"/>
        </w:rPr>
        <w:t xml:space="preserve">dilakukan terhadap </w:t>
      </w:r>
      <w:r w:rsidRPr="00AB0469">
        <w:rPr>
          <w:color w:val="000000" w:themeColor="text1"/>
          <w:szCs w:val="24"/>
        </w:rPr>
        <w:t>masalah yang ada terutama berdasarkan teknologi dan kondisi</w:t>
      </w:r>
      <w:r>
        <w:rPr>
          <w:color w:val="000000" w:themeColor="text1"/>
          <w:szCs w:val="24"/>
        </w:rPr>
        <w:t xml:space="preserve"> </w:t>
      </w:r>
      <w:r w:rsidRPr="00AB0469">
        <w:rPr>
          <w:color w:val="000000" w:themeColor="text1"/>
          <w:szCs w:val="24"/>
        </w:rPr>
        <w:t>yang ada.</w:t>
      </w:r>
      <w:proofErr w:type="gramEnd"/>
      <w:r w:rsidRPr="00AB0469">
        <w:rPr>
          <w:color w:val="000000" w:themeColor="text1"/>
          <w:szCs w:val="24"/>
        </w:rPr>
        <w:t xml:space="preserve"> Proses ini dilakukan kajian untuk memahami dan menentukan masalah</w:t>
      </w:r>
      <w:r>
        <w:rPr>
          <w:color w:val="000000" w:themeColor="text1"/>
          <w:szCs w:val="24"/>
        </w:rPr>
        <w:t xml:space="preserve"> </w:t>
      </w:r>
      <w:r w:rsidRPr="00AB0469">
        <w:rPr>
          <w:color w:val="000000" w:themeColor="text1"/>
          <w:szCs w:val="24"/>
        </w:rPr>
        <w:t xml:space="preserve">yang </w:t>
      </w:r>
      <w:proofErr w:type="gramStart"/>
      <w:r w:rsidRPr="00AB0469">
        <w:rPr>
          <w:color w:val="000000" w:themeColor="text1"/>
          <w:szCs w:val="24"/>
        </w:rPr>
        <w:t>akan</w:t>
      </w:r>
      <w:proofErr w:type="gramEnd"/>
      <w:r w:rsidRPr="00AB0469">
        <w:rPr>
          <w:color w:val="000000" w:themeColor="text1"/>
          <w:szCs w:val="24"/>
        </w:rPr>
        <w:t xml:space="preserve"> diselesaikan berdasarkan hasil dari studi </w:t>
      </w:r>
      <w:r>
        <w:rPr>
          <w:color w:val="000000" w:themeColor="text1"/>
          <w:szCs w:val="24"/>
        </w:rPr>
        <w:t xml:space="preserve">literatur. </w:t>
      </w:r>
      <w:proofErr w:type="gramStart"/>
      <w:r w:rsidRPr="007743BA">
        <w:rPr>
          <w:color w:val="000000" w:themeColor="text1"/>
          <w:szCs w:val="24"/>
        </w:rPr>
        <w:t>Perancangan perangkat lunak melibatkan identifikasi dan penggambaran abstraksi sistem dasar perangkat lunak dan hubungannya.</w:t>
      </w:r>
      <w:proofErr w:type="gramEnd"/>
      <w:r>
        <w:rPr>
          <w:color w:val="000000" w:themeColor="text1"/>
          <w:szCs w:val="24"/>
        </w:rPr>
        <w:t xml:space="preserve"> </w:t>
      </w:r>
    </w:p>
    <w:p w14:paraId="53EA07BA" w14:textId="77777777" w:rsidR="00160BCF" w:rsidRDefault="00160BCF" w:rsidP="00160BCF">
      <w:pPr>
        <w:ind w:firstLine="851"/>
        <w:rPr>
          <w:color w:val="000000" w:themeColor="text1"/>
          <w:szCs w:val="24"/>
        </w:rPr>
      </w:pPr>
    </w:p>
    <w:p w14:paraId="543756D7" w14:textId="77777777" w:rsidR="00160BCF" w:rsidRPr="00856867" w:rsidRDefault="00160BCF" w:rsidP="00A0746C">
      <w:pPr>
        <w:pStyle w:val="Heading3"/>
        <w:numPr>
          <w:ilvl w:val="0"/>
          <w:numId w:val="17"/>
        </w:numPr>
        <w:ind w:left="851" w:hanging="851"/>
        <w:rPr>
          <w:color w:val="000000" w:themeColor="text1"/>
        </w:rPr>
      </w:pPr>
      <w:bookmarkStart w:id="90" w:name="_Toc59111514"/>
      <w:bookmarkStart w:id="91" w:name="_Toc61213506"/>
      <w:r w:rsidRPr="00856867">
        <w:rPr>
          <w:iCs/>
          <w:color w:val="1A1818"/>
        </w:rPr>
        <w:t>Implementation and Unit Testing</w:t>
      </w:r>
      <w:bookmarkEnd w:id="90"/>
      <w:bookmarkEnd w:id="91"/>
      <w:r w:rsidRPr="00856867">
        <w:rPr>
          <w:rFonts w:cs="Times New Roman"/>
        </w:rPr>
        <w:t xml:space="preserve"> </w:t>
      </w:r>
    </w:p>
    <w:p w14:paraId="6A0B6200" w14:textId="178CBDE0" w:rsidR="00160BCF" w:rsidRDefault="00160BCF" w:rsidP="00160BCF">
      <w:pPr>
        <w:ind w:firstLine="851"/>
        <w:rPr>
          <w:color w:val="1A1818"/>
          <w:szCs w:val="24"/>
        </w:rPr>
      </w:pPr>
      <w:proofErr w:type="gramStart"/>
      <w:r>
        <w:rPr>
          <w:color w:val="1A1818"/>
          <w:szCs w:val="24"/>
        </w:rPr>
        <w:t>T</w:t>
      </w:r>
      <w:r w:rsidRPr="007743BA">
        <w:rPr>
          <w:color w:val="1A1818"/>
          <w:szCs w:val="24"/>
        </w:rPr>
        <w:t xml:space="preserve">ahap ini dilakukan implementasi dengan </w:t>
      </w:r>
      <w:r w:rsidRPr="00EE314F">
        <w:rPr>
          <w:i/>
          <w:color w:val="1A1818"/>
          <w:szCs w:val="24"/>
        </w:rPr>
        <w:t>software</w:t>
      </w:r>
      <w:r w:rsidRPr="00EE314F">
        <w:rPr>
          <w:color w:val="1A1818"/>
          <w:szCs w:val="24"/>
        </w:rPr>
        <w:t xml:space="preserve"> </w:t>
      </w:r>
      <w:r w:rsidR="00EE314F">
        <w:rPr>
          <w:color w:val="1A1818"/>
          <w:szCs w:val="24"/>
        </w:rPr>
        <w:t>VS Code</w:t>
      </w:r>
      <w:r w:rsidRPr="007743BA">
        <w:rPr>
          <w:color w:val="1A1818"/>
          <w:szCs w:val="24"/>
        </w:rPr>
        <w:t xml:space="preserve"> untuk pembuatan aplikasi</w:t>
      </w:r>
      <w:r w:rsidRPr="007743BA">
        <w:rPr>
          <w:i/>
          <w:color w:val="1A1818"/>
          <w:szCs w:val="24"/>
        </w:rPr>
        <w:t>.</w:t>
      </w:r>
      <w:proofErr w:type="gramEnd"/>
      <w:r w:rsidRPr="007743BA">
        <w:rPr>
          <w:i/>
          <w:color w:val="1A1818"/>
          <w:szCs w:val="24"/>
        </w:rPr>
        <w:t xml:space="preserve"> </w:t>
      </w:r>
      <w:proofErr w:type="gramStart"/>
      <w:r w:rsidRPr="007743BA">
        <w:rPr>
          <w:color w:val="1A1818"/>
          <w:szCs w:val="24"/>
        </w:rPr>
        <w:t xml:space="preserve">Bahasa pemrograman yang digunakan </w:t>
      </w:r>
      <w:r w:rsidRPr="00EE314F">
        <w:rPr>
          <w:color w:val="1A1818"/>
          <w:szCs w:val="24"/>
        </w:rPr>
        <w:t xml:space="preserve">yaitu </w:t>
      </w:r>
      <w:r w:rsidR="00EE314F" w:rsidRPr="00EE314F">
        <w:rPr>
          <w:color w:val="1A1818"/>
          <w:szCs w:val="24"/>
        </w:rPr>
        <w:t>PHP dan Javascript</w:t>
      </w:r>
      <w:r w:rsidRPr="00EE314F">
        <w:rPr>
          <w:color w:val="1A1818"/>
          <w:szCs w:val="24"/>
        </w:rPr>
        <w:t>.</w:t>
      </w:r>
      <w:proofErr w:type="gramEnd"/>
    </w:p>
    <w:p w14:paraId="51BB896B" w14:textId="77777777" w:rsidR="00160BCF" w:rsidRDefault="00160BCF" w:rsidP="00160BCF">
      <w:pPr>
        <w:rPr>
          <w:color w:val="1A1818"/>
          <w:szCs w:val="24"/>
        </w:rPr>
      </w:pPr>
    </w:p>
    <w:p w14:paraId="2293AB89" w14:textId="77777777" w:rsidR="00160BCF" w:rsidRPr="00856867" w:rsidRDefault="00160BCF" w:rsidP="00A0746C">
      <w:pPr>
        <w:pStyle w:val="Heading3"/>
        <w:numPr>
          <w:ilvl w:val="0"/>
          <w:numId w:val="17"/>
        </w:numPr>
        <w:ind w:left="851" w:hanging="851"/>
        <w:rPr>
          <w:color w:val="000000" w:themeColor="text1"/>
        </w:rPr>
      </w:pPr>
      <w:bookmarkStart w:id="92" w:name="_Toc59111515"/>
      <w:bookmarkStart w:id="93" w:name="_Toc61213507"/>
      <w:r w:rsidRPr="00856867">
        <w:rPr>
          <w:color w:val="000000" w:themeColor="text1"/>
        </w:rPr>
        <w:t>Integration and System Testing</w:t>
      </w:r>
      <w:bookmarkEnd w:id="92"/>
      <w:bookmarkEnd w:id="93"/>
    </w:p>
    <w:p w14:paraId="16285C32" w14:textId="135C9F38" w:rsidR="00160BCF" w:rsidRPr="00856867" w:rsidRDefault="00160BCF" w:rsidP="00160BCF">
      <w:pPr>
        <w:ind w:firstLine="851"/>
        <w:rPr>
          <w:color w:val="000000" w:themeColor="text1"/>
          <w:szCs w:val="24"/>
        </w:rPr>
      </w:pPr>
      <w:r w:rsidRPr="007743BA">
        <w:rPr>
          <w:color w:val="000000" w:themeColor="text1"/>
          <w:szCs w:val="24"/>
        </w:rPr>
        <w:t xml:space="preserve">Langkah terakhir pada proses pengembangan </w:t>
      </w:r>
      <w:r w:rsidRPr="00AB06E0">
        <w:t xml:space="preserve">Aplikasi </w:t>
      </w:r>
      <w:r w:rsidR="00763892">
        <w:t>Desa Digital</w:t>
      </w:r>
      <w:r w:rsidRPr="007743BA">
        <w:rPr>
          <w:color w:val="000000" w:themeColor="text1"/>
          <w:szCs w:val="24"/>
        </w:rPr>
        <w:t xml:space="preserve"> ini adalah pengujian aplikasi. </w:t>
      </w:r>
      <w:proofErr w:type="gramStart"/>
      <w:r w:rsidRPr="007743BA">
        <w:rPr>
          <w:i/>
          <w:color w:val="000000" w:themeColor="text1"/>
          <w:szCs w:val="24"/>
        </w:rPr>
        <w:t>Testing</w:t>
      </w:r>
      <w:r w:rsidRPr="007743BA">
        <w:rPr>
          <w:color w:val="000000" w:themeColor="text1"/>
          <w:szCs w:val="24"/>
        </w:rPr>
        <w:t xml:space="preserve"> Aplikasi langsung </w:t>
      </w:r>
      <w:r w:rsidR="00EE314F" w:rsidRPr="00EE314F">
        <w:rPr>
          <w:color w:val="000000" w:themeColor="text1"/>
          <w:szCs w:val="24"/>
        </w:rPr>
        <w:t xml:space="preserve">dilakukan dengan melakukan </w:t>
      </w:r>
      <w:r w:rsidR="00EE314F" w:rsidRPr="00B56E63">
        <w:rPr>
          <w:i/>
          <w:color w:val="000000" w:themeColor="text1"/>
          <w:szCs w:val="24"/>
        </w:rPr>
        <w:t>hosting</w:t>
      </w:r>
      <w:r w:rsidR="00EE314F" w:rsidRPr="00EE314F">
        <w:rPr>
          <w:color w:val="000000" w:themeColor="text1"/>
          <w:szCs w:val="24"/>
        </w:rPr>
        <w:t xml:space="preserve"> aplikasi pada alamat http://cekingx.my.id/desa-digital/</w:t>
      </w:r>
      <w:r w:rsidRPr="00EE314F">
        <w:rPr>
          <w:color w:val="000000" w:themeColor="text1"/>
          <w:szCs w:val="24"/>
        </w:rPr>
        <w:t>.</w:t>
      </w:r>
      <w:proofErr w:type="gramEnd"/>
    </w:p>
    <w:p w14:paraId="2565B133" w14:textId="77777777" w:rsidR="00160BCF" w:rsidRDefault="00160BCF" w:rsidP="00160BCF">
      <w:pPr>
        <w:rPr>
          <w:color w:val="000000" w:themeColor="text1"/>
          <w:szCs w:val="24"/>
        </w:rPr>
      </w:pPr>
    </w:p>
    <w:p w14:paraId="494BAC7F" w14:textId="77777777" w:rsidR="00160BCF" w:rsidRPr="00856867" w:rsidRDefault="00160BCF" w:rsidP="00A0746C">
      <w:pPr>
        <w:pStyle w:val="Heading3"/>
        <w:numPr>
          <w:ilvl w:val="0"/>
          <w:numId w:val="17"/>
        </w:numPr>
        <w:ind w:left="851" w:hanging="851"/>
        <w:rPr>
          <w:color w:val="000000" w:themeColor="text1"/>
        </w:rPr>
      </w:pPr>
      <w:bookmarkStart w:id="94" w:name="_Toc59111516"/>
      <w:bookmarkStart w:id="95" w:name="_Toc61213508"/>
      <w:r w:rsidRPr="00856867">
        <w:rPr>
          <w:color w:val="000000" w:themeColor="text1"/>
        </w:rPr>
        <w:lastRenderedPageBreak/>
        <w:t>Operation and Maintenance</w:t>
      </w:r>
      <w:bookmarkEnd w:id="94"/>
      <w:bookmarkEnd w:id="95"/>
    </w:p>
    <w:p w14:paraId="6F4B34B9" w14:textId="29A84AC0" w:rsidR="00160BCF" w:rsidRDefault="00160BCF" w:rsidP="00160BCF">
      <w:pPr>
        <w:ind w:firstLine="851"/>
        <w:rPr>
          <w:sz w:val="23"/>
          <w:szCs w:val="23"/>
        </w:rPr>
      </w:pPr>
      <w:proofErr w:type="gramStart"/>
      <w:r w:rsidRPr="007743BA">
        <w:rPr>
          <w:color w:val="000000" w:themeColor="text1"/>
          <w:szCs w:val="24"/>
        </w:rPr>
        <w:t>Tahapan ini merupakan tahapan yang paling panjang.</w:t>
      </w:r>
      <w:proofErr w:type="gramEnd"/>
      <w:r w:rsidRPr="007743BA">
        <w:rPr>
          <w:color w:val="000000" w:themeColor="text1"/>
          <w:szCs w:val="24"/>
        </w:rPr>
        <w:t xml:space="preserve"> </w:t>
      </w:r>
      <w:proofErr w:type="gramStart"/>
      <w:r>
        <w:rPr>
          <w:color w:val="000000" w:themeColor="text1"/>
          <w:szCs w:val="24"/>
        </w:rPr>
        <w:t xml:space="preserve">Sistem </w:t>
      </w:r>
      <w:r w:rsidR="00763892">
        <w:rPr>
          <w:color w:val="000000" w:themeColor="text1"/>
          <w:szCs w:val="24"/>
        </w:rPr>
        <w:t>dibangun</w:t>
      </w:r>
      <w:r>
        <w:rPr>
          <w:color w:val="000000" w:themeColor="text1"/>
          <w:szCs w:val="24"/>
        </w:rPr>
        <w:t xml:space="preserve"> dan dila</w:t>
      </w:r>
      <w:r w:rsidR="00763892">
        <w:rPr>
          <w:color w:val="000000" w:themeColor="text1"/>
          <w:szCs w:val="24"/>
        </w:rPr>
        <w:t>kukan pengujian secara langsung.</w:t>
      </w:r>
      <w:proofErr w:type="gramEnd"/>
      <w:r w:rsidR="00763892">
        <w:rPr>
          <w:color w:val="000000" w:themeColor="text1"/>
          <w:szCs w:val="24"/>
        </w:rPr>
        <w:t xml:space="preserve"> </w:t>
      </w:r>
      <w:proofErr w:type="gramStart"/>
      <w:r>
        <w:rPr>
          <w:sz w:val="23"/>
          <w:szCs w:val="23"/>
        </w:rPr>
        <w:t xml:space="preserve">Setelah rancangan dan demonstrasi/simulasi didapatkan, pengujian terhadap aplikasi dilakukan dengan melakukan </w:t>
      </w:r>
      <w:r>
        <w:rPr>
          <w:i/>
          <w:iCs/>
          <w:sz w:val="23"/>
          <w:szCs w:val="23"/>
        </w:rPr>
        <w:t xml:space="preserve">debugging </w:t>
      </w:r>
      <w:r>
        <w:rPr>
          <w:sz w:val="23"/>
          <w:szCs w:val="23"/>
        </w:rPr>
        <w:t xml:space="preserve">terhadap aplikasi menggunakan metode </w:t>
      </w:r>
      <w:r>
        <w:rPr>
          <w:i/>
          <w:iCs/>
          <w:sz w:val="23"/>
          <w:szCs w:val="23"/>
        </w:rPr>
        <w:t>blackbox</w:t>
      </w:r>
      <w:r>
        <w:rPr>
          <w:sz w:val="23"/>
          <w:szCs w:val="23"/>
        </w:rPr>
        <w:t>.</w:t>
      </w:r>
      <w:proofErr w:type="gramEnd"/>
      <w:r>
        <w:rPr>
          <w:sz w:val="23"/>
          <w:szCs w:val="23"/>
        </w:rPr>
        <w:t xml:space="preserve"> </w:t>
      </w:r>
    </w:p>
    <w:p w14:paraId="333290F9" w14:textId="77777777" w:rsidR="00160BCF" w:rsidRDefault="00160BCF" w:rsidP="00160BCF">
      <w:pPr>
        <w:ind w:firstLine="851"/>
        <w:rPr>
          <w:lang w:val="id-ID"/>
        </w:rPr>
      </w:pPr>
      <w:proofErr w:type="gramStart"/>
      <w:r w:rsidRPr="007743BA">
        <w:rPr>
          <w:i/>
          <w:color w:val="000000" w:themeColor="text1"/>
          <w:szCs w:val="24"/>
        </w:rPr>
        <w:t>Maintenance</w:t>
      </w:r>
      <w:r w:rsidRPr="007743BA">
        <w:rPr>
          <w:color w:val="000000" w:themeColor="text1"/>
          <w:szCs w:val="24"/>
        </w:rPr>
        <w:t xml:space="preserve"> melibatkan </w:t>
      </w:r>
      <w:r>
        <w:rPr>
          <w:color w:val="000000" w:themeColor="text1"/>
          <w:szCs w:val="24"/>
        </w:rPr>
        <w:t>perbaikan</w:t>
      </w:r>
      <w:r w:rsidRPr="007743BA">
        <w:rPr>
          <w:color w:val="000000" w:themeColor="text1"/>
          <w:szCs w:val="24"/>
        </w:rPr>
        <w:t xml:space="preserve"> kesalahan yang tidak ditemukan pada tahapan-tahapan sebelumnya, meningkatkan implementasi dari unit sistem, dan meningkatkan informasi sebagai kebutuhan baru.</w:t>
      </w:r>
      <w:proofErr w:type="gramEnd"/>
    </w:p>
    <w:p w14:paraId="2DB3582A" w14:textId="77777777" w:rsidR="00160BCF" w:rsidRDefault="00160BCF" w:rsidP="00160BCF"/>
    <w:p w14:paraId="1B4E5DCE" w14:textId="2C984939" w:rsidR="000673FE" w:rsidRPr="009316EB" w:rsidRDefault="000673FE" w:rsidP="00A0746C">
      <w:pPr>
        <w:pStyle w:val="Heading2"/>
        <w:numPr>
          <w:ilvl w:val="0"/>
          <w:numId w:val="31"/>
        </w:numPr>
        <w:spacing w:before="0"/>
        <w:ind w:left="851" w:hanging="851"/>
        <w:jc w:val="left"/>
      </w:pPr>
      <w:bookmarkStart w:id="96" w:name="_Toc59111523"/>
      <w:bookmarkStart w:id="97" w:name="_Toc61213509"/>
      <w:r w:rsidRPr="009316EB">
        <w:t>Rancangan Basis Data</w:t>
      </w:r>
      <w:bookmarkEnd w:id="96"/>
      <w:bookmarkEnd w:id="97"/>
    </w:p>
    <w:p w14:paraId="287174CA" w14:textId="77777777" w:rsidR="000673FE" w:rsidRPr="00D71DFC" w:rsidRDefault="000673FE" w:rsidP="000673FE">
      <w:pPr>
        <w:ind w:firstLine="851"/>
        <w:rPr>
          <w:szCs w:val="24"/>
          <w:highlight w:val="yellow"/>
        </w:rPr>
      </w:pPr>
      <w:r w:rsidRPr="00D71DFC">
        <w:rPr>
          <w:szCs w:val="24"/>
        </w:rPr>
        <w:t xml:space="preserve">Perancangan basis data merupakan suatu langkah dalam merancang basis data yang </w:t>
      </w:r>
      <w:proofErr w:type="gramStart"/>
      <w:r w:rsidRPr="00D71DFC">
        <w:rPr>
          <w:szCs w:val="24"/>
        </w:rPr>
        <w:t>akan</w:t>
      </w:r>
      <w:proofErr w:type="gramEnd"/>
      <w:r w:rsidRPr="00D71DFC">
        <w:rPr>
          <w:szCs w:val="24"/>
        </w:rPr>
        <w:t xml:space="preserve"> digunakan pada sistem. Perancangan basis data digunakan sebagai pendekatan struktur dengan menggunakan prosedur, teknik, alat serta bantuan dokumen untuk membantu dan memudahkan dalam proses perancangan</w:t>
      </w:r>
      <w:r>
        <w:rPr>
          <w:szCs w:val="24"/>
        </w:rPr>
        <w:t>.</w:t>
      </w:r>
    </w:p>
    <w:p w14:paraId="239A31C4" w14:textId="77777777" w:rsidR="000673FE" w:rsidRDefault="000673FE" w:rsidP="00A0746C">
      <w:pPr>
        <w:pStyle w:val="Heading3"/>
        <w:numPr>
          <w:ilvl w:val="0"/>
          <w:numId w:val="34"/>
        </w:numPr>
        <w:ind w:left="851" w:hanging="851"/>
        <w:rPr>
          <w:rFonts w:cs="Times New Roman"/>
        </w:rPr>
      </w:pPr>
      <w:bookmarkStart w:id="98" w:name="_Toc59111524"/>
      <w:bookmarkStart w:id="99" w:name="_Toc61213510"/>
      <w:r>
        <w:rPr>
          <w:rFonts w:cs="Times New Roman"/>
        </w:rPr>
        <w:t>Implementasi Basis Data</w:t>
      </w:r>
      <w:bookmarkEnd w:id="98"/>
      <w:bookmarkEnd w:id="99"/>
    </w:p>
    <w:p w14:paraId="1405091B" w14:textId="700F1985" w:rsidR="000673FE" w:rsidRDefault="000673FE" w:rsidP="000673FE">
      <w:pPr>
        <w:ind w:firstLine="851"/>
        <w:rPr>
          <w:szCs w:val="24"/>
        </w:rPr>
      </w:pPr>
      <w:proofErr w:type="gramStart"/>
      <w:r w:rsidRPr="00217744">
        <w:rPr>
          <w:szCs w:val="24"/>
        </w:rPr>
        <w:t>Implementasi basis data diambil berdasarkan perancangan basis data yang dibuat sebelumnya, secara fisik, implementasi basis data diimplementasikan menggunakan pe</w:t>
      </w:r>
      <w:r>
        <w:rPr>
          <w:szCs w:val="24"/>
        </w:rPr>
        <w:t>rangkat lunak MySQL.</w:t>
      </w:r>
      <w:proofErr w:type="gramEnd"/>
      <w:r>
        <w:rPr>
          <w:szCs w:val="24"/>
        </w:rPr>
        <w:t xml:space="preserve"> </w:t>
      </w:r>
      <w:proofErr w:type="gramStart"/>
      <w:r>
        <w:rPr>
          <w:szCs w:val="24"/>
        </w:rPr>
        <w:t>Struktur tabel basis data dapat dilihat pada Gambar 4.2.</w:t>
      </w:r>
      <w:proofErr w:type="gramEnd"/>
    </w:p>
    <w:p w14:paraId="0E52EBD8" w14:textId="77777777" w:rsidR="000673FE" w:rsidRDefault="000673FE" w:rsidP="000673FE">
      <w:pPr>
        <w:ind w:firstLine="851"/>
        <w:rPr>
          <w:szCs w:val="24"/>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928"/>
      </w:tblGrid>
      <w:tr w:rsidR="000673FE" w14:paraId="158D1A43" w14:textId="77777777" w:rsidTr="00536DF1">
        <w:tc>
          <w:tcPr>
            <w:tcW w:w="7928" w:type="dxa"/>
          </w:tcPr>
          <w:p w14:paraId="203B1479" w14:textId="24C46A48" w:rsidR="000673FE" w:rsidRDefault="000673FE" w:rsidP="000673FE">
            <w:pPr>
              <w:keepNext/>
              <w:spacing w:before="120"/>
              <w:jc w:val="center"/>
              <w:rPr>
                <w:szCs w:val="24"/>
              </w:rPr>
            </w:pPr>
            <w:r w:rsidRPr="000673FE">
              <w:rPr>
                <w:noProof/>
                <w:szCs w:val="24"/>
              </w:rPr>
              <w:drawing>
                <wp:inline distT="0" distB="0" distL="0" distR="0" wp14:anchorId="0365E5E1" wp14:editId="61E30FD3">
                  <wp:extent cx="3771900" cy="1863849"/>
                  <wp:effectExtent l="0" t="0" r="0" b="3175"/>
                  <wp:docPr id="17" name="Picture 17" descr="C:\Users\sarah\Downloads\Telegram Desktop\photo_2021-01-07_11-22-3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sarah\Downloads\Telegram Desktop\photo_2021-01-07_11-22-34.jpg"/>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3824696" cy="1889938"/>
                          </a:xfrm>
                          <a:prstGeom prst="rect">
                            <a:avLst/>
                          </a:prstGeom>
                          <a:noFill/>
                          <a:ln>
                            <a:noFill/>
                          </a:ln>
                        </pic:spPr>
                      </pic:pic>
                    </a:graphicData>
                  </a:graphic>
                </wp:inline>
              </w:drawing>
            </w:r>
          </w:p>
        </w:tc>
      </w:tr>
    </w:tbl>
    <w:p w14:paraId="61352792" w14:textId="373DF1F0" w:rsidR="000673FE" w:rsidRPr="000673FE" w:rsidRDefault="000673FE" w:rsidP="000673FE">
      <w:pPr>
        <w:pStyle w:val="Caption"/>
      </w:pPr>
      <w:bookmarkStart w:id="100" w:name="_Toc56436884"/>
      <w:bookmarkStart w:id="101" w:name="_Toc59110978"/>
      <w:bookmarkStart w:id="102" w:name="_Toc60911983"/>
      <w:proofErr w:type="gramStart"/>
      <w:r>
        <w:t>Gambar 4.</w:t>
      </w:r>
      <w:proofErr w:type="gramEnd"/>
      <w:r>
        <w:t xml:space="preserve"> </w:t>
      </w:r>
      <w:r w:rsidR="00536DF1">
        <w:rPr>
          <w:noProof/>
        </w:rPr>
        <w:fldChar w:fldCharType="begin"/>
      </w:r>
      <w:r w:rsidR="00536DF1">
        <w:rPr>
          <w:noProof/>
        </w:rPr>
        <w:instrText xml:space="preserve"> SEQ Gambar_4. \* ARABIC </w:instrText>
      </w:r>
      <w:r w:rsidR="00536DF1">
        <w:rPr>
          <w:noProof/>
        </w:rPr>
        <w:fldChar w:fldCharType="separate"/>
      </w:r>
      <w:r>
        <w:rPr>
          <w:noProof/>
        </w:rPr>
        <w:t>2</w:t>
      </w:r>
      <w:r w:rsidR="00536DF1">
        <w:rPr>
          <w:noProof/>
        </w:rPr>
        <w:fldChar w:fldCharType="end"/>
      </w:r>
      <w:r>
        <w:t xml:space="preserve"> </w:t>
      </w:r>
      <w:r>
        <w:rPr>
          <w:b w:val="0"/>
        </w:rPr>
        <w:t>Implementasi Basis Data</w:t>
      </w:r>
      <w:bookmarkEnd w:id="100"/>
      <w:bookmarkEnd w:id="101"/>
      <w:bookmarkEnd w:id="102"/>
    </w:p>
    <w:p w14:paraId="126D1285" w14:textId="31B4121B" w:rsidR="005D2B66" w:rsidRDefault="00570686" w:rsidP="000673FE">
      <w:pPr>
        <w:ind w:firstLine="851"/>
        <w:rPr>
          <w:szCs w:val="24"/>
        </w:rPr>
      </w:pPr>
      <w:proofErr w:type="gramStart"/>
      <w:r>
        <w:rPr>
          <w:szCs w:val="24"/>
        </w:rPr>
        <w:t>Gambar 4.2</w:t>
      </w:r>
      <w:r w:rsidR="000673FE" w:rsidRPr="00217744">
        <w:rPr>
          <w:szCs w:val="24"/>
        </w:rPr>
        <w:t xml:space="preserve"> merupakan implementasi basis data dari aplikasi </w:t>
      </w:r>
      <w:r w:rsidR="000673FE" w:rsidRPr="000673FE">
        <w:rPr>
          <w:iCs/>
          <w:szCs w:val="24"/>
        </w:rPr>
        <w:t>Desa</w:t>
      </w:r>
      <w:r w:rsidR="000673FE">
        <w:rPr>
          <w:iCs/>
          <w:szCs w:val="24"/>
        </w:rPr>
        <w:t xml:space="preserve"> Digital</w:t>
      </w:r>
      <w:r w:rsidR="000673FE" w:rsidRPr="00217744">
        <w:rPr>
          <w:szCs w:val="24"/>
        </w:rPr>
        <w:t>.</w:t>
      </w:r>
      <w:proofErr w:type="gramEnd"/>
      <w:r w:rsidR="000673FE" w:rsidRPr="00217744">
        <w:rPr>
          <w:szCs w:val="24"/>
        </w:rPr>
        <w:t xml:space="preserve"> </w:t>
      </w:r>
      <w:proofErr w:type="gramStart"/>
      <w:r w:rsidR="000673FE" w:rsidRPr="00217744">
        <w:rPr>
          <w:szCs w:val="24"/>
        </w:rPr>
        <w:t>Basis data</w:t>
      </w:r>
      <w:r w:rsidR="000673FE">
        <w:rPr>
          <w:szCs w:val="24"/>
        </w:rPr>
        <w:t xml:space="preserve"> tersebut</w:t>
      </w:r>
      <w:r w:rsidR="000673FE" w:rsidRPr="00217744">
        <w:rPr>
          <w:szCs w:val="24"/>
        </w:rPr>
        <w:t xml:space="preserve"> digunakan sebagai media penyimpanan informasi data pada sistem </w:t>
      </w:r>
      <w:r w:rsidR="000673FE">
        <w:rPr>
          <w:szCs w:val="24"/>
        </w:rPr>
        <w:t xml:space="preserve">dan </w:t>
      </w:r>
      <w:r w:rsidR="000673FE" w:rsidRPr="00217744">
        <w:rPr>
          <w:szCs w:val="24"/>
        </w:rPr>
        <w:t>dapat dimanipulasi oleh admin.</w:t>
      </w:r>
      <w:proofErr w:type="gramEnd"/>
    </w:p>
    <w:p w14:paraId="07924AF9" w14:textId="77777777" w:rsidR="000673FE" w:rsidRPr="00160BCF" w:rsidRDefault="000673FE" w:rsidP="000673FE">
      <w:pPr>
        <w:ind w:firstLine="851"/>
        <w:rPr>
          <w:rFonts w:cs="Times New Roman"/>
          <w:szCs w:val="24"/>
        </w:rPr>
        <w:sectPr w:rsidR="000673FE" w:rsidRPr="00160BCF" w:rsidSect="00556435">
          <w:pgSz w:w="11906" w:h="16838" w:code="9"/>
          <w:pgMar w:top="1872" w:right="1872" w:bottom="1872" w:left="2016" w:header="567" w:footer="567" w:gutter="0"/>
          <w:cols w:space="720"/>
          <w:titlePg/>
          <w:docGrid w:linePitch="360"/>
        </w:sectPr>
      </w:pPr>
    </w:p>
    <w:p w14:paraId="7AC1FE91" w14:textId="22FE576F" w:rsidR="00E525BA" w:rsidRDefault="00FC4216" w:rsidP="00E525BA">
      <w:pPr>
        <w:pStyle w:val="Heading1"/>
      </w:pPr>
      <w:bookmarkStart w:id="103" w:name="_Toc61213511"/>
      <w:r>
        <w:lastRenderedPageBreak/>
        <w:t xml:space="preserve">BAB </w:t>
      </w:r>
      <w:r w:rsidR="00F74353">
        <w:rPr>
          <w:lang w:val="id-ID"/>
        </w:rPr>
        <w:t>V</w:t>
      </w:r>
      <w:r w:rsidR="007A6667">
        <w:br/>
        <w:t>HASIL DAN PEMBAHASAN</w:t>
      </w:r>
      <w:bookmarkEnd w:id="103"/>
    </w:p>
    <w:p w14:paraId="2B045003" w14:textId="09A2851C" w:rsidR="00037785" w:rsidRDefault="00037785" w:rsidP="00037785">
      <w:pPr>
        <w:spacing w:line="480" w:lineRule="auto"/>
      </w:pPr>
    </w:p>
    <w:p w14:paraId="3AD9385F" w14:textId="77777777" w:rsidR="00BA47B6" w:rsidRPr="00037785" w:rsidRDefault="00BA47B6" w:rsidP="00037785">
      <w:pPr>
        <w:spacing w:line="480" w:lineRule="auto"/>
      </w:pPr>
    </w:p>
    <w:p w14:paraId="63B89400" w14:textId="4A46262D" w:rsidR="00E525BA" w:rsidRDefault="00357495" w:rsidP="00E525BA">
      <w:r>
        <w:tab/>
        <w:t xml:space="preserve">Bab </w:t>
      </w:r>
      <w:r w:rsidR="00BA47B6">
        <w:t xml:space="preserve">V </w:t>
      </w:r>
      <w:proofErr w:type="gramStart"/>
      <w:r>
        <w:t>akan</w:t>
      </w:r>
      <w:proofErr w:type="gramEnd"/>
      <w:r>
        <w:t xml:space="preserve"> menjelaskan tentang hasil dan pembahasan dari projek yang dikerjakan di Dinas Komunikasi Dan Informatika Kabupaten Gianyar. Projek yang dibuat adalah aplikasi </w:t>
      </w:r>
      <w:proofErr w:type="gramStart"/>
      <w:r>
        <w:t>SIDILAN(</w:t>
      </w:r>
      <w:proofErr w:type="gramEnd"/>
      <w:r>
        <w:t>Sistem Informasi Digital Melayani) yang bertujuan untuk memudahkan masyarakat desa dalam melakukan pengajuan berkas-berkas catatan sipil.</w:t>
      </w:r>
    </w:p>
    <w:p w14:paraId="5469E494" w14:textId="77777777" w:rsidR="00BA47B6" w:rsidRPr="00E525BA" w:rsidRDefault="00BA47B6" w:rsidP="00E525BA"/>
    <w:p w14:paraId="061C4637" w14:textId="5B33C642" w:rsidR="008654D1" w:rsidRDefault="00357495" w:rsidP="00A0746C">
      <w:pPr>
        <w:pStyle w:val="Heading2"/>
        <w:numPr>
          <w:ilvl w:val="0"/>
          <w:numId w:val="16"/>
        </w:numPr>
        <w:ind w:left="851" w:hanging="851"/>
        <w:rPr>
          <w:rFonts w:eastAsia="Times New Roman" w:cs="Times New Roman"/>
          <w:szCs w:val="24"/>
        </w:rPr>
      </w:pPr>
      <w:bookmarkStart w:id="104" w:name="_Toc61213512"/>
      <w:r>
        <w:rPr>
          <w:rFonts w:eastAsia="Times New Roman" w:cs="Times New Roman"/>
          <w:szCs w:val="24"/>
        </w:rPr>
        <w:t>Modul Capil</w:t>
      </w:r>
      <w:bookmarkEnd w:id="104"/>
    </w:p>
    <w:p w14:paraId="0F04F4AE" w14:textId="2DA6D47E" w:rsidR="009B5B8E" w:rsidRPr="009B5B8E" w:rsidRDefault="009B5B8E" w:rsidP="009B5B8E">
      <w:pPr>
        <w:ind w:firstLine="851"/>
      </w:pPr>
      <w:proofErr w:type="gramStart"/>
      <w:r>
        <w:t>Modul Capil adal</w:t>
      </w:r>
      <w:r w:rsidR="00D00BE5">
        <w:t>ah bagian sistem yang hanya bisa</w:t>
      </w:r>
      <w:r>
        <w:t xml:space="preserve"> di akses oleh petugas di Dinas Pencatatan Sipil.</w:t>
      </w:r>
      <w:proofErr w:type="gramEnd"/>
      <w:r>
        <w:t xml:space="preserve"> Jadi secara umum petugas capil dapat melihat pengajuan yang telah dibuat oleh masyarakat serta memberikan status proses pengajuan</w:t>
      </w:r>
    </w:p>
    <w:p w14:paraId="083DB96D" w14:textId="6AB72A1E" w:rsidR="007522D0" w:rsidRDefault="0057532D" w:rsidP="00A0746C">
      <w:pPr>
        <w:pStyle w:val="Heading3"/>
        <w:numPr>
          <w:ilvl w:val="0"/>
          <w:numId w:val="18"/>
        </w:numPr>
        <w:ind w:left="851" w:hanging="851"/>
        <w:rPr>
          <w:rFonts w:eastAsia="Times New Roman"/>
        </w:rPr>
      </w:pPr>
      <w:bookmarkStart w:id="105" w:name="_Toc61213513"/>
      <w:r>
        <w:rPr>
          <w:rFonts w:eastAsia="Times New Roman"/>
        </w:rPr>
        <w:t>Melihat Pengajuan</w:t>
      </w:r>
      <w:bookmarkEnd w:id="105"/>
    </w:p>
    <w:p w14:paraId="3F838EBB" w14:textId="5CEE7E3A" w:rsidR="0057532D" w:rsidRDefault="00AA33EE" w:rsidP="009B5B8E">
      <w:pPr>
        <w:ind w:firstLine="851"/>
      </w:pPr>
      <w:proofErr w:type="gramStart"/>
      <w:r>
        <w:t xml:space="preserve">Petugas Capil dapat melihat </w:t>
      </w:r>
      <w:r w:rsidR="00AE56C9">
        <w:t>pengajuan yang telah dibuat oleh masyarakat.</w:t>
      </w:r>
      <w:proofErr w:type="gramEnd"/>
      <w:r w:rsidR="00AE56C9">
        <w:t xml:space="preserve"> </w:t>
      </w:r>
      <w:proofErr w:type="gramStart"/>
      <w:r w:rsidR="00AE56C9">
        <w:t>Pengajuan dikelompokkan berdasarkan jenis berkas yang dimohon yaitu Pengajuan KTP dan Pengajuan KK.</w:t>
      </w:r>
      <w:proofErr w:type="gramEnd"/>
    </w:p>
    <w:p w14:paraId="75A1D828" w14:textId="6651D10C" w:rsidR="00AE56C9" w:rsidRDefault="004479F0" w:rsidP="00A0746C">
      <w:pPr>
        <w:pStyle w:val="ListParagraph"/>
        <w:numPr>
          <w:ilvl w:val="0"/>
          <w:numId w:val="23"/>
        </w:numPr>
        <w:ind w:left="851" w:hanging="851"/>
      </w:pPr>
      <w:r>
        <w:t>Model Penerbitan KK</w:t>
      </w:r>
    </w:p>
    <w:p w14:paraId="1CE1A339" w14:textId="07309079" w:rsidR="00AE56C9" w:rsidRDefault="00AD78A9" w:rsidP="00AE56C9">
      <w:pPr>
        <w:pStyle w:val="ListParagraph"/>
        <w:ind w:left="0" w:firstLine="851"/>
      </w:pPr>
      <w:proofErr w:type="gramStart"/>
      <w:r>
        <w:t xml:space="preserve">Model Penerbitan KK adalah model yang digunakan untuk mendapatkan data pengajuan KK dari </w:t>
      </w:r>
      <w:r w:rsidRPr="00F16E6B">
        <w:rPr>
          <w:i/>
        </w:rPr>
        <w:t>database</w:t>
      </w:r>
      <w:r>
        <w:t>.</w:t>
      </w:r>
      <w:proofErr w:type="gramEnd"/>
    </w:p>
    <w:p w14:paraId="2DB916B0" w14:textId="77777777" w:rsidR="00AD78A9" w:rsidRDefault="00AD78A9" w:rsidP="00AD78A9"/>
    <w:tbl>
      <w:tblPr>
        <w:tblStyle w:val="TableGrid"/>
        <w:tblW w:w="0" w:type="auto"/>
        <w:tblLook w:val="04A0" w:firstRow="1" w:lastRow="0" w:firstColumn="1" w:lastColumn="0" w:noHBand="0" w:noVBand="1"/>
      </w:tblPr>
      <w:tblGrid>
        <w:gridCol w:w="8234"/>
      </w:tblGrid>
      <w:tr w:rsidR="00AD78A9" w:rsidRPr="00AD78A9" w14:paraId="435031B2" w14:textId="77777777" w:rsidTr="00AD78A9">
        <w:tc>
          <w:tcPr>
            <w:tcW w:w="8234" w:type="dxa"/>
          </w:tcPr>
          <w:p w14:paraId="200A5188" w14:textId="77777777" w:rsidR="00AD78A9" w:rsidRPr="00AD78A9" w:rsidRDefault="00AD78A9" w:rsidP="00AD78A9">
            <w:pPr>
              <w:spacing w:line="240" w:lineRule="auto"/>
              <w:rPr>
                <w:rFonts w:ascii="Courier New" w:hAnsi="Courier New" w:cs="Courier New"/>
                <w:sz w:val="20"/>
              </w:rPr>
            </w:pPr>
            <w:r w:rsidRPr="00AD78A9">
              <w:rPr>
                <w:rFonts w:ascii="Courier New" w:hAnsi="Courier New" w:cs="Courier New"/>
                <w:sz w:val="20"/>
              </w:rPr>
              <w:t>class Penerbitan_kk_model extends CI_Model</w:t>
            </w:r>
          </w:p>
          <w:p w14:paraId="46E681E2" w14:textId="77777777" w:rsidR="00AD78A9" w:rsidRPr="00AD78A9" w:rsidRDefault="00AD78A9" w:rsidP="00AD78A9">
            <w:pPr>
              <w:spacing w:line="240" w:lineRule="auto"/>
              <w:rPr>
                <w:rFonts w:ascii="Courier New" w:hAnsi="Courier New" w:cs="Courier New"/>
                <w:sz w:val="20"/>
              </w:rPr>
            </w:pPr>
            <w:r w:rsidRPr="00AD78A9">
              <w:rPr>
                <w:rFonts w:ascii="Courier New" w:hAnsi="Courier New" w:cs="Courier New"/>
                <w:sz w:val="20"/>
              </w:rPr>
              <w:t>{</w:t>
            </w:r>
          </w:p>
          <w:p w14:paraId="14118CC7" w14:textId="77777777" w:rsidR="00AD78A9" w:rsidRPr="00AD78A9" w:rsidRDefault="00AD78A9" w:rsidP="00AD78A9">
            <w:pPr>
              <w:spacing w:line="240" w:lineRule="auto"/>
              <w:rPr>
                <w:rFonts w:ascii="Courier New" w:hAnsi="Courier New" w:cs="Courier New"/>
                <w:sz w:val="20"/>
              </w:rPr>
            </w:pPr>
            <w:r w:rsidRPr="00AD78A9">
              <w:rPr>
                <w:rFonts w:ascii="Courier New" w:hAnsi="Courier New" w:cs="Courier New"/>
                <w:sz w:val="20"/>
              </w:rPr>
              <w:t xml:space="preserve">    public function __construct()</w:t>
            </w:r>
          </w:p>
          <w:p w14:paraId="00526153" w14:textId="77777777" w:rsidR="00AD78A9" w:rsidRPr="00AD78A9" w:rsidRDefault="00AD78A9" w:rsidP="00AD78A9">
            <w:pPr>
              <w:spacing w:line="240" w:lineRule="auto"/>
              <w:rPr>
                <w:rFonts w:ascii="Courier New" w:hAnsi="Courier New" w:cs="Courier New"/>
                <w:sz w:val="20"/>
              </w:rPr>
            </w:pPr>
            <w:r w:rsidRPr="00AD78A9">
              <w:rPr>
                <w:rFonts w:ascii="Courier New" w:hAnsi="Courier New" w:cs="Courier New"/>
                <w:sz w:val="20"/>
              </w:rPr>
              <w:t xml:space="preserve">    {</w:t>
            </w:r>
          </w:p>
          <w:p w14:paraId="736C5503" w14:textId="77777777" w:rsidR="00AD78A9" w:rsidRPr="00AD78A9" w:rsidRDefault="00AD78A9" w:rsidP="00AD78A9">
            <w:pPr>
              <w:spacing w:line="240" w:lineRule="auto"/>
              <w:rPr>
                <w:rFonts w:ascii="Courier New" w:hAnsi="Courier New" w:cs="Courier New"/>
                <w:sz w:val="20"/>
              </w:rPr>
            </w:pPr>
            <w:r w:rsidRPr="00AD78A9">
              <w:rPr>
                <w:rFonts w:ascii="Courier New" w:hAnsi="Courier New" w:cs="Courier New"/>
                <w:sz w:val="20"/>
              </w:rPr>
              <w:t xml:space="preserve">        parent::__construct();</w:t>
            </w:r>
          </w:p>
          <w:p w14:paraId="7E3D07F4" w14:textId="77777777" w:rsidR="00AD78A9" w:rsidRDefault="00AD78A9" w:rsidP="00AD78A9">
            <w:pPr>
              <w:spacing w:line="240" w:lineRule="auto"/>
              <w:rPr>
                <w:rFonts w:ascii="Courier New" w:hAnsi="Courier New" w:cs="Courier New"/>
                <w:sz w:val="20"/>
              </w:rPr>
            </w:pPr>
            <w:r w:rsidRPr="00AD78A9">
              <w:rPr>
                <w:rFonts w:ascii="Courier New" w:hAnsi="Courier New" w:cs="Courier New"/>
                <w:sz w:val="20"/>
              </w:rPr>
              <w:t xml:space="preserve">    }</w:t>
            </w:r>
          </w:p>
          <w:p w14:paraId="71D793C8" w14:textId="77777777" w:rsidR="00B43A4F" w:rsidRDefault="00B43A4F" w:rsidP="00AD78A9">
            <w:pPr>
              <w:spacing w:line="240" w:lineRule="auto"/>
              <w:rPr>
                <w:rFonts w:ascii="Courier New" w:hAnsi="Courier New" w:cs="Courier New"/>
                <w:sz w:val="20"/>
              </w:rPr>
            </w:pPr>
          </w:p>
          <w:p w14:paraId="338D2BE2"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public function get_all_penerbitan_kk_baru()</w:t>
            </w:r>
          </w:p>
          <w:p w14:paraId="49D95B83"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w:t>
            </w:r>
          </w:p>
          <w:p w14:paraId="32988556"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return $this-&gt;db-&gt;select('</w:t>
            </w:r>
          </w:p>
          <w:p w14:paraId="203FF86E"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ta_pengajuan.*, </w:t>
            </w:r>
          </w:p>
          <w:p w14:paraId="512A52AD"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ref_wilayah.NAMA_KEL as pengajuan_wilayah,</w:t>
            </w:r>
          </w:p>
          <w:p w14:paraId="5FB291F5"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w:t>
            </w:r>
            <w:r w:rsidRPr="00B43A4F">
              <w:rPr>
                <w:rFonts w:ascii="Courier New" w:hAnsi="Courier New" w:cs="Courier New"/>
                <w:sz w:val="20"/>
              </w:rPr>
              <w:lastRenderedPageBreak/>
              <w:t>ref_status_pengajuan.status_pengajuan_deskripsi as pengajuan_status_pengajuan</w:t>
            </w:r>
          </w:p>
          <w:p w14:paraId="60965F69"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w:t>
            </w:r>
          </w:p>
          <w:p w14:paraId="03D71F35"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gt;from('ta_pengajuan')</w:t>
            </w:r>
          </w:p>
          <w:p w14:paraId="6ED4E27B"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gt;join('ref_wilayah', 'ta_pengajuan.pengajuan_wilayah_id = ref_wilayah.id')</w:t>
            </w:r>
          </w:p>
          <w:p w14:paraId="78018BA8"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gt;join('ref_status_pengajuan', 'ta_pengajuan.pengajuan_status_pengajuan_id = ref_status_pengajuan.status_pengajuan_id')</w:t>
            </w:r>
          </w:p>
          <w:p w14:paraId="6E579959"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gt;where('pengajuan_jenis_layanan', 1)</w:t>
            </w:r>
          </w:p>
          <w:p w14:paraId="31A2EC23"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gt;get()</w:t>
            </w:r>
          </w:p>
          <w:p w14:paraId="5249B77B"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gt;result();</w:t>
            </w:r>
          </w:p>
          <w:p w14:paraId="7110CF6F"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w:t>
            </w:r>
          </w:p>
          <w:p w14:paraId="2CF2C8CA" w14:textId="77777777" w:rsidR="00B43A4F" w:rsidRPr="00B43A4F" w:rsidRDefault="00B43A4F" w:rsidP="00B43A4F">
            <w:pPr>
              <w:spacing w:line="240" w:lineRule="auto"/>
              <w:rPr>
                <w:rFonts w:ascii="Courier New" w:hAnsi="Courier New" w:cs="Courier New"/>
                <w:sz w:val="20"/>
              </w:rPr>
            </w:pPr>
          </w:p>
          <w:p w14:paraId="790DC3C6"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public function get_pengajuan_by_id($id_pengajuan)</w:t>
            </w:r>
          </w:p>
          <w:p w14:paraId="201C6D55"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w:t>
            </w:r>
          </w:p>
          <w:p w14:paraId="7D9B06A7"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data_pengajuan = $this-&gt;db-&gt;select('*')</w:t>
            </w:r>
          </w:p>
          <w:p w14:paraId="3F5B3E63"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gt;from('ta_pengajuan')</w:t>
            </w:r>
          </w:p>
          <w:p w14:paraId="2A753069"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gt;where('pengajuan_id', $id_pengajuan)</w:t>
            </w:r>
          </w:p>
          <w:p w14:paraId="6CCEFAD1"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gt;get()</w:t>
            </w:r>
          </w:p>
          <w:p w14:paraId="5B79197D"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gt;row();</w:t>
            </w:r>
          </w:p>
          <w:p w14:paraId="4FD3AA19" w14:textId="77777777" w:rsidR="00B43A4F" w:rsidRPr="00B43A4F" w:rsidRDefault="00B43A4F" w:rsidP="00B43A4F">
            <w:pPr>
              <w:spacing w:line="240" w:lineRule="auto"/>
              <w:rPr>
                <w:rFonts w:ascii="Courier New" w:hAnsi="Courier New" w:cs="Courier New"/>
                <w:sz w:val="20"/>
              </w:rPr>
            </w:pPr>
          </w:p>
          <w:p w14:paraId="06316B2F"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data_form_pengajuan = $this-&gt;db-&gt;select('*')</w:t>
            </w:r>
          </w:p>
          <w:p w14:paraId="30E9A558"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gt;from('ta_detail_pengajuan_form')</w:t>
            </w:r>
          </w:p>
          <w:p w14:paraId="0E78EE73"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gt;join('ref_jenis_form', 'ta_detail_pengajuan_form.detail_pengajuan_form_jenis_form_id = ref_jenis_form.jenis_form_id')</w:t>
            </w:r>
          </w:p>
          <w:p w14:paraId="50605E36"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gt;where('detail_pengajuan_form_pengajuan_id', $id_pengajuan)</w:t>
            </w:r>
          </w:p>
          <w:p w14:paraId="1C0B0C72"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gt;get()</w:t>
            </w:r>
          </w:p>
          <w:p w14:paraId="6EE9282F"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gt;result();</w:t>
            </w:r>
          </w:p>
          <w:p w14:paraId="01B78AD0" w14:textId="77777777" w:rsidR="00B43A4F" w:rsidRPr="00B43A4F" w:rsidRDefault="00B43A4F" w:rsidP="00B43A4F">
            <w:pPr>
              <w:spacing w:line="240" w:lineRule="auto"/>
              <w:rPr>
                <w:rFonts w:ascii="Courier New" w:hAnsi="Courier New" w:cs="Courier New"/>
                <w:sz w:val="20"/>
              </w:rPr>
            </w:pPr>
          </w:p>
          <w:p w14:paraId="79550B3A"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data_lampiran_pengajuan = $this-&gt;db-&gt;select('*')</w:t>
            </w:r>
          </w:p>
          <w:p w14:paraId="4E9C9CB8"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gt;from('ta_detail_pengajuan_lampiran')</w:t>
            </w:r>
          </w:p>
          <w:p w14:paraId="693517EE"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gt;where('detail_pengajuan_lampiran_pengajuan_id', $id_pengajuan)</w:t>
            </w:r>
          </w:p>
          <w:p w14:paraId="34E4048A"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gt;get()</w:t>
            </w:r>
          </w:p>
          <w:p w14:paraId="2A8EFE5F"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gt;result();</w:t>
            </w:r>
          </w:p>
          <w:p w14:paraId="4AC14CFD" w14:textId="77777777" w:rsidR="00B43A4F" w:rsidRPr="00B43A4F" w:rsidRDefault="00B43A4F" w:rsidP="00B43A4F">
            <w:pPr>
              <w:spacing w:line="240" w:lineRule="auto"/>
              <w:rPr>
                <w:rFonts w:ascii="Courier New" w:hAnsi="Courier New" w:cs="Courier New"/>
                <w:sz w:val="20"/>
              </w:rPr>
            </w:pPr>
          </w:p>
          <w:p w14:paraId="74B374E0"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form_pengajuan = array();</w:t>
            </w:r>
          </w:p>
          <w:p w14:paraId="2397B5F4"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foreach($data_form_pengajuan as $form) {</w:t>
            </w:r>
          </w:p>
          <w:p w14:paraId="0E2C1FCB"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nama_tabel = $form-&gt;jenis_form_nama_tabel;</w:t>
            </w:r>
          </w:p>
          <w:p w14:paraId="4DCC7388"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 mengubah dari ta_f* ke f*_id</w:t>
            </w:r>
          </w:p>
          <w:p w14:paraId="3778F881"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field_id = str_</w:t>
            </w:r>
            <w:proofErr w:type="gramStart"/>
            <w:r w:rsidRPr="00B43A4F">
              <w:rPr>
                <w:rFonts w:ascii="Courier New" w:hAnsi="Courier New" w:cs="Courier New"/>
                <w:sz w:val="20"/>
              </w:rPr>
              <w:t>replace(</w:t>
            </w:r>
            <w:proofErr w:type="gramEnd"/>
            <w:r w:rsidRPr="00B43A4F">
              <w:rPr>
                <w:rFonts w:ascii="Courier New" w:hAnsi="Courier New" w:cs="Courier New"/>
                <w:sz w:val="20"/>
              </w:rPr>
              <w:t>'ta_f', 'f', $nama_tabel) . '_id';</w:t>
            </w:r>
          </w:p>
          <w:p w14:paraId="36E24D5F"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 mengubah dari ta_f* ke f*_pengajuan_id</w:t>
            </w:r>
          </w:p>
          <w:p w14:paraId="22BF0D8E"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field_pengajuan_id = str_</w:t>
            </w:r>
            <w:proofErr w:type="gramStart"/>
            <w:r w:rsidRPr="00B43A4F">
              <w:rPr>
                <w:rFonts w:ascii="Courier New" w:hAnsi="Courier New" w:cs="Courier New"/>
                <w:sz w:val="20"/>
              </w:rPr>
              <w:t>replace(</w:t>
            </w:r>
            <w:proofErr w:type="gramEnd"/>
            <w:r w:rsidRPr="00B43A4F">
              <w:rPr>
                <w:rFonts w:ascii="Courier New" w:hAnsi="Courier New" w:cs="Courier New"/>
                <w:sz w:val="20"/>
              </w:rPr>
              <w:t>'ta_f', 'f', $nama_tabel) . '_pengajuan_id';</w:t>
            </w:r>
          </w:p>
          <w:p w14:paraId="1677C479"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used_form = $this-&gt;db-&gt;select($field_id)</w:t>
            </w:r>
          </w:p>
          <w:p w14:paraId="0BB91F2A"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gt;from($nama_tabel)</w:t>
            </w:r>
          </w:p>
          <w:p w14:paraId="57ED537E"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gt;where($field_pengajuan_id, $id_pengajuan)</w:t>
            </w:r>
          </w:p>
          <w:p w14:paraId="46A8DC52"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gt;get()</w:t>
            </w:r>
          </w:p>
          <w:p w14:paraId="5718FD92"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gt;row();</w:t>
            </w:r>
          </w:p>
          <w:p w14:paraId="74C4A453" w14:textId="77777777" w:rsidR="00B43A4F" w:rsidRPr="00B43A4F" w:rsidRDefault="00B43A4F" w:rsidP="00B43A4F">
            <w:pPr>
              <w:spacing w:line="240" w:lineRule="auto"/>
              <w:rPr>
                <w:rFonts w:ascii="Courier New" w:hAnsi="Courier New" w:cs="Courier New"/>
                <w:sz w:val="20"/>
              </w:rPr>
            </w:pPr>
          </w:p>
          <w:p w14:paraId="36E0FFA3"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array_push($form_pengajuan, array(</w:t>
            </w:r>
          </w:p>
          <w:p w14:paraId="70BBD0E0"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nama_form' =&gt; $form-&gt;jenis_form_nama,</w:t>
            </w:r>
          </w:p>
          <w:p w14:paraId="70491835"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form_id'   =&gt; $used_form-&gt;$field_id,</w:t>
            </w:r>
          </w:p>
          <w:p w14:paraId="3F32ACC1"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url'       =&gt; $form-&gt;jenis_form_url</w:t>
            </w:r>
          </w:p>
          <w:p w14:paraId="161A3990"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w:t>
            </w:r>
          </w:p>
          <w:p w14:paraId="071F0DCD"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 </w:t>
            </w:r>
          </w:p>
          <w:p w14:paraId="4D6125B2" w14:textId="77777777" w:rsidR="00B43A4F" w:rsidRPr="00B43A4F" w:rsidRDefault="00B43A4F" w:rsidP="00B43A4F">
            <w:pPr>
              <w:spacing w:line="240" w:lineRule="auto"/>
              <w:rPr>
                <w:rFonts w:ascii="Courier New" w:hAnsi="Courier New" w:cs="Courier New"/>
                <w:sz w:val="20"/>
              </w:rPr>
            </w:pPr>
          </w:p>
          <w:p w14:paraId="22F00EA8"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data = array(</w:t>
            </w:r>
          </w:p>
          <w:p w14:paraId="6E6F1992"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pengajuan'             =&gt; $data_pengajuan,</w:t>
            </w:r>
          </w:p>
          <w:p w14:paraId="3734EE60" w14:textId="77777777" w:rsidR="00B43A4F" w:rsidRPr="00B43A4F" w:rsidRDefault="00B43A4F" w:rsidP="00F16E6B">
            <w:pPr>
              <w:pStyle w:val="KodeProgram"/>
            </w:pPr>
            <w:r w:rsidRPr="00B43A4F">
              <w:t xml:space="preserve">            'form_pengajuan'        =&gt; $form_pengajuan,</w:t>
            </w:r>
          </w:p>
          <w:p w14:paraId="04A9A7EE"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lampiran_pengajuan'    =&gt; $data_lampiran_pengajuan</w:t>
            </w:r>
          </w:p>
          <w:p w14:paraId="7B9BFAC6"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w:t>
            </w:r>
          </w:p>
          <w:p w14:paraId="29F0694E" w14:textId="77777777" w:rsidR="00B43A4F" w:rsidRPr="00B43A4F" w:rsidRDefault="00B43A4F" w:rsidP="00B43A4F">
            <w:pPr>
              <w:spacing w:line="240" w:lineRule="auto"/>
              <w:rPr>
                <w:rFonts w:ascii="Courier New" w:hAnsi="Courier New" w:cs="Courier New"/>
                <w:sz w:val="20"/>
              </w:rPr>
            </w:pPr>
          </w:p>
          <w:p w14:paraId="0704940E"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return $data;</w:t>
            </w:r>
          </w:p>
          <w:p w14:paraId="3B5F2DE8" w14:textId="55B091D6" w:rsidR="00AD78A9"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w:t>
            </w:r>
          </w:p>
          <w:p w14:paraId="5862046A" w14:textId="06671361" w:rsidR="00AD78A9" w:rsidRPr="00AD78A9" w:rsidRDefault="00AD78A9" w:rsidP="003A5B61">
            <w:pPr>
              <w:keepNext/>
              <w:spacing w:line="240" w:lineRule="auto"/>
              <w:rPr>
                <w:rFonts w:ascii="Courier New" w:hAnsi="Courier New" w:cs="Courier New"/>
                <w:sz w:val="20"/>
              </w:rPr>
            </w:pPr>
            <w:r>
              <w:rPr>
                <w:rFonts w:ascii="Courier New" w:hAnsi="Courier New" w:cs="Courier New"/>
                <w:sz w:val="20"/>
              </w:rPr>
              <w:t>}</w:t>
            </w:r>
          </w:p>
        </w:tc>
      </w:tr>
    </w:tbl>
    <w:p w14:paraId="72605F89" w14:textId="45A9AE36" w:rsidR="00AD78A9" w:rsidRPr="003A5B61" w:rsidRDefault="003A5B61" w:rsidP="003A5B61">
      <w:pPr>
        <w:pStyle w:val="Caption"/>
      </w:pPr>
      <w:bookmarkStart w:id="106" w:name="_Toc60912036"/>
      <w:r>
        <w:lastRenderedPageBreak/>
        <w:t xml:space="preserve">Kode Program 5. </w:t>
      </w:r>
      <w:r w:rsidR="00D93194">
        <w:rPr>
          <w:noProof/>
        </w:rPr>
        <w:fldChar w:fldCharType="begin"/>
      </w:r>
      <w:r w:rsidR="00D93194">
        <w:rPr>
          <w:noProof/>
        </w:rPr>
        <w:instrText xml:space="preserve"> SEQ Kode_Program_5. \* ARABIC </w:instrText>
      </w:r>
      <w:r w:rsidR="00D93194">
        <w:rPr>
          <w:noProof/>
        </w:rPr>
        <w:fldChar w:fldCharType="separate"/>
      </w:r>
      <w:r>
        <w:rPr>
          <w:noProof/>
        </w:rPr>
        <w:t>1</w:t>
      </w:r>
      <w:r w:rsidR="00D93194">
        <w:rPr>
          <w:noProof/>
        </w:rPr>
        <w:fldChar w:fldCharType="end"/>
      </w:r>
      <w:r>
        <w:t xml:space="preserve"> </w:t>
      </w:r>
      <w:r w:rsidR="00A03CFE">
        <w:rPr>
          <w:b w:val="0"/>
        </w:rPr>
        <w:t>Penerbitan</w:t>
      </w:r>
      <w:r w:rsidR="00B43A4F">
        <w:rPr>
          <w:b w:val="0"/>
        </w:rPr>
        <w:t>_kk_model.php</w:t>
      </w:r>
      <w:bookmarkEnd w:id="106"/>
    </w:p>
    <w:p w14:paraId="7D47E6A6" w14:textId="208286B9" w:rsidR="00AE56C9" w:rsidRDefault="003A5B61" w:rsidP="00B43A4F">
      <w:pPr>
        <w:ind w:firstLine="851"/>
      </w:pPr>
      <w:proofErr w:type="gramStart"/>
      <w:r>
        <w:t>Kode Program 5</w:t>
      </w:r>
      <w:r w:rsidR="00B43A4F">
        <w:t>.1 merupakan kode program dari untuk mendapatkan semua data pengajuan KK atau penga</w:t>
      </w:r>
      <w:r w:rsidR="00EA5F5A">
        <w:t xml:space="preserve">juan KK berdasarkan </w:t>
      </w:r>
      <w:r w:rsidR="00EA5F5A" w:rsidRPr="00F16E6B">
        <w:rPr>
          <w:rFonts w:ascii="Courier New" w:hAnsi="Courier New" w:cs="Courier New"/>
          <w:sz w:val="20"/>
        </w:rPr>
        <w:t>id_pengajuan</w:t>
      </w:r>
      <w:r w:rsidR="00EA5F5A">
        <w:t>.</w:t>
      </w:r>
      <w:proofErr w:type="gramEnd"/>
      <w:r w:rsidR="00F16E6B">
        <w:t xml:space="preserve"> Data </w:t>
      </w:r>
      <w:proofErr w:type="gramStart"/>
      <w:r w:rsidR="00F16E6B">
        <w:t>akan</w:t>
      </w:r>
      <w:proofErr w:type="gramEnd"/>
      <w:r w:rsidR="00F16E6B">
        <w:t xml:space="preserve"> didapatkan dari tabel </w:t>
      </w:r>
      <w:r w:rsidR="00F16E6B" w:rsidRPr="00F16E6B">
        <w:rPr>
          <w:rFonts w:ascii="Courier New" w:hAnsi="Courier New" w:cs="Courier New"/>
          <w:sz w:val="20"/>
        </w:rPr>
        <w:t>ta_pengajuan</w:t>
      </w:r>
      <w:r w:rsidR="00F16E6B">
        <w:t xml:space="preserve">, </w:t>
      </w:r>
      <w:r w:rsidR="00F16E6B" w:rsidRPr="00F16E6B">
        <w:rPr>
          <w:rFonts w:ascii="Courier New" w:hAnsi="Courier New" w:cs="Courier New"/>
          <w:sz w:val="20"/>
        </w:rPr>
        <w:t>ta_detail_pengajuan_form</w:t>
      </w:r>
      <w:r w:rsidR="00F16E6B">
        <w:t xml:space="preserve"> dan </w:t>
      </w:r>
      <w:r w:rsidR="00F16E6B" w:rsidRPr="00F16E6B">
        <w:rPr>
          <w:rFonts w:ascii="Courier New" w:hAnsi="Courier New" w:cs="Courier New"/>
          <w:sz w:val="20"/>
        </w:rPr>
        <w:t>ta_detail_pengajuan_lampiran</w:t>
      </w:r>
      <w:r w:rsidR="00F16E6B">
        <w:rPr>
          <w:rFonts w:ascii="Courier New" w:hAnsi="Courier New" w:cs="Courier New"/>
          <w:sz w:val="20"/>
        </w:rPr>
        <w:t>.</w:t>
      </w:r>
    </w:p>
    <w:p w14:paraId="7B95F33A" w14:textId="5A68D249" w:rsidR="00B43A4F" w:rsidRDefault="00B43A4F" w:rsidP="00AE56C9"/>
    <w:p w14:paraId="319A0FEC" w14:textId="7EEDA894" w:rsidR="00AE56C9" w:rsidRDefault="004479F0" w:rsidP="00A0746C">
      <w:pPr>
        <w:pStyle w:val="ListParagraph"/>
        <w:numPr>
          <w:ilvl w:val="0"/>
          <w:numId w:val="23"/>
        </w:numPr>
        <w:ind w:left="851" w:hanging="851"/>
      </w:pPr>
      <w:r>
        <w:t>Model Penerbitan KTP</w:t>
      </w:r>
    </w:p>
    <w:p w14:paraId="4A687733" w14:textId="3F345723" w:rsidR="00AE56C9" w:rsidRDefault="00F16E6B" w:rsidP="00AE56C9">
      <w:pPr>
        <w:pStyle w:val="ListParagraph"/>
        <w:ind w:left="0" w:firstLine="851"/>
      </w:pPr>
      <w:proofErr w:type="gramStart"/>
      <w:r>
        <w:t xml:space="preserve">Model Penerbitan KTP adalah model yang digunakan untuk medapatkan data pengajuan KTP dari </w:t>
      </w:r>
      <w:r>
        <w:rPr>
          <w:i/>
        </w:rPr>
        <w:t>database</w:t>
      </w:r>
      <w:r>
        <w:t>.</w:t>
      </w:r>
      <w:proofErr w:type="gramEnd"/>
    </w:p>
    <w:p w14:paraId="55FFA4CB" w14:textId="77777777" w:rsidR="00F16E6B" w:rsidRDefault="00F16E6B" w:rsidP="00F16E6B"/>
    <w:tbl>
      <w:tblPr>
        <w:tblStyle w:val="TableGrid"/>
        <w:tblW w:w="0" w:type="auto"/>
        <w:tblLook w:val="04A0" w:firstRow="1" w:lastRow="0" w:firstColumn="1" w:lastColumn="0" w:noHBand="0" w:noVBand="1"/>
      </w:tblPr>
      <w:tblGrid>
        <w:gridCol w:w="8234"/>
      </w:tblGrid>
      <w:tr w:rsidR="00F16E6B" w14:paraId="0FF89DD8" w14:textId="77777777" w:rsidTr="00F16E6B">
        <w:tc>
          <w:tcPr>
            <w:tcW w:w="8234" w:type="dxa"/>
          </w:tcPr>
          <w:p w14:paraId="393C39F2" w14:textId="77777777" w:rsidR="00F16E6B" w:rsidRDefault="00F16E6B" w:rsidP="00F16E6B">
            <w:pPr>
              <w:pStyle w:val="KodeProgram"/>
            </w:pPr>
            <w:r>
              <w:t>&lt;?php</w:t>
            </w:r>
          </w:p>
          <w:p w14:paraId="5687D6A6" w14:textId="77777777" w:rsidR="00F16E6B" w:rsidRDefault="00F16E6B" w:rsidP="00F16E6B">
            <w:pPr>
              <w:pStyle w:val="KodeProgram"/>
            </w:pPr>
          </w:p>
          <w:p w14:paraId="34428110" w14:textId="77777777" w:rsidR="00F16E6B" w:rsidRDefault="00F16E6B" w:rsidP="00F16E6B">
            <w:pPr>
              <w:pStyle w:val="KodeProgram"/>
            </w:pPr>
            <w:r>
              <w:t>class Penerbitan_ktp_model extends CI_Model</w:t>
            </w:r>
          </w:p>
          <w:p w14:paraId="765E05B8" w14:textId="77777777" w:rsidR="00F16E6B" w:rsidRDefault="00F16E6B" w:rsidP="00F16E6B">
            <w:pPr>
              <w:pStyle w:val="KodeProgram"/>
            </w:pPr>
            <w:r>
              <w:t>{</w:t>
            </w:r>
          </w:p>
          <w:p w14:paraId="100E6BEB" w14:textId="77777777" w:rsidR="00F16E6B" w:rsidRDefault="00F16E6B" w:rsidP="00F16E6B">
            <w:pPr>
              <w:pStyle w:val="KodeProgram"/>
            </w:pPr>
            <w:r>
              <w:t xml:space="preserve">    public function __construct()</w:t>
            </w:r>
          </w:p>
          <w:p w14:paraId="144EC474" w14:textId="77777777" w:rsidR="00F16E6B" w:rsidRDefault="00F16E6B" w:rsidP="00F16E6B">
            <w:pPr>
              <w:pStyle w:val="KodeProgram"/>
            </w:pPr>
            <w:r>
              <w:t xml:space="preserve">    {</w:t>
            </w:r>
          </w:p>
          <w:p w14:paraId="2CD364D1" w14:textId="77777777" w:rsidR="00F16E6B" w:rsidRDefault="00F16E6B" w:rsidP="00F16E6B">
            <w:pPr>
              <w:pStyle w:val="KodeProgram"/>
            </w:pPr>
            <w:r>
              <w:t xml:space="preserve">        parent::__construct();</w:t>
            </w:r>
          </w:p>
          <w:p w14:paraId="65CD263D" w14:textId="77777777" w:rsidR="00F16E6B" w:rsidRDefault="00F16E6B" w:rsidP="00F16E6B">
            <w:pPr>
              <w:pStyle w:val="KodeProgram"/>
            </w:pPr>
            <w:r>
              <w:t xml:space="preserve">    }</w:t>
            </w:r>
          </w:p>
          <w:p w14:paraId="4F6E41D4" w14:textId="77777777" w:rsidR="00F16E6B" w:rsidRDefault="00F16E6B" w:rsidP="00F16E6B">
            <w:pPr>
              <w:pStyle w:val="KodeProgram"/>
            </w:pPr>
            <w:r>
              <w:t xml:space="preserve">    public function get_all_penerbitan_ktp_baru()</w:t>
            </w:r>
          </w:p>
          <w:p w14:paraId="53E03436" w14:textId="77777777" w:rsidR="00F16E6B" w:rsidRDefault="00F16E6B" w:rsidP="00F16E6B">
            <w:pPr>
              <w:pStyle w:val="KodeProgram"/>
            </w:pPr>
            <w:r>
              <w:t xml:space="preserve">    {</w:t>
            </w:r>
          </w:p>
          <w:p w14:paraId="5B3FDF6C" w14:textId="77777777" w:rsidR="00F16E6B" w:rsidRDefault="00F16E6B" w:rsidP="00F16E6B">
            <w:pPr>
              <w:pStyle w:val="KodeProgram"/>
            </w:pPr>
            <w:r>
              <w:t xml:space="preserve">        return $this-&gt;db-&gt;select('</w:t>
            </w:r>
          </w:p>
          <w:p w14:paraId="3C6B09FA" w14:textId="77777777" w:rsidR="00F16E6B" w:rsidRDefault="00F16E6B" w:rsidP="00F16E6B">
            <w:pPr>
              <w:pStyle w:val="KodeProgram"/>
            </w:pPr>
            <w:r>
              <w:t xml:space="preserve">                                    ta_pengajuan.*, </w:t>
            </w:r>
          </w:p>
          <w:p w14:paraId="716A8A31" w14:textId="77777777" w:rsidR="00F16E6B" w:rsidRDefault="00F16E6B" w:rsidP="00F16E6B">
            <w:pPr>
              <w:pStyle w:val="KodeProgram"/>
            </w:pPr>
            <w:r>
              <w:t xml:space="preserve">                                    ref_wilayah.NAMA_KEL as pengajuan_wilayah,</w:t>
            </w:r>
          </w:p>
          <w:p w14:paraId="1F4479DB" w14:textId="77777777" w:rsidR="00F16E6B" w:rsidRDefault="00F16E6B" w:rsidP="00F16E6B">
            <w:pPr>
              <w:pStyle w:val="KodeProgram"/>
            </w:pPr>
            <w:r>
              <w:t xml:space="preserve">                                    ref_status_pengajuan.status_pengajuan_deskripsi as pengajuan_status_pengajuan</w:t>
            </w:r>
          </w:p>
          <w:p w14:paraId="21038A5F" w14:textId="77777777" w:rsidR="00F16E6B" w:rsidRDefault="00F16E6B" w:rsidP="00F16E6B">
            <w:pPr>
              <w:pStyle w:val="KodeProgram"/>
            </w:pPr>
            <w:r>
              <w:t xml:space="preserve">                                ')</w:t>
            </w:r>
          </w:p>
          <w:p w14:paraId="1FE020C0" w14:textId="77777777" w:rsidR="00F16E6B" w:rsidRDefault="00F16E6B" w:rsidP="00F16E6B">
            <w:pPr>
              <w:pStyle w:val="KodeProgram"/>
            </w:pPr>
            <w:r>
              <w:t xml:space="preserve">                        -&gt;from('ta_pengajuan')</w:t>
            </w:r>
          </w:p>
          <w:p w14:paraId="74552F1A" w14:textId="77777777" w:rsidR="00F16E6B" w:rsidRDefault="00F16E6B" w:rsidP="00F16E6B">
            <w:pPr>
              <w:pStyle w:val="KodeProgram"/>
            </w:pPr>
            <w:r>
              <w:t xml:space="preserve">                        -&gt;join('ref_wilayah', 'ta_pengajuan.pengajuan_wilayah_id = ref_wilayah.id')</w:t>
            </w:r>
          </w:p>
          <w:p w14:paraId="02FCF1FC" w14:textId="77777777" w:rsidR="00F16E6B" w:rsidRDefault="00F16E6B" w:rsidP="00F16E6B">
            <w:pPr>
              <w:pStyle w:val="KodeProgram"/>
            </w:pPr>
            <w:r>
              <w:t xml:space="preserve">                        -&gt;join('ref_status_pengajuan', </w:t>
            </w:r>
            <w:r>
              <w:lastRenderedPageBreak/>
              <w:t>'ta_pengajuan.pengajuan_status_pengajuan_id = ref_status_pengajuan.status_pengajuan_id')</w:t>
            </w:r>
          </w:p>
          <w:p w14:paraId="3CDBF5A3" w14:textId="77777777" w:rsidR="00F16E6B" w:rsidRDefault="00F16E6B" w:rsidP="00F16E6B">
            <w:pPr>
              <w:pStyle w:val="KodeProgram"/>
            </w:pPr>
            <w:r>
              <w:t xml:space="preserve">                        -&gt;where('pengajuan_jenis_layanan', 2)</w:t>
            </w:r>
          </w:p>
          <w:p w14:paraId="5D6B44AF" w14:textId="77777777" w:rsidR="00F16E6B" w:rsidRDefault="00F16E6B" w:rsidP="00F16E6B">
            <w:pPr>
              <w:pStyle w:val="KodeProgram"/>
            </w:pPr>
            <w:r>
              <w:t xml:space="preserve">                        -&gt;get()</w:t>
            </w:r>
          </w:p>
          <w:p w14:paraId="7736CF94" w14:textId="77777777" w:rsidR="00F16E6B" w:rsidRDefault="00F16E6B" w:rsidP="00F16E6B">
            <w:pPr>
              <w:pStyle w:val="KodeProgram"/>
            </w:pPr>
            <w:r>
              <w:t xml:space="preserve">                        -&gt;result();</w:t>
            </w:r>
          </w:p>
          <w:p w14:paraId="0CC65116" w14:textId="77777777" w:rsidR="00F16E6B" w:rsidRDefault="00F16E6B" w:rsidP="00F16E6B">
            <w:pPr>
              <w:pStyle w:val="KodeProgram"/>
            </w:pPr>
            <w:r>
              <w:t xml:space="preserve">    }</w:t>
            </w:r>
          </w:p>
          <w:p w14:paraId="2F217742" w14:textId="77777777" w:rsidR="00F16E6B" w:rsidRDefault="00F16E6B" w:rsidP="00F16E6B">
            <w:pPr>
              <w:pStyle w:val="KodeProgram"/>
            </w:pPr>
          </w:p>
          <w:p w14:paraId="31E8F6A5" w14:textId="77777777" w:rsidR="00F16E6B" w:rsidRDefault="00F16E6B" w:rsidP="00F16E6B">
            <w:pPr>
              <w:pStyle w:val="KodeProgram"/>
            </w:pPr>
            <w:r>
              <w:t xml:space="preserve">    public function get_pengajuan_by_id($id_pengajuan)</w:t>
            </w:r>
          </w:p>
          <w:p w14:paraId="514ADF59" w14:textId="77777777" w:rsidR="00F16E6B" w:rsidRDefault="00F16E6B" w:rsidP="00F16E6B">
            <w:pPr>
              <w:pStyle w:val="KodeProgram"/>
            </w:pPr>
            <w:r>
              <w:t xml:space="preserve">    {</w:t>
            </w:r>
          </w:p>
          <w:p w14:paraId="40673724" w14:textId="77777777" w:rsidR="00F16E6B" w:rsidRDefault="00F16E6B" w:rsidP="00F16E6B">
            <w:pPr>
              <w:pStyle w:val="KodeProgram"/>
            </w:pPr>
            <w:r>
              <w:t xml:space="preserve">        $data_pengajuan = $this-&gt;db-&gt;select('*')</w:t>
            </w:r>
          </w:p>
          <w:p w14:paraId="52BB49CD" w14:textId="77777777" w:rsidR="00F16E6B" w:rsidRDefault="00F16E6B" w:rsidP="00F16E6B">
            <w:pPr>
              <w:pStyle w:val="KodeProgram"/>
            </w:pPr>
            <w:r>
              <w:t xml:space="preserve">                                -&gt;from('ta_pengajuan')</w:t>
            </w:r>
          </w:p>
          <w:p w14:paraId="760B229F" w14:textId="77777777" w:rsidR="00F16E6B" w:rsidRDefault="00F16E6B" w:rsidP="00F16E6B">
            <w:pPr>
              <w:pStyle w:val="KodeProgram"/>
            </w:pPr>
            <w:r>
              <w:t xml:space="preserve">                                -&gt;where('pengajuan_id', $id_pengajuan)</w:t>
            </w:r>
          </w:p>
          <w:p w14:paraId="243C3635" w14:textId="77777777" w:rsidR="00F16E6B" w:rsidRDefault="00F16E6B" w:rsidP="00F16E6B">
            <w:pPr>
              <w:pStyle w:val="KodeProgram"/>
            </w:pPr>
            <w:r>
              <w:t xml:space="preserve">                                -&gt;get()</w:t>
            </w:r>
          </w:p>
          <w:p w14:paraId="34F86041" w14:textId="77777777" w:rsidR="00F16E6B" w:rsidRDefault="00F16E6B" w:rsidP="00F16E6B">
            <w:pPr>
              <w:pStyle w:val="KodeProgram"/>
            </w:pPr>
            <w:r>
              <w:t xml:space="preserve">                                -&gt;row();</w:t>
            </w:r>
          </w:p>
          <w:p w14:paraId="37915EA7" w14:textId="77777777" w:rsidR="00F16E6B" w:rsidRDefault="00F16E6B" w:rsidP="00F16E6B">
            <w:pPr>
              <w:pStyle w:val="KodeProgram"/>
            </w:pPr>
          </w:p>
          <w:p w14:paraId="5EE8F99E" w14:textId="77777777" w:rsidR="00F16E6B" w:rsidRDefault="00F16E6B" w:rsidP="00F16E6B">
            <w:pPr>
              <w:pStyle w:val="KodeProgram"/>
            </w:pPr>
            <w:r>
              <w:t xml:space="preserve">        $data_form_pengajuan = $this-&gt;db-&gt;select('*')</w:t>
            </w:r>
          </w:p>
          <w:p w14:paraId="2ABD1125" w14:textId="77777777" w:rsidR="00F16E6B" w:rsidRDefault="00F16E6B" w:rsidP="00F16E6B">
            <w:pPr>
              <w:pStyle w:val="KodeProgram"/>
            </w:pPr>
            <w:r>
              <w:t xml:space="preserve">                                        -&gt;from('ta_detail_pengajuan_form')</w:t>
            </w:r>
          </w:p>
          <w:p w14:paraId="32477DC0" w14:textId="77777777" w:rsidR="00F16E6B" w:rsidRDefault="00F16E6B" w:rsidP="00F16E6B">
            <w:pPr>
              <w:pStyle w:val="KodeProgram"/>
            </w:pPr>
            <w:r>
              <w:t xml:space="preserve">                                        -&gt;join('ref_jenis_form', 'ta_detail_pengajuan_form.detail_pengajuan_form_jenis_form_id = ref_jenis_form.jenis_form_id')</w:t>
            </w:r>
          </w:p>
          <w:p w14:paraId="7BB00943" w14:textId="77777777" w:rsidR="00F16E6B" w:rsidRDefault="00F16E6B" w:rsidP="00F16E6B">
            <w:pPr>
              <w:pStyle w:val="KodeProgram"/>
            </w:pPr>
            <w:r>
              <w:t xml:space="preserve">                                        -&gt;where('detail_pengajuan_form_pengajuan_id', $id_pengajuan)</w:t>
            </w:r>
          </w:p>
          <w:p w14:paraId="2B60395D" w14:textId="77777777" w:rsidR="00F16E6B" w:rsidRDefault="00F16E6B" w:rsidP="00F16E6B">
            <w:pPr>
              <w:pStyle w:val="KodeProgram"/>
            </w:pPr>
            <w:r>
              <w:t xml:space="preserve">                                        -&gt;get()</w:t>
            </w:r>
          </w:p>
          <w:p w14:paraId="25857F86" w14:textId="77777777" w:rsidR="00F16E6B" w:rsidRDefault="00F16E6B" w:rsidP="00F16E6B">
            <w:pPr>
              <w:pStyle w:val="KodeProgram"/>
            </w:pPr>
            <w:r>
              <w:t xml:space="preserve">                                        -&gt;result();</w:t>
            </w:r>
          </w:p>
          <w:p w14:paraId="0D7A1040" w14:textId="77777777" w:rsidR="00F16E6B" w:rsidRDefault="00F16E6B" w:rsidP="00F16E6B">
            <w:pPr>
              <w:pStyle w:val="KodeProgram"/>
            </w:pPr>
          </w:p>
          <w:p w14:paraId="1ECE0F30" w14:textId="77777777" w:rsidR="00F16E6B" w:rsidRDefault="00F16E6B" w:rsidP="00F16E6B">
            <w:pPr>
              <w:pStyle w:val="KodeProgram"/>
            </w:pPr>
            <w:r>
              <w:t xml:space="preserve">        $data_lampiran_pengajuan = $this-&gt;db-&gt;select('*')</w:t>
            </w:r>
          </w:p>
          <w:p w14:paraId="62297728" w14:textId="77777777" w:rsidR="00F16E6B" w:rsidRDefault="00F16E6B" w:rsidP="00F16E6B">
            <w:pPr>
              <w:pStyle w:val="KodeProgram"/>
            </w:pPr>
            <w:r>
              <w:t xml:space="preserve">                                            -&gt;from('ta_detail_pengajuan_lampiran')</w:t>
            </w:r>
          </w:p>
          <w:p w14:paraId="6BCD27C0" w14:textId="77777777" w:rsidR="00F16E6B" w:rsidRDefault="00F16E6B" w:rsidP="00F16E6B">
            <w:pPr>
              <w:pStyle w:val="KodeProgram"/>
            </w:pPr>
            <w:r>
              <w:t xml:space="preserve">                                            -&gt;where('detail_pengajuan_lampiran_pengajuan_id', $id_pengajuan)</w:t>
            </w:r>
          </w:p>
          <w:p w14:paraId="387AD202" w14:textId="77777777" w:rsidR="00F16E6B" w:rsidRDefault="00F16E6B" w:rsidP="00F16E6B">
            <w:pPr>
              <w:pStyle w:val="KodeProgram"/>
            </w:pPr>
            <w:r>
              <w:t xml:space="preserve">                                            -&gt;get()</w:t>
            </w:r>
          </w:p>
          <w:p w14:paraId="5AD767DF" w14:textId="77777777" w:rsidR="00F16E6B" w:rsidRDefault="00F16E6B" w:rsidP="00F16E6B">
            <w:pPr>
              <w:pStyle w:val="KodeProgram"/>
            </w:pPr>
            <w:r>
              <w:t xml:space="preserve">                                            -&gt;result();</w:t>
            </w:r>
          </w:p>
          <w:p w14:paraId="14B8CB5A" w14:textId="77777777" w:rsidR="00F16E6B" w:rsidRDefault="00F16E6B" w:rsidP="00F16E6B">
            <w:pPr>
              <w:pStyle w:val="KodeProgram"/>
            </w:pPr>
          </w:p>
          <w:p w14:paraId="105E0068" w14:textId="77777777" w:rsidR="00F16E6B" w:rsidRDefault="00F16E6B" w:rsidP="00F16E6B">
            <w:pPr>
              <w:pStyle w:val="KodeProgram"/>
            </w:pPr>
            <w:r>
              <w:t xml:space="preserve">        $form_pengajuan = array();</w:t>
            </w:r>
          </w:p>
          <w:p w14:paraId="01425EEA" w14:textId="77777777" w:rsidR="00F16E6B" w:rsidRDefault="00F16E6B" w:rsidP="00F16E6B">
            <w:pPr>
              <w:pStyle w:val="KodeProgram"/>
            </w:pPr>
            <w:r>
              <w:t xml:space="preserve">        foreach($data_form_pengajuan as $form) {</w:t>
            </w:r>
          </w:p>
          <w:p w14:paraId="6A3FF545" w14:textId="77777777" w:rsidR="00F16E6B" w:rsidRDefault="00F16E6B" w:rsidP="00F16E6B">
            <w:pPr>
              <w:pStyle w:val="KodeProgram"/>
            </w:pPr>
            <w:r>
              <w:t xml:space="preserve">            $nama_tabel = $form-&gt;jenis_form_nama_tabel;</w:t>
            </w:r>
          </w:p>
          <w:p w14:paraId="32B15619" w14:textId="77777777" w:rsidR="00F16E6B" w:rsidRDefault="00F16E6B" w:rsidP="00F16E6B">
            <w:pPr>
              <w:pStyle w:val="KodeProgram"/>
            </w:pPr>
            <w:r>
              <w:t xml:space="preserve">            // mengubah dari ta_f* ke f*_id</w:t>
            </w:r>
          </w:p>
          <w:p w14:paraId="5840CFF4" w14:textId="77777777" w:rsidR="00F16E6B" w:rsidRDefault="00F16E6B" w:rsidP="00F16E6B">
            <w:pPr>
              <w:pStyle w:val="KodeProgram"/>
            </w:pPr>
            <w:r>
              <w:t xml:space="preserve">            $field_id = str_</w:t>
            </w:r>
            <w:proofErr w:type="gramStart"/>
            <w:r>
              <w:t>replace(</w:t>
            </w:r>
            <w:proofErr w:type="gramEnd"/>
            <w:r>
              <w:t>'ta_f', 'f', $nama_tabel) . '_id';</w:t>
            </w:r>
          </w:p>
          <w:p w14:paraId="4976996F" w14:textId="77777777" w:rsidR="00F16E6B" w:rsidRDefault="00F16E6B" w:rsidP="00F16E6B">
            <w:pPr>
              <w:pStyle w:val="KodeProgram"/>
            </w:pPr>
            <w:r>
              <w:t xml:space="preserve">            // mengubah dari ta_f* ke f*_pengajuan_id</w:t>
            </w:r>
          </w:p>
          <w:p w14:paraId="65E91056" w14:textId="77777777" w:rsidR="00F16E6B" w:rsidRDefault="00F16E6B" w:rsidP="00F16E6B">
            <w:pPr>
              <w:pStyle w:val="KodeProgram"/>
            </w:pPr>
            <w:r>
              <w:t xml:space="preserve">            $field_pengajuan_id = str_</w:t>
            </w:r>
            <w:proofErr w:type="gramStart"/>
            <w:r>
              <w:t>replace(</w:t>
            </w:r>
            <w:proofErr w:type="gramEnd"/>
            <w:r>
              <w:t>'ta_f', 'f', $nama_tabel) . '_pengajuan_id';</w:t>
            </w:r>
          </w:p>
          <w:p w14:paraId="3924AB5A" w14:textId="77777777" w:rsidR="00F16E6B" w:rsidRDefault="00F16E6B" w:rsidP="00F16E6B">
            <w:pPr>
              <w:pStyle w:val="KodeProgram"/>
            </w:pPr>
            <w:r>
              <w:t xml:space="preserve">            $used_form = $this-&gt;db-&gt;select($field_id)</w:t>
            </w:r>
          </w:p>
          <w:p w14:paraId="4ECE7C0D" w14:textId="77777777" w:rsidR="00F16E6B" w:rsidRDefault="00F16E6B" w:rsidP="00F16E6B">
            <w:pPr>
              <w:pStyle w:val="KodeProgram"/>
            </w:pPr>
            <w:r>
              <w:t xml:space="preserve">                            -&gt;from($nama_tabel)</w:t>
            </w:r>
          </w:p>
          <w:p w14:paraId="6279EF30" w14:textId="77777777" w:rsidR="00F16E6B" w:rsidRDefault="00F16E6B" w:rsidP="00F16E6B">
            <w:pPr>
              <w:pStyle w:val="KodeProgram"/>
            </w:pPr>
            <w:r>
              <w:t xml:space="preserve">                            -&gt;where($field_pengajuan_id, $id_pengajuan)</w:t>
            </w:r>
          </w:p>
          <w:p w14:paraId="7AD9F6ED" w14:textId="77777777" w:rsidR="00F16E6B" w:rsidRDefault="00F16E6B" w:rsidP="00F16E6B">
            <w:pPr>
              <w:pStyle w:val="KodeProgram"/>
            </w:pPr>
            <w:r>
              <w:t xml:space="preserve">                            -&gt;get()</w:t>
            </w:r>
          </w:p>
          <w:p w14:paraId="16E2D0EB" w14:textId="77777777" w:rsidR="00F16E6B" w:rsidRDefault="00F16E6B" w:rsidP="00F16E6B">
            <w:pPr>
              <w:pStyle w:val="KodeProgram"/>
            </w:pPr>
            <w:r>
              <w:t xml:space="preserve">                            -&gt;row();</w:t>
            </w:r>
          </w:p>
          <w:p w14:paraId="167593BA" w14:textId="77777777" w:rsidR="00F16E6B" w:rsidRDefault="00F16E6B" w:rsidP="00F16E6B">
            <w:pPr>
              <w:pStyle w:val="KodeProgram"/>
            </w:pPr>
          </w:p>
          <w:p w14:paraId="37B0FD92" w14:textId="77777777" w:rsidR="00F16E6B" w:rsidRDefault="00F16E6B" w:rsidP="00F16E6B">
            <w:pPr>
              <w:pStyle w:val="KodeProgram"/>
            </w:pPr>
            <w:r>
              <w:t xml:space="preserve">            array_push($form_pengajuan, array(</w:t>
            </w:r>
          </w:p>
          <w:p w14:paraId="1BFC89F5" w14:textId="77777777" w:rsidR="00F16E6B" w:rsidRDefault="00F16E6B" w:rsidP="00F16E6B">
            <w:pPr>
              <w:pStyle w:val="KodeProgram"/>
            </w:pPr>
            <w:r>
              <w:t xml:space="preserve">                'nama_form' =&gt; $form-&gt;jenis_form_nama,</w:t>
            </w:r>
          </w:p>
          <w:p w14:paraId="42452D28" w14:textId="77777777" w:rsidR="00F16E6B" w:rsidRDefault="00F16E6B" w:rsidP="00F16E6B">
            <w:pPr>
              <w:pStyle w:val="KodeProgram"/>
            </w:pPr>
            <w:r>
              <w:t xml:space="preserve">                'form_id'   =&gt; $used_form-&gt;$field_id,</w:t>
            </w:r>
          </w:p>
          <w:p w14:paraId="72E2375D" w14:textId="77777777" w:rsidR="00F16E6B" w:rsidRDefault="00F16E6B" w:rsidP="00F16E6B">
            <w:pPr>
              <w:pStyle w:val="KodeProgram"/>
            </w:pPr>
            <w:r>
              <w:t xml:space="preserve">                'url'       =&gt; $form-&gt;jenis_form_url</w:t>
            </w:r>
          </w:p>
          <w:p w14:paraId="6B72D0D6" w14:textId="77777777" w:rsidR="00F16E6B" w:rsidRDefault="00F16E6B" w:rsidP="00F16E6B">
            <w:pPr>
              <w:pStyle w:val="KodeProgram"/>
            </w:pPr>
            <w:r>
              <w:t xml:space="preserve">            ));</w:t>
            </w:r>
          </w:p>
          <w:p w14:paraId="2EC28ADE" w14:textId="77777777" w:rsidR="00F16E6B" w:rsidRDefault="00F16E6B" w:rsidP="00F16E6B">
            <w:pPr>
              <w:pStyle w:val="KodeProgram"/>
            </w:pPr>
            <w:r>
              <w:t xml:space="preserve">        } </w:t>
            </w:r>
          </w:p>
          <w:p w14:paraId="78563A7D" w14:textId="77777777" w:rsidR="00F16E6B" w:rsidRDefault="00F16E6B" w:rsidP="00F16E6B">
            <w:pPr>
              <w:pStyle w:val="KodeProgram"/>
            </w:pPr>
          </w:p>
          <w:p w14:paraId="1F0ED76E" w14:textId="77777777" w:rsidR="00F16E6B" w:rsidRDefault="00F16E6B" w:rsidP="00F16E6B">
            <w:pPr>
              <w:pStyle w:val="KodeProgram"/>
            </w:pPr>
            <w:r>
              <w:t xml:space="preserve">        $data = array(</w:t>
            </w:r>
          </w:p>
          <w:p w14:paraId="176B60EB" w14:textId="77777777" w:rsidR="00F16E6B" w:rsidRDefault="00F16E6B" w:rsidP="00F16E6B">
            <w:pPr>
              <w:pStyle w:val="KodeProgram"/>
            </w:pPr>
            <w:r>
              <w:t xml:space="preserve">            'pengajuan'             =&gt; $data_pengajuan,</w:t>
            </w:r>
          </w:p>
          <w:p w14:paraId="0D71D591" w14:textId="77777777" w:rsidR="00F16E6B" w:rsidRDefault="00F16E6B" w:rsidP="00F16E6B">
            <w:pPr>
              <w:pStyle w:val="KodeProgram"/>
            </w:pPr>
            <w:r>
              <w:t xml:space="preserve">            'form_pengajuan'        =&gt; $form_pengajuan,</w:t>
            </w:r>
          </w:p>
          <w:p w14:paraId="631AC602" w14:textId="77777777" w:rsidR="00F16E6B" w:rsidRDefault="00F16E6B" w:rsidP="00F16E6B">
            <w:pPr>
              <w:pStyle w:val="KodeProgram"/>
            </w:pPr>
            <w:r>
              <w:t xml:space="preserve">            'lampiran_pengajuan'    =&gt; $data_lampiran_pengajuan</w:t>
            </w:r>
          </w:p>
          <w:p w14:paraId="152B2C9F" w14:textId="77777777" w:rsidR="00F16E6B" w:rsidRDefault="00F16E6B" w:rsidP="00F16E6B">
            <w:pPr>
              <w:pStyle w:val="KodeProgram"/>
            </w:pPr>
            <w:r>
              <w:t xml:space="preserve">        );</w:t>
            </w:r>
          </w:p>
          <w:p w14:paraId="345B86D6" w14:textId="77777777" w:rsidR="00F16E6B" w:rsidRDefault="00F16E6B" w:rsidP="00F16E6B">
            <w:pPr>
              <w:pStyle w:val="KodeProgram"/>
            </w:pPr>
          </w:p>
          <w:p w14:paraId="365086A0" w14:textId="77777777" w:rsidR="00F16E6B" w:rsidRDefault="00F16E6B" w:rsidP="00F16E6B">
            <w:pPr>
              <w:pStyle w:val="KodeProgram"/>
            </w:pPr>
            <w:r>
              <w:t xml:space="preserve">        return $data;</w:t>
            </w:r>
          </w:p>
          <w:p w14:paraId="74435DA2" w14:textId="4A497B85" w:rsidR="00F16E6B" w:rsidRDefault="00F16E6B" w:rsidP="00F16E6B">
            <w:pPr>
              <w:pStyle w:val="KodeProgram"/>
            </w:pPr>
            <w:r>
              <w:t xml:space="preserve">    }</w:t>
            </w:r>
          </w:p>
          <w:p w14:paraId="576C0351" w14:textId="77777777" w:rsidR="00F16E6B" w:rsidRDefault="00F16E6B" w:rsidP="00F16E6B">
            <w:pPr>
              <w:pStyle w:val="KodeProgram"/>
            </w:pPr>
          </w:p>
          <w:p w14:paraId="52332AAA" w14:textId="0A40D54B" w:rsidR="00F16E6B" w:rsidRDefault="00F16E6B" w:rsidP="003A5B61">
            <w:pPr>
              <w:pStyle w:val="KodeProgram"/>
              <w:keepNext/>
            </w:pPr>
            <w:r>
              <w:t>}</w:t>
            </w:r>
          </w:p>
        </w:tc>
      </w:tr>
    </w:tbl>
    <w:p w14:paraId="0D7D12B0" w14:textId="682BF5D3" w:rsidR="00F16E6B" w:rsidRDefault="003A5B61" w:rsidP="00F16E6B">
      <w:pPr>
        <w:pStyle w:val="Caption"/>
        <w:rPr>
          <w:b w:val="0"/>
        </w:rPr>
      </w:pPr>
      <w:bookmarkStart w:id="107" w:name="_Toc60912037"/>
      <w:r>
        <w:lastRenderedPageBreak/>
        <w:t xml:space="preserve">Kode Program 5. </w:t>
      </w:r>
      <w:r w:rsidR="00D93194">
        <w:rPr>
          <w:noProof/>
        </w:rPr>
        <w:fldChar w:fldCharType="begin"/>
      </w:r>
      <w:r w:rsidR="00D93194">
        <w:rPr>
          <w:noProof/>
        </w:rPr>
        <w:instrText xml:space="preserve"> SEQ Kode_Program_5. \* ARABIC </w:instrText>
      </w:r>
      <w:r w:rsidR="00D93194">
        <w:rPr>
          <w:noProof/>
        </w:rPr>
        <w:fldChar w:fldCharType="separate"/>
      </w:r>
      <w:proofErr w:type="gramStart"/>
      <w:r>
        <w:rPr>
          <w:noProof/>
        </w:rPr>
        <w:t>2</w:t>
      </w:r>
      <w:r w:rsidR="00D93194">
        <w:rPr>
          <w:noProof/>
        </w:rPr>
        <w:fldChar w:fldCharType="end"/>
      </w:r>
      <w:r w:rsidR="00A03CFE">
        <w:rPr>
          <w:b w:val="0"/>
        </w:rPr>
        <w:t xml:space="preserve"> Penerbitan</w:t>
      </w:r>
      <w:r w:rsidR="00F16E6B">
        <w:rPr>
          <w:b w:val="0"/>
        </w:rPr>
        <w:t>_ktp_model.php</w:t>
      </w:r>
      <w:bookmarkEnd w:id="107"/>
      <w:proofErr w:type="gramEnd"/>
    </w:p>
    <w:p w14:paraId="52584ECD" w14:textId="33AB7B4A" w:rsidR="00F16E6B" w:rsidRPr="00F16E6B" w:rsidRDefault="00F16E6B" w:rsidP="00F16E6B">
      <w:pPr>
        <w:ind w:firstLine="851"/>
      </w:pPr>
      <w:proofErr w:type="gramStart"/>
      <w:r>
        <w:t xml:space="preserve">Kode Program </w:t>
      </w:r>
      <w:r w:rsidR="003A5B61">
        <w:t>5</w:t>
      </w:r>
      <w:r>
        <w:t>.2 merupakan kode program untuk mendapatkan semua data pengajuan KTP atau</w:t>
      </w:r>
      <w:r w:rsidR="00270885">
        <w:t xml:space="preserve"> data pengajuan KTP berdasarkan </w:t>
      </w:r>
      <w:r w:rsidR="00270885" w:rsidRPr="00270885">
        <w:rPr>
          <w:rStyle w:val="KodeProgramChar"/>
        </w:rPr>
        <w:t>id_pengajuan</w:t>
      </w:r>
      <w:r w:rsidR="00270885">
        <w:t>.</w:t>
      </w:r>
      <w:proofErr w:type="gramEnd"/>
      <w:r w:rsidR="00270885">
        <w:t xml:space="preserve"> Data </w:t>
      </w:r>
      <w:proofErr w:type="gramStart"/>
      <w:r w:rsidR="00270885">
        <w:t>akan</w:t>
      </w:r>
      <w:proofErr w:type="gramEnd"/>
      <w:r w:rsidR="00270885">
        <w:t xml:space="preserve"> didapatkan dari tabel </w:t>
      </w:r>
      <w:r w:rsidR="00270885" w:rsidRPr="00F16E6B">
        <w:rPr>
          <w:rFonts w:ascii="Courier New" w:hAnsi="Courier New" w:cs="Courier New"/>
          <w:sz w:val="20"/>
        </w:rPr>
        <w:t>ta_pengajuan</w:t>
      </w:r>
      <w:r w:rsidR="00270885">
        <w:t xml:space="preserve">, </w:t>
      </w:r>
      <w:r w:rsidR="00270885" w:rsidRPr="00F16E6B">
        <w:rPr>
          <w:rFonts w:ascii="Courier New" w:hAnsi="Courier New" w:cs="Courier New"/>
          <w:sz w:val="20"/>
        </w:rPr>
        <w:t>ta_detail_pengajuan_form</w:t>
      </w:r>
      <w:r w:rsidR="00270885">
        <w:t xml:space="preserve"> dan </w:t>
      </w:r>
      <w:r w:rsidR="00270885" w:rsidRPr="00F16E6B">
        <w:rPr>
          <w:rFonts w:ascii="Courier New" w:hAnsi="Courier New" w:cs="Courier New"/>
          <w:sz w:val="20"/>
        </w:rPr>
        <w:t>ta_detail_pengajuan_lampiran</w:t>
      </w:r>
      <w:r w:rsidR="00270885">
        <w:rPr>
          <w:rFonts w:ascii="Courier New" w:hAnsi="Courier New" w:cs="Courier New"/>
          <w:sz w:val="20"/>
        </w:rPr>
        <w:t>.</w:t>
      </w:r>
    </w:p>
    <w:p w14:paraId="24B1B3F9" w14:textId="19D97998" w:rsidR="00AE56C9" w:rsidRDefault="00AE56C9" w:rsidP="00AE56C9"/>
    <w:p w14:paraId="02EDE5AF" w14:textId="50916D48" w:rsidR="00AE56C9" w:rsidRDefault="004479F0" w:rsidP="00A0746C">
      <w:pPr>
        <w:pStyle w:val="ListParagraph"/>
        <w:numPr>
          <w:ilvl w:val="0"/>
          <w:numId w:val="23"/>
        </w:numPr>
        <w:ind w:left="851" w:hanging="851"/>
      </w:pPr>
      <w:r>
        <w:t>Controller Penerbitan KK</w:t>
      </w:r>
    </w:p>
    <w:p w14:paraId="7061F6B6" w14:textId="436FE8BC" w:rsidR="00AE56C9" w:rsidRDefault="00270885" w:rsidP="00270885">
      <w:pPr>
        <w:pStyle w:val="ListParagraph"/>
        <w:ind w:left="0" w:firstLine="851"/>
      </w:pPr>
      <w:proofErr w:type="gramStart"/>
      <w:r>
        <w:t xml:space="preserve">Controller Penerbitan KK adalah controller yang digunakan untuk menerima </w:t>
      </w:r>
      <w:r w:rsidRPr="00270885">
        <w:rPr>
          <w:i/>
        </w:rPr>
        <w:t>request</w:t>
      </w:r>
      <w:r>
        <w:t xml:space="preserve"> </w:t>
      </w:r>
      <w:r w:rsidR="006D67F4">
        <w:t xml:space="preserve">data penerbitan KK </w:t>
      </w:r>
      <w:r>
        <w:t xml:space="preserve">dan memberikan </w:t>
      </w:r>
      <w:r w:rsidRPr="00270885">
        <w:rPr>
          <w:i/>
        </w:rPr>
        <w:t>response</w:t>
      </w:r>
      <w:r>
        <w:t xml:space="preserve"> berdasarkan data yang diminta.</w:t>
      </w:r>
      <w:proofErr w:type="gramEnd"/>
    </w:p>
    <w:p w14:paraId="3265060F" w14:textId="77777777" w:rsidR="00270885" w:rsidRDefault="00270885" w:rsidP="00270885"/>
    <w:tbl>
      <w:tblPr>
        <w:tblStyle w:val="TableGrid"/>
        <w:tblW w:w="0" w:type="auto"/>
        <w:tblLook w:val="04A0" w:firstRow="1" w:lastRow="0" w:firstColumn="1" w:lastColumn="0" w:noHBand="0" w:noVBand="1"/>
      </w:tblPr>
      <w:tblGrid>
        <w:gridCol w:w="8234"/>
      </w:tblGrid>
      <w:tr w:rsidR="00270885" w14:paraId="073D967B" w14:textId="77777777" w:rsidTr="00270885">
        <w:tc>
          <w:tcPr>
            <w:tcW w:w="8234" w:type="dxa"/>
          </w:tcPr>
          <w:p w14:paraId="7F098533" w14:textId="77777777" w:rsidR="00270885" w:rsidRDefault="00270885" w:rsidP="00270885">
            <w:pPr>
              <w:pStyle w:val="KodeProgram"/>
            </w:pPr>
            <w:r>
              <w:t>&lt;?php</w:t>
            </w:r>
          </w:p>
          <w:p w14:paraId="2B47E014" w14:textId="77777777" w:rsidR="00270885" w:rsidRDefault="00270885" w:rsidP="00270885">
            <w:pPr>
              <w:pStyle w:val="KodeProgram"/>
            </w:pPr>
            <w:r>
              <w:t>defined('BASEPATH') or exit('No direct script access allowed');</w:t>
            </w:r>
          </w:p>
          <w:p w14:paraId="7F6C1E20" w14:textId="77777777" w:rsidR="00270885" w:rsidRDefault="00270885" w:rsidP="00270885">
            <w:pPr>
              <w:pStyle w:val="KodeProgram"/>
            </w:pPr>
          </w:p>
          <w:p w14:paraId="71CCC109" w14:textId="77777777" w:rsidR="00270885" w:rsidRDefault="00270885" w:rsidP="00270885">
            <w:pPr>
              <w:pStyle w:val="KodeProgram"/>
            </w:pPr>
            <w:r>
              <w:t>class Penerbitan_kk extends CI_Controller</w:t>
            </w:r>
          </w:p>
          <w:p w14:paraId="57166995" w14:textId="77777777" w:rsidR="00270885" w:rsidRDefault="00270885" w:rsidP="00270885">
            <w:pPr>
              <w:pStyle w:val="KodeProgram"/>
            </w:pPr>
            <w:r>
              <w:t>{</w:t>
            </w:r>
          </w:p>
          <w:p w14:paraId="11DD67F3" w14:textId="77777777" w:rsidR="00270885" w:rsidRDefault="00270885" w:rsidP="00270885">
            <w:pPr>
              <w:pStyle w:val="KodeProgram"/>
            </w:pPr>
            <w:r>
              <w:t xml:space="preserve">    public function __construct()</w:t>
            </w:r>
          </w:p>
          <w:p w14:paraId="75E9A18D" w14:textId="77777777" w:rsidR="00270885" w:rsidRDefault="00270885" w:rsidP="00270885">
            <w:pPr>
              <w:pStyle w:val="KodeProgram"/>
            </w:pPr>
            <w:r>
              <w:t xml:space="preserve">    {</w:t>
            </w:r>
          </w:p>
          <w:p w14:paraId="1EE79AFB" w14:textId="77777777" w:rsidR="00270885" w:rsidRDefault="00270885" w:rsidP="00270885">
            <w:pPr>
              <w:pStyle w:val="KodeProgram"/>
            </w:pPr>
            <w:r>
              <w:t xml:space="preserve">        parent::__construct();</w:t>
            </w:r>
          </w:p>
          <w:p w14:paraId="3631534B" w14:textId="77777777" w:rsidR="00270885" w:rsidRDefault="00270885" w:rsidP="00270885">
            <w:pPr>
              <w:pStyle w:val="KodeProgram"/>
            </w:pPr>
            <w:r>
              <w:t xml:space="preserve">        $this-&gt;load-&gt;model('Capil/Penerbitan_kk_model', 'penerbitan_kk_model');</w:t>
            </w:r>
          </w:p>
          <w:p w14:paraId="1D55425C" w14:textId="77777777" w:rsidR="00270885" w:rsidRDefault="00270885" w:rsidP="00270885">
            <w:pPr>
              <w:pStyle w:val="KodeProgram"/>
            </w:pPr>
            <w:r>
              <w:t xml:space="preserve">        $this-&gt;load-&gt;model('Ref_model');</w:t>
            </w:r>
          </w:p>
          <w:p w14:paraId="6ADF7C4A" w14:textId="77777777" w:rsidR="00270885" w:rsidRDefault="00270885" w:rsidP="00270885">
            <w:pPr>
              <w:pStyle w:val="KodeProgram"/>
            </w:pPr>
            <w:r>
              <w:t xml:space="preserve">        $this-&gt;load-&gt;helper('check_login_helper');</w:t>
            </w:r>
          </w:p>
          <w:p w14:paraId="1AB01DEB" w14:textId="77777777" w:rsidR="00270885" w:rsidRDefault="00270885" w:rsidP="00270885">
            <w:pPr>
              <w:pStyle w:val="KodeProgram"/>
            </w:pPr>
            <w:r>
              <w:t xml:space="preserve">        check_login($this-&gt;session);</w:t>
            </w:r>
          </w:p>
          <w:p w14:paraId="71787DBC" w14:textId="77777777" w:rsidR="00270885" w:rsidRDefault="00270885" w:rsidP="00270885">
            <w:pPr>
              <w:pStyle w:val="KodeProgram"/>
            </w:pPr>
            <w:r>
              <w:t xml:space="preserve">    }</w:t>
            </w:r>
          </w:p>
          <w:p w14:paraId="367C8C6F" w14:textId="77777777" w:rsidR="00270885" w:rsidRDefault="00270885" w:rsidP="00270885">
            <w:pPr>
              <w:pStyle w:val="KodeProgram"/>
            </w:pPr>
          </w:p>
          <w:p w14:paraId="632450F8" w14:textId="77777777" w:rsidR="00270885" w:rsidRDefault="00270885" w:rsidP="00270885">
            <w:pPr>
              <w:pStyle w:val="KodeProgram"/>
            </w:pPr>
            <w:r>
              <w:t xml:space="preserve">    public function index()</w:t>
            </w:r>
          </w:p>
          <w:p w14:paraId="03432159" w14:textId="77777777" w:rsidR="00270885" w:rsidRDefault="00270885" w:rsidP="00270885">
            <w:pPr>
              <w:pStyle w:val="KodeProgram"/>
            </w:pPr>
            <w:r>
              <w:t xml:space="preserve">    {</w:t>
            </w:r>
          </w:p>
          <w:p w14:paraId="41631259" w14:textId="77777777" w:rsidR="00270885" w:rsidRDefault="00270885" w:rsidP="00270885">
            <w:pPr>
              <w:pStyle w:val="KodeProgram"/>
            </w:pPr>
            <w:r>
              <w:t xml:space="preserve">        $data['content']    = 'backend/capil/penerbitan_kk/index';</w:t>
            </w:r>
          </w:p>
          <w:p w14:paraId="10C3B0F6" w14:textId="77777777" w:rsidR="00270885" w:rsidRDefault="00270885" w:rsidP="00270885">
            <w:pPr>
              <w:pStyle w:val="KodeProgram"/>
            </w:pPr>
            <w:r>
              <w:t xml:space="preserve">        $data['title']      = 'Penerbitan KK';</w:t>
            </w:r>
          </w:p>
          <w:p w14:paraId="3E688291" w14:textId="77777777" w:rsidR="00270885" w:rsidRDefault="00270885" w:rsidP="00270885">
            <w:pPr>
              <w:pStyle w:val="KodeProgram"/>
            </w:pPr>
            <w:r>
              <w:t xml:space="preserve">        $data['wilayah']    = $this-&gt;penerbitan_kk_model-&gt;get_all_wilayah();</w:t>
            </w:r>
          </w:p>
          <w:p w14:paraId="4A65CD2A" w14:textId="77777777" w:rsidR="00270885" w:rsidRDefault="00270885" w:rsidP="00270885">
            <w:pPr>
              <w:pStyle w:val="KodeProgram"/>
            </w:pPr>
            <w:r>
              <w:t xml:space="preserve">        $data['status_pengajuan'] = $this-&gt;penerbitan_kk_model-&gt;get_all_status_pengajuan();</w:t>
            </w:r>
          </w:p>
          <w:p w14:paraId="3E7CB1F4" w14:textId="77777777" w:rsidR="00270885" w:rsidRDefault="00270885" w:rsidP="00270885">
            <w:pPr>
              <w:pStyle w:val="KodeProgram"/>
            </w:pPr>
            <w:r>
              <w:t xml:space="preserve">        $data['breadcrumbs'] = array(</w:t>
            </w:r>
          </w:p>
          <w:p w14:paraId="50C3B47B" w14:textId="77777777" w:rsidR="00270885" w:rsidRDefault="00270885" w:rsidP="00270885">
            <w:pPr>
              <w:pStyle w:val="KodeProgram"/>
            </w:pPr>
            <w:r>
              <w:t xml:space="preserve">            array(</w:t>
            </w:r>
          </w:p>
          <w:p w14:paraId="7EEFC086" w14:textId="77777777" w:rsidR="00270885" w:rsidRDefault="00270885" w:rsidP="00270885">
            <w:pPr>
              <w:pStyle w:val="KodeProgram"/>
            </w:pPr>
            <w:r>
              <w:t xml:space="preserve">                'url' =&gt; 'capil/pengajuan/penerbitan-kk-baru',</w:t>
            </w:r>
          </w:p>
          <w:p w14:paraId="4EB9DFD2" w14:textId="77777777" w:rsidR="00270885" w:rsidRDefault="00270885" w:rsidP="00270885">
            <w:pPr>
              <w:pStyle w:val="KodeProgram"/>
            </w:pPr>
            <w:r>
              <w:lastRenderedPageBreak/>
              <w:t xml:space="preserve">                'title' =&gt; 'Pengajuan'</w:t>
            </w:r>
          </w:p>
          <w:p w14:paraId="4BCC60F7" w14:textId="77777777" w:rsidR="00270885" w:rsidRDefault="00270885" w:rsidP="00270885">
            <w:pPr>
              <w:pStyle w:val="KodeProgram"/>
            </w:pPr>
            <w:r>
              <w:t xml:space="preserve">            ),</w:t>
            </w:r>
          </w:p>
          <w:p w14:paraId="7AB0D039" w14:textId="77777777" w:rsidR="00270885" w:rsidRDefault="00270885" w:rsidP="00270885">
            <w:pPr>
              <w:pStyle w:val="KodeProgram"/>
            </w:pPr>
            <w:r>
              <w:t xml:space="preserve">        );</w:t>
            </w:r>
          </w:p>
          <w:p w14:paraId="6C311B82" w14:textId="77777777" w:rsidR="00270885" w:rsidRDefault="00270885" w:rsidP="00270885">
            <w:pPr>
              <w:pStyle w:val="KodeProgram"/>
            </w:pPr>
          </w:p>
          <w:p w14:paraId="32F92D5C" w14:textId="77777777" w:rsidR="00270885" w:rsidRDefault="00270885" w:rsidP="00270885">
            <w:pPr>
              <w:pStyle w:val="KodeProgram"/>
            </w:pPr>
            <w:r>
              <w:t xml:space="preserve">        $this-&gt;load-&gt;view('layouts/master_capil', $data);</w:t>
            </w:r>
          </w:p>
          <w:p w14:paraId="72DF9588" w14:textId="77777777" w:rsidR="00270885" w:rsidRDefault="00270885" w:rsidP="00270885">
            <w:pPr>
              <w:pStyle w:val="KodeProgram"/>
            </w:pPr>
            <w:r>
              <w:t xml:space="preserve">    }</w:t>
            </w:r>
          </w:p>
          <w:p w14:paraId="0314C0CB" w14:textId="77777777" w:rsidR="00270885" w:rsidRDefault="00270885" w:rsidP="00270885">
            <w:pPr>
              <w:pStyle w:val="KodeProgram"/>
            </w:pPr>
          </w:p>
          <w:p w14:paraId="6B86A88B" w14:textId="77777777" w:rsidR="00270885" w:rsidRDefault="00270885" w:rsidP="00270885">
            <w:pPr>
              <w:pStyle w:val="KodeProgram"/>
            </w:pPr>
            <w:r>
              <w:t xml:space="preserve">    public function show($pengajuan_id)</w:t>
            </w:r>
          </w:p>
          <w:p w14:paraId="27FCC120" w14:textId="77777777" w:rsidR="00270885" w:rsidRDefault="00270885" w:rsidP="00270885">
            <w:pPr>
              <w:pStyle w:val="KodeProgram"/>
            </w:pPr>
            <w:r>
              <w:t xml:space="preserve">    {</w:t>
            </w:r>
          </w:p>
          <w:p w14:paraId="2689C05E" w14:textId="77777777" w:rsidR="00270885" w:rsidRDefault="00270885" w:rsidP="00270885">
            <w:pPr>
              <w:pStyle w:val="KodeProgram"/>
            </w:pPr>
            <w:r>
              <w:t xml:space="preserve">        $data['content']                = 'backend/capil/penerbitan_kk/show';</w:t>
            </w:r>
          </w:p>
          <w:p w14:paraId="0DA5A487" w14:textId="77777777" w:rsidR="00270885" w:rsidRDefault="00270885" w:rsidP="00270885">
            <w:pPr>
              <w:pStyle w:val="KodeProgram"/>
            </w:pPr>
            <w:r>
              <w:t xml:space="preserve">        $data['title']                  = 'Penerbitan KK';</w:t>
            </w:r>
          </w:p>
          <w:p w14:paraId="26A5825F" w14:textId="77777777" w:rsidR="00270885" w:rsidRDefault="00270885" w:rsidP="00270885">
            <w:pPr>
              <w:pStyle w:val="KodeProgram"/>
            </w:pPr>
            <w:r>
              <w:t xml:space="preserve">        $data['pengajuan']              = $this-&gt;penerbitan_kk_model-&gt;get_pengajuan_by_id($pengajuan_id);</w:t>
            </w:r>
          </w:p>
          <w:p w14:paraId="36873A3F" w14:textId="77777777" w:rsidR="00270885" w:rsidRDefault="00270885" w:rsidP="00270885">
            <w:pPr>
              <w:pStyle w:val="KodeProgram"/>
            </w:pPr>
            <w:r>
              <w:t xml:space="preserve">        $data['jenis_layanan']          = $this-&gt;Ref_model-&gt;get_jenis_layanan();</w:t>
            </w:r>
          </w:p>
          <w:p w14:paraId="7CD26484" w14:textId="77777777" w:rsidR="00270885" w:rsidRDefault="00270885" w:rsidP="00270885">
            <w:pPr>
              <w:pStyle w:val="KodeProgram"/>
            </w:pPr>
            <w:r>
              <w:t xml:space="preserve">        $data['status_pengajuan']       = $this-&gt;Ref_model-&gt;get_status_pengajuan();</w:t>
            </w:r>
          </w:p>
          <w:p w14:paraId="2E670FCB" w14:textId="77777777" w:rsidR="00270885" w:rsidRDefault="00270885" w:rsidP="00270885">
            <w:pPr>
              <w:pStyle w:val="KodeProgram"/>
            </w:pPr>
            <w:r>
              <w:t xml:space="preserve">        $data['jenis_layanan_json']     = json_encode($data['jenis_layanan']);</w:t>
            </w:r>
          </w:p>
          <w:p w14:paraId="42D5B1B1" w14:textId="77777777" w:rsidR="00270885" w:rsidRDefault="00270885" w:rsidP="00270885">
            <w:pPr>
              <w:pStyle w:val="KodeProgram"/>
            </w:pPr>
            <w:r>
              <w:t xml:space="preserve">        $data['status_pengajuan_json']  = json_encode($data['status_pengajuan']);</w:t>
            </w:r>
          </w:p>
          <w:p w14:paraId="1B0EB011" w14:textId="77777777" w:rsidR="00270885" w:rsidRDefault="00270885" w:rsidP="00270885">
            <w:pPr>
              <w:pStyle w:val="KodeProgram"/>
            </w:pPr>
            <w:r>
              <w:t xml:space="preserve">        $data['breadcrumbs'] = array(</w:t>
            </w:r>
          </w:p>
          <w:p w14:paraId="1D852AB5" w14:textId="77777777" w:rsidR="00270885" w:rsidRDefault="00270885" w:rsidP="00270885">
            <w:pPr>
              <w:pStyle w:val="KodeProgram"/>
            </w:pPr>
            <w:r>
              <w:t xml:space="preserve">            array(</w:t>
            </w:r>
          </w:p>
          <w:p w14:paraId="18C433E1" w14:textId="77777777" w:rsidR="00270885" w:rsidRDefault="00270885" w:rsidP="00270885">
            <w:pPr>
              <w:pStyle w:val="KodeProgram"/>
            </w:pPr>
            <w:r>
              <w:t xml:space="preserve">                'url' =&gt; 'capil/pengajuan/penerbitan-kk-baru',</w:t>
            </w:r>
          </w:p>
          <w:p w14:paraId="3A06F536" w14:textId="77777777" w:rsidR="00270885" w:rsidRDefault="00270885" w:rsidP="00270885">
            <w:pPr>
              <w:pStyle w:val="KodeProgram"/>
            </w:pPr>
            <w:r>
              <w:t xml:space="preserve">                'title' =&gt; 'Pengajuan'</w:t>
            </w:r>
          </w:p>
          <w:p w14:paraId="37F9F47B" w14:textId="77777777" w:rsidR="00270885" w:rsidRDefault="00270885" w:rsidP="00270885">
            <w:pPr>
              <w:pStyle w:val="KodeProgram"/>
            </w:pPr>
            <w:r>
              <w:t xml:space="preserve">            ),</w:t>
            </w:r>
          </w:p>
          <w:p w14:paraId="0B24E0B0" w14:textId="77777777" w:rsidR="00270885" w:rsidRDefault="00270885" w:rsidP="00270885">
            <w:pPr>
              <w:pStyle w:val="KodeProgram"/>
            </w:pPr>
            <w:r>
              <w:t xml:space="preserve">            array(</w:t>
            </w:r>
          </w:p>
          <w:p w14:paraId="20CC76CA" w14:textId="77777777" w:rsidR="00270885" w:rsidRDefault="00270885" w:rsidP="00270885">
            <w:pPr>
              <w:pStyle w:val="KodeProgram"/>
            </w:pPr>
            <w:r>
              <w:t xml:space="preserve">                '</w:t>
            </w:r>
            <w:proofErr w:type="gramStart"/>
            <w:r>
              <w:t>url</w:t>
            </w:r>
            <w:proofErr w:type="gramEnd"/>
            <w:r>
              <w:t>' =&gt; 'capil/pengajuan/penerbitan-kk-baru/show/' . $pengajuan_id,</w:t>
            </w:r>
          </w:p>
          <w:p w14:paraId="5EF5D55C" w14:textId="77777777" w:rsidR="00270885" w:rsidRDefault="00270885" w:rsidP="00270885">
            <w:pPr>
              <w:pStyle w:val="KodeProgram"/>
            </w:pPr>
            <w:r>
              <w:t xml:space="preserve">                'title' =&gt; 'Penerbitan KK'</w:t>
            </w:r>
          </w:p>
          <w:p w14:paraId="18070A2F" w14:textId="77777777" w:rsidR="00270885" w:rsidRDefault="00270885" w:rsidP="00270885">
            <w:pPr>
              <w:pStyle w:val="KodeProgram"/>
            </w:pPr>
            <w:r>
              <w:t xml:space="preserve">            )</w:t>
            </w:r>
          </w:p>
          <w:p w14:paraId="611E65CB" w14:textId="77777777" w:rsidR="00270885" w:rsidRDefault="00270885" w:rsidP="00270885">
            <w:pPr>
              <w:pStyle w:val="KodeProgram"/>
            </w:pPr>
            <w:r>
              <w:t xml:space="preserve">        );</w:t>
            </w:r>
          </w:p>
          <w:p w14:paraId="663409D7" w14:textId="77777777" w:rsidR="00270885" w:rsidRDefault="00270885" w:rsidP="00270885">
            <w:pPr>
              <w:pStyle w:val="KodeProgram"/>
            </w:pPr>
          </w:p>
          <w:p w14:paraId="756A68ED" w14:textId="77777777" w:rsidR="00270885" w:rsidRDefault="00270885" w:rsidP="00270885">
            <w:pPr>
              <w:pStyle w:val="KodeProgram"/>
            </w:pPr>
            <w:r>
              <w:t xml:space="preserve">        $this-&gt;load-&gt;view('layouts/master_capil', $data);</w:t>
            </w:r>
          </w:p>
          <w:p w14:paraId="07EBA2C0" w14:textId="0E48348D" w:rsidR="00270885" w:rsidRDefault="00270885" w:rsidP="00270885">
            <w:pPr>
              <w:pStyle w:val="KodeProgram"/>
            </w:pPr>
            <w:r>
              <w:t xml:space="preserve">    }</w:t>
            </w:r>
          </w:p>
          <w:p w14:paraId="40653F63" w14:textId="06787AF8" w:rsidR="00270885" w:rsidRDefault="00270885" w:rsidP="003A5B61">
            <w:pPr>
              <w:pStyle w:val="KodeProgram"/>
              <w:keepNext/>
            </w:pPr>
            <w:r>
              <w:t>}</w:t>
            </w:r>
          </w:p>
        </w:tc>
      </w:tr>
    </w:tbl>
    <w:p w14:paraId="0FFE159E" w14:textId="6970063B" w:rsidR="00270885" w:rsidRPr="003A5B61" w:rsidRDefault="003A5B61" w:rsidP="003A5B61">
      <w:pPr>
        <w:pStyle w:val="Caption"/>
      </w:pPr>
      <w:bookmarkStart w:id="108" w:name="_Toc60912038"/>
      <w:r>
        <w:lastRenderedPageBreak/>
        <w:t xml:space="preserve">Kode Program 5. </w:t>
      </w:r>
      <w:r w:rsidR="00D93194">
        <w:rPr>
          <w:noProof/>
        </w:rPr>
        <w:fldChar w:fldCharType="begin"/>
      </w:r>
      <w:r w:rsidR="00D93194">
        <w:rPr>
          <w:noProof/>
        </w:rPr>
        <w:instrText xml:space="preserve"> SEQ Kode_Program_5. \* ARABIC </w:instrText>
      </w:r>
      <w:r w:rsidR="00D93194">
        <w:rPr>
          <w:noProof/>
        </w:rPr>
        <w:fldChar w:fldCharType="separate"/>
      </w:r>
      <w:proofErr w:type="gramStart"/>
      <w:r>
        <w:rPr>
          <w:noProof/>
        </w:rPr>
        <w:t>3</w:t>
      </w:r>
      <w:r w:rsidR="00D93194">
        <w:rPr>
          <w:noProof/>
        </w:rPr>
        <w:fldChar w:fldCharType="end"/>
      </w:r>
      <w:r>
        <w:t xml:space="preserve"> </w:t>
      </w:r>
      <w:r w:rsidR="00A03CFE">
        <w:rPr>
          <w:b w:val="0"/>
        </w:rPr>
        <w:t>Penerbitan</w:t>
      </w:r>
      <w:r w:rsidR="00270885">
        <w:rPr>
          <w:b w:val="0"/>
        </w:rPr>
        <w:t>_kk.php</w:t>
      </w:r>
      <w:bookmarkEnd w:id="108"/>
      <w:proofErr w:type="gramEnd"/>
    </w:p>
    <w:p w14:paraId="37ACD4F4" w14:textId="0DD1748E" w:rsidR="00270885" w:rsidRPr="00270885" w:rsidRDefault="003A5B61" w:rsidP="00270885">
      <w:pPr>
        <w:ind w:firstLine="851"/>
      </w:pPr>
      <w:proofErr w:type="gramStart"/>
      <w:r>
        <w:t>Kode Program 5</w:t>
      </w:r>
      <w:r w:rsidR="00270885">
        <w:t xml:space="preserve">.3 adalah kode program yang digunakan untuk menerima </w:t>
      </w:r>
      <w:r w:rsidR="00270885" w:rsidRPr="006D67F4">
        <w:rPr>
          <w:i/>
        </w:rPr>
        <w:t>request</w:t>
      </w:r>
      <w:r w:rsidR="00270885">
        <w:t xml:space="preserve"> berdasarkan </w:t>
      </w:r>
      <w:r w:rsidR="00270885" w:rsidRPr="006D67F4">
        <w:rPr>
          <w:i/>
        </w:rPr>
        <w:t>route mapping</w:t>
      </w:r>
      <w:r w:rsidR="00270885">
        <w:t xml:space="preserve"> untuk pengajuan KK dan melakukan </w:t>
      </w:r>
      <w:r w:rsidR="00270885" w:rsidRPr="006D67F4">
        <w:rPr>
          <w:i/>
        </w:rPr>
        <w:t>load view</w:t>
      </w:r>
      <w:r w:rsidR="006D67F4">
        <w:t xml:space="preserve"> dengan data yang telah didapatkan dari model.</w:t>
      </w:r>
      <w:proofErr w:type="gramEnd"/>
    </w:p>
    <w:p w14:paraId="79429CAC" w14:textId="366A48CB" w:rsidR="00AE56C9" w:rsidRDefault="00AE56C9" w:rsidP="00AE56C9"/>
    <w:p w14:paraId="080FB7DA" w14:textId="3978D9DF" w:rsidR="00AE56C9" w:rsidRDefault="004479F0" w:rsidP="00A0746C">
      <w:pPr>
        <w:pStyle w:val="ListParagraph"/>
        <w:numPr>
          <w:ilvl w:val="0"/>
          <w:numId w:val="23"/>
        </w:numPr>
        <w:ind w:left="851" w:hanging="851"/>
      </w:pPr>
      <w:r>
        <w:t>Controller Penerbitan KTP</w:t>
      </w:r>
    </w:p>
    <w:p w14:paraId="2291914B" w14:textId="151947B5" w:rsidR="00AE56C9" w:rsidRDefault="006D67F4" w:rsidP="006D67F4">
      <w:pPr>
        <w:pStyle w:val="ListParagraph"/>
        <w:ind w:left="0" w:firstLine="851"/>
      </w:pPr>
      <w:proofErr w:type="gramStart"/>
      <w:r>
        <w:t xml:space="preserve">Controller Penerbitan KTP adalah controller yang digunakan untuk menerima </w:t>
      </w:r>
      <w:r w:rsidRPr="006D67F4">
        <w:rPr>
          <w:i/>
        </w:rPr>
        <w:t>request</w:t>
      </w:r>
      <w:r>
        <w:t xml:space="preserve"> data penerbitan KTP dan memberikan </w:t>
      </w:r>
      <w:r w:rsidRPr="006D67F4">
        <w:rPr>
          <w:i/>
        </w:rPr>
        <w:t>response</w:t>
      </w:r>
      <w:r>
        <w:t xml:space="preserve"> berdasarkan data yang diminta.</w:t>
      </w:r>
      <w:proofErr w:type="gramEnd"/>
    </w:p>
    <w:p w14:paraId="05E0A0EE" w14:textId="77777777" w:rsidR="006D67F4" w:rsidRDefault="006D67F4" w:rsidP="006D67F4"/>
    <w:tbl>
      <w:tblPr>
        <w:tblStyle w:val="TableGrid"/>
        <w:tblW w:w="0" w:type="auto"/>
        <w:tblLook w:val="04A0" w:firstRow="1" w:lastRow="0" w:firstColumn="1" w:lastColumn="0" w:noHBand="0" w:noVBand="1"/>
      </w:tblPr>
      <w:tblGrid>
        <w:gridCol w:w="8234"/>
      </w:tblGrid>
      <w:tr w:rsidR="006D67F4" w14:paraId="17B67CCC" w14:textId="77777777" w:rsidTr="006D67F4">
        <w:tc>
          <w:tcPr>
            <w:tcW w:w="8234" w:type="dxa"/>
          </w:tcPr>
          <w:p w14:paraId="206025BF" w14:textId="77777777" w:rsidR="006D67F4" w:rsidRDefault="006D67F4" w:rsidP="006D67F4">
            <w:pPr>
              <w:pStyle w:val="KodeProgram"/>
            </w:pPr>
            <w:r>
              <w:t>&lt;?php</w:t>
            </w:r>
          </w:p>
          <w:p w14:paraId="2394D10D" w14:textId="77777777" w:rsidR="006D67F4" w:rsidRDefault="006D67F4" w:rsidP="006D67F4">
            <w:pPr>
              <w:pStyle w:val="KodeProgram"/>
            </w:pPr>
            <w:r>
              <w:t>defined('BASEPATH') or exit('No direct script access allowed');</w:t>
            </w:r>
          </w:p>
          <w:p w14:paraId="1F24B033" w14:textId="77777777" w:rsidR="006D67F4" w:rsidRDefault="006D67F4" w:rsidP="006D67F4">
            <w:pPr>
              <w:pStyle w:val="KodeProgram"/>
            </w:pPr>
          </w:p>
          <w:p w14:paraId="5D884B26" w14:textId="77777777" w:rsidR="006D67F4" w:rsidRDefault="006D67F4" w:rsidP="006D67F4">
            <w:pPr>
              <w:pStyle w:val="KodeProgram"/>
            </w:pPr>
            <w:r>
              <w:t>class Penerbitan_ktp extends CI_Controller</w:t>
            </w:r>
          </w:p>
          <w:p w14:paraId="50B7DA9A" w14:textId="77777777" w:rsidR="006D67F4" w:rsidRDefault="006D67F4" w:rsidP="006D67F4">
            <w:pPr>
              <w:pStyle w:val="KodeProgram"/>
            </w:pPr>
            <w:r>
              <w:t>{</w:t>
            </w:r>
          </w:p>
          <w:p w14:paraId="384A3211" w14:textId="77777777" w:rsidR="006D67F4" w:rsidRDefault="006D67F4" w:rsidP="006D67F4">
            <w:pPr>
              <w:pStyle w:val="KodeProgram"/>
            </w:pPr>
            <w:r>
              <w:t xml:space="preserve">    public function __construct()</w:t>
            </w:r>
          </w:p>
          <w:p w14:paraId="116F9424" w14:textId="77777777" w:rsidR="006D67F4" w:rsidRDefault="006D67F4" w:rsidP="006D67F4">
            <w:pPr>
              <w:pStyle w:val="KodeProgram"/>
            </w:pPr>
            <w:r>
              <w:t xml:space="preserve">    {</w:t>
            </w:r>
          </w:p>
          <w:p w14:paraId="0092D404" w14:textId="77777777" w:rsidR="006D67F4" w:rsidRDefault="006D67F4" w:rsidP="006D67F4">
            <w:pPr>
              <w:pStyle w:val="KodeProgram"/>
            </w:pPr>
            <w:r>
              <w:t xml:space="preserve">        parent::__construct();</w:t>
            </w:r>
          </w:p>
          <w:p w14:paraId="1BDC5401" w14:textId="77777777" w:rsidR="006D67F4" w:rsidRDefault="006D67F4" w:rsidP="006D67F4">
            <w:pPr>
              <w:pStyle w:val="KodeProgram"/>
            </w:pPr>
            <w:r>
              <w:t xml:space="preserve">        $this-&gt;load-&gt;model('Capil/Penerbitan_ktp_model', 'penerbitan_ktp_model');</w:t>
            </w:r>
          </w:p>
          <w:p w14:paraId="6E8F66D4" w14:textId="77777777" w:rsidR="006D67F4" w:rsidRDefault="006D67F4" w:rsidP="006D67F4">
            <w:pPr>
              <w:pStyle w:val="KodeProgram"/>
            </w:pPr>
            <w:r>
              <w:t xml:space="preserve">        $this-&gt;load-&gt;model('Ref_model');</w:t>
            </w:r>
          </w:p>
          <w:p w14:paraId="0E68CEC3" w14:textId="77777777" w:rsidR="006D67F4" w:rsidRDefault="006D67F4" w:rsidP="006D67F4">
            <w:pPr>
              <w:pStyle w:val="KodeProgram"/>
            </w:pPr>
            <w:r>
              <w:t xml:space="preserve">        $this-&gt;load-&gt;helper('check_login_helper');</w:t>
            </w:r>
          </w:p>
          <w:p w14:paraId="65D0D4BF" w14:textId="77777777" w:rsidR="006D67F4" w:rsidRDefault="006D67F4" w:rsidP="006D67F4">
            <w:pPr>
              <w:pStyle w:val="KodeProgram"/>
            </w:pPr>
            <w:r>
              <w:t xml:space="preserve">        check_login($this-&gt;session);</w:t>
            </w:r>
          </w:p>
          <w:p w14:paraId="177E8F49" w14:textId="77777777" w:rsidR="006D67F4" w:rsidRDefault="006D67F4" w:rsidP="006D67F4">
            <w:pPr>
              <w:pStyle w:val="KodeProgram"/>
            </w:pPr>
            <w:r>
              <w:t xml:space="preserve">    }</w:t>
            </w:r>
          </w:p>
          <w:p w14:paraId="6D4BAC92" w14:textId="77777777" w:rsidR="006D67F4" w:rsidRDefault="006D67F4" w:rsidP="006D67F4">
            <w:pPr>
              <w:pStyle w:val="KodeProgram"/>
            </w:pPr>
          </w:p>
          <w:p w14:paraId="0B286111" w14:textId="77777777" w:rsidR="006D67F4" w:rsidRDefault="006D67F4" w:rsidP="006D67F4">
            <w:pPr>
              <w:pStyle w:val="KodeProgram"/>
            </w:pPr>
            <w:r>
              <w:t xml:space="preserve">    public function index()</w:t>
            </w:r>
          </w:p>
          <w:p w14:paraId="27207EC0" w14:textId="77777777" w:rsidR="006D67F4" w:rsidRDefault="006D67F4" w:rsidP="006D67F4">
            <w:pPr>
              <w:pStyle w:val="KodeProgram"/>
            </w:pPr>
            <w:r>
              <w:t xml:space="preserve">    {</w:t>
            </w:r>
          </w:p>
          <w:p w14:paraId="24AB60B8" w14:textId="77777777" w:rsidR="006D67F4" w:rsidRDefault="006D67F4" w:rsidP="006D67F4">
            <w:pPr>
              <w:pStyle w:val="KodeProgram"/>
            </w:pPr>
            <w:r>
              <w:t xml:space="preserve">        $data['content']    = 'backend/capil/penerbitan_ktp/index';</w:t>
            </w:r>
          </w:p>
          <w:p w14:paraId="5DAA4BEF" w14:textId="77777777" w:rsidR="006D67F4" w:rsidRDefault="006D67F4" w:rsidP="006D67F4">
            <w:pPr>
              <w:pStyle w:val="KodeProgram"/>
            </w:pPr>
            <w:r>
              <w:t xml:space="preserve">        $data['title']      = 'Penerbitan KTP';</w:t>
            </w:r>
          </w:p>
          <w:p w14:paraId="692FE88A" w14:textId="77777777" w:rsidR="006D67F4" w:rsidRDefault="006D67F4" w:rsidP="006D67F4">
            <w:pPr>
              <w:pStyle w:val="KodeProgram"/>
            </w:pPr>
            <w:r>
              <w:t xml:space="preserve">        $data['wilayah']    = $this-&gt;penerbitan_ktp_model-&gt;get_all_wilayah();</w:t>
            </w:r>
          </w:p>
          <w:p w14:paraId="6DF8D25E" w14:textId="77777777" w:rsidR="006D67F4" w:rsidRDefault="006D67F4" w:rsidP="006D67F4">
            <w:pPr>
              <w:pStyle w:val="KodeProgram"/>
            </w:pPr>
            <w:r>
              <w:t xml:space="preserve">        $data['status_pengajuan'] = $this-&gt;penerbitan_ktp_model-&gt;get_all_status_pengajuan();</w:t>
            </w:r>
          </w:p>
          <w:p w14:paraId="7DAB50FD" w14:textId="77777777" w:rsidR="006D67F4" w:rsidRDefault="006D67F4" w:rsidP="006D67F4">
            <w:pPr>
              <w:pStyle w:val="KodeProgram"/>
            </w:pPr>
            <w:r>
              <w:t xml:space="preserve">        $data['breadcrumbs'] = array(</w:t>
            </w:r>
          </w:p>
          <w:p w14:paraId="304EE908" w14:textId="77777777" w:rsidR="006D67F4" w:rsidRDefault="006D67F4" w:rsidP="006D67F4">
            <w:pPr>
              <w:pStyle w:val="KodeProgram"/>
            </w:pPr>
            <w:r>
              <w:t xml:space="preserve">            array(</w:t>
            </w:r>
          </w:p>
          <w:p w14:paraId="5E4E99C4" w14:textId="77777777" w:rsidR="006D67F4" w:rsidRDefault="006D67F4" w:rsidP="006D67F4">
            <w:pPr>
              <w:pStyle w:val="KodeProgram"/>
            </w:pPr>
            <w:r>
              <w:t xml:space="preserve">                'url' =&gt; 'capil/pengajuan/penerbitan-ktp-baru',</w:t>
            </w:r>
          </w:p>
          <w:p w14:paraId="086DE772" w14:textId="77777777" w:rsidR="006D67F4" w:rsidRDefault="006D67F4" w:rsidP="006D67F4">
            <w:pPr>
              <w:pStyle w:val="KodeProgram"/>
            </w:pPr>
            <w:r>
              <w:t xml:space="preserve">                'title' =&gt; 'Pengajuan'</w:t>
            </w:r>
          </w:p>
          <w:p w14:paraId="7B54C1D3" w14:textId="77777777" w:rsidR="006D67F4" w:rsidRDefault="006D67F4" w:rsidP="006D67F4">
            <w:pPr>
              <w:pStyle w:val="KodeProgram"/>
            </w:pPr>
            <w:r>
              <w:t xml:space="preserve">            ),</w:t>
            </w:r>
          </w:p>
          <w:p w14:paraId="7D9CAB71" w14:textId="77777777" w:rsidR="006D67F4" w:rsidRDefault="006D67F4" w:rsidP="006D67F4">
            <w:pPr>
              <w:pStyle w:val="KodeProgram"/>
            </w:pPr>
            <w:r>
              <w:t xml:space="preserve">        );</w:t>
            </w:r>
          </w:p>
          <w:p w14:paraId="7E6A0E8D" w14:textId="77777777" w:rsidR="006D67F4" w:rsidRDefault="006D67F4" w:rsidP="006D67F4">
            <w:pPr>
              <w:pStyle w:val="KodeProgram"/>
            </w:pPr>
          </w:p>
          <w:p w14:paraId="45BD24D8" w14:textId="77777777" w:rsidR="006D67F4" w:rsidRDefault="006D67F4" w:rsidP="006D67F4">
            <w:pPr>
              <w:pStyle w:val="KodeProgram"/>
            </w:pPr>
            <w:r>
              <w:t xml:space="preserve">        $this-&gt;load-&gt;view('layouts/master_capil', $data);</w:t>
            </w:r>
          </w:p>
          <w:p w14:paraId="043B426C" w14:textId="77777777" w:rsidR="006D67F4" w:rsidRDefault="006D67F4" w:rsidP="006D67F4">
            <w:pPr>
              <w:pStyle w:val="KodeProgram"/>
            </w:pPr>
            <w:r>
              <w:t xml:space="preserve">    }</w:t>
            </w:r>
          </w:p>
          <w:p w14:paraId="706FD570" w14:textId="77777777" w:rsidR="006D67F4" w:rsidRDefault="006D67F4" w:rsidP="006D67F4">
            <w:pPr>
              <w:pStyle w:val="KodeProgram"/>
            </w:pPr>
          </w:p>
          <w:p w14:paraId="0D5C3056" w14:textId="77777777" w:rsidR="006D67F4" w:rsidRDefault="006D67F4" w:rsidP="006D67F4">
            <w:pPr>
              <w:pStyle w:val="KodeProgram"/>
            </w:pPr>
            <w:r>
              <w:t xml:space="preserve">    public function show($pengajuan_id)</w:t>
            </w:r>
          </w:p>
          <w:p w14:paraId="24B71674" w14:textId="77777777" w:rsidR="006D67F4" w:rsidRDefault="006D67F4" w:rsidP="006D67F4">
            <w:pPr>
              <w:pStyle w:val="KodeProgram"/>
            </w:pPr>
            <w:r>
              <w:t xml:space="preserve">    {</w:t>
            </w:r>
          </w:p>
          <w:p w14:paraId="1EE5375C" w14:textId="77777777" w:rsidR="006D67F4" w:rsidRDefault="006D67F4" w:rsidP="006D67F4">
            <w:pPr>
              <w:pStyle w:val="KodeProgram"/>
            </w:pPr>
            <w:r>
              <w:t xml:space="preserve">        $data['content']                = 'backend/capil/penerbitan_ktp/show';</w:t>
            </w:r>
          </w:p>
          <w:p w14:paraId="5A898861" w14:textId="77777777" w:rsidR="006D67F4" w:rsidRDefault="006D67F4" w:rsidP="006D67F4">
            <w:pPr>
              <w:pStyle w:val="KodeProgram"/>
            </w:pPr>
            <w:r>
              <w:t xml:space="preserve">        $data['title']                  = 'Penerbitan KTP';</w:t>
            </w:r>
          </w:p>
          <w:p w14:paraId="6941E7C6" w14:textId="77777777" w:rsidR="006D67F4" w:rsidRDefault="006D67F4" w:rsidP="006D67F4">
            <w:pPr>
              <w:pStyle w:val="KodeProgram"/>
            </w:pPr>
            <w:r>
              <w:t xml:space="preserve">        $data['pengajuan']              = $this-&gt;penerbitan_ktp_model-&gt;get_pengajuan_by_id($pengajuan_id);</w:t>
            </w:r>
          </w:p>
          <w:p w14:paraId="20657E68" w14:textId="77777777" w:rsidR="006D67F4" w:rsidRDefault="006D67F4" w:rsidP="006D67F4">
            <w:pPr>
              <w:pStyle w:val="KodeProgram"/>
            </w:pPr>
            <w:r>
              <w:t xml:space="preserve">        $data['jenis_layanan']          = $this-&gt;Ref_model-&gt;get_jenis_layanan();</w:t>
            </w:r>
          </w:p>
          <w:p w14:paraId="70AF2FB3" w14:textId="77777777" w:rsidR="006D67F4" w:rsidRDefault="006D67F4" w:rsidP="006D67F4">
            <w:pPr>
              <w:pStyle w:val="KodeProgram"/>
            </w:pPr>
            <w:r>
              <w:t xml:space="preserve">        $data['status_pengajuan']       = $this-&gt;Ref_model-&gt;get_status_pengajuan();</w:t>
            </w:r>
          </w:p>
          <w:p w14:paraId="0BC5D0A7" w14:textId="77777777" w:rsidR="006D67F4" w:rsidRDefault="006D67F4" w:rsidP="006D67F4">
            <w:pPr>
              <w:pStyle w:val="KodeProgram"/>
            </w:pPr>
            <w:r>
              <w:t xml:space="preserve">        $data['jenis_layanan_json']     = json_encode($data['jenis_layanan']);</w:t>
            </w:r>
          </w:p>
          <w:p w14:paraId="3EE25C6D" w14:textId="77777777" w:rsidR="006D67F4" w:rsidRDefault="006D67F4" w:rsidP="006D67F4">
            <w:pPr>
              <w:pStyle w:val="KodeProgram"/>
            </w:pPr>
            <w:r>
              <w:t xml:space="preserve">        $data['status_pengajuan_json']  = json_encode($data['status_pengajuan']);</w:t>
            </w:r>
          </w:p>
          <w:p w14:paraId="0D009F90" w14:textId="77777777" w:rsidR="006D67F4" w:rsidRDefault="006D67F4" w:rsidP="006D67F4">
            <w:pPr>
              <w:pStyle w:val="KodeProgram"/>
            </w:pPr>
            <w:r>
              <w:t xml:space="preserve">        $data['breadcrumbs'] = array(</w:t>
            </w:r>
          </w:p>
          <w:p w14:paraId="6BF6023E" w14:textId="77777777" w:rsidR="006D67F4" w:rsidRDefault="006D67F4" w:rsidP="006D67F4">
            <w:pPr>
              <w:pStyle w:val="KodeProgram"/>
            </w:pPr>
            <w:r>
              <w:t xml:space="preserve">            array(</w:t>
            </w:r>
          </w:p>
          <w:p w14:paraId="57C107CC" w14:textId="77777777" w:rsidR="006D67F4" w:rsidRDefault="006D67F4" w:rsidP="006D67F4">
            <w:pPr>
              <w:pStyle w:val="KodeProgram"/>
            </w:pPr>
            <w:r>
              <w:t xml:space="preserve">                'url' =&gt; 'capil/pengajuan/penerbitan-ktp-baru',</w:t>
            </w:r>
          </w:p>
          <w:p w14:paraId="2354FFF1" w14:textId="77777777" w:rsidR="006D67F4" w:rsidRDefault="006D67F4" w:rsidP="006D67F4">
            <w:pPr>
              <w:pStyle w:val="KodeProgram"/>
            </w:pPr>
            <w:r>
              <w:t xml:space="preserve">                'title' =&gt; 'Pengajuan'</w:t>
            </w:r>
          </w:p>
          <w:p w14:paraId="0EEB8A6F" w14:textId="77777777" w:rsidR="006D67F4" w:rsidRDefault="006D67F4" w:rsidP="006D67F4">
            <w:pPr>
              <w:pStyle w:val="KodeProgram"/>
            </w:pPr>
            <w:r>
              <w:t xml:space="preserve">            ),</w:t>
            </w:r>
          </w:p>
          <w:p w14:paraId="7D2A7B8B" w14:textId="77777777" w:rsidR="006D67F4" w:rsidRDefault="006D67F4" w:rsidP="006D67F4">
            <w:pPr>
              <w:pStyle w:val="KodeProgram"/>
            </w:pPr>
            <w:r>
              <w:t xml:space="preserve">            array(</w:t>
            </w:r>
          </w:p>
          <w:p w14:paraId="61D27EAD" w14:textId="77777777" w:rsidR="006D67F4" w:rsidRDefault="006D67F4" w:rsidP="006D67F4">
            <w:pPr>
              <w:pStyle w:val="KodeProgram"/>
            </w:pPr>
            <w:r>
              <w:t xml:space="preserve">                '</w:t>
            </w:r>
            <w:proofErr w:type="gramStart"/>
            <w:r>
              <w:t>url</w:t>
            </w:r>
            <w:proofErr w:type="gramEnd"/>
            <w:r>
              <w:t>' =&gt; 'capil/pengajuan/penerbitan-ktp-baru/show/' . $pengajuan_id,</w:t>
            </w:r>
          </w:p>
          <w:p w14:paraId="6352A45D" w14:textId="77777777" w:rsidR="006D67F4" w:rsidRDefault="006D67F4" w:rsidP="006D67F4">
            <w:pPr>
              <w:pStyle w:val="KodeProgram"/>
            </w:pPr>
            <w:r>
              <w:t xml:space="preserve">                'title' =&gt; 'Penerbitan KTP'</w:t>
            </w:r>
          </w:p>
          <w:p w14:paraId="747864BD" w14:textId="77777777" w:rsidR="006D67F4" w:rsidRDefault="006D67F4" w:rsidP="006D67F4">
            <w:pPr>
              <w:pStyle w:val="KodeProgram"/>
            </w:pPr>
            <w:r>
              <w:t xml:space="preserve">            )</w:t>
            </w:r>
          </w:p>
          <w:p w14:paraId="49BDA883" w14:textId="77777777" w:rsidR="006D67F4" w:rsidRDefault="006D67F4" w:rsidP="006D67F4">
            <w:pPr>
              <w:pStyle w:val="KodeProgram"/>
            </w:pPr>
            <w:r>
              <w:lastRenderedPageBreak/>
              <w:t xml:space="preserve">        );</w:t>
            </w:r>
          </w:p>
          <w:p w14:paraId="0BF67B31" w14:textId="77777777" w:rsidR="006D67F4" w:rsidRDefault="006D67F4" w:rsidP="006D67F4">
            <w:pPr>
              <w:pStyle w:val="KodeProgram"/>
            </w:pPr>
          </w:p>
          <w:p w14:paraId="09E0B2DD" w14:textId="77777777" w:rsidR="006D67F4" w:rsidRDefault="006D67F4" w:rsidP="006D67F4">
            <w:pPr>
              <w:pStyle w:val="KodeProgram"/>
            </w:pPr>
            <w:r>
              <w:t xml:space="preserve">        $this-&gt;load-&gt;view('layouts/master_capil', $data);</w:t>
            </w:r>
          </w:p>
          <w:p w14:paraId="398B4672" w14:textId="77777777" w:rsidR="006D67F4" w:rsidRDefault="006D67F4" w:rsidP="006D67F4">
            <w:pPr>
              <w:pStyle w:val="KodeProgram"/>
            </w:pPr>
            <w:r>
              <w:t xml:space="preserve">    }</w:t>
            </w:r>
          </w:p>
          <w:p w14:paraId="49CEA5AB" w14:textId="2F1A52EA" w:rsidR="006D67F4" w:rsidRDefault="006D67F4" w:rsidP="003A5B61">
            <w:pPr>
              <w:pStyle w:val="KodeProgram"/>
              <w:keepNext/>
            </w:pPr>
            <w:r>
              <w:t>}</w:t>
            </w:r>
          </w:p>
        </w:tc>
      </w:tr>
    </w:tbl>
    <w:p w14:paraId="46E47191" w14:textId="4C568A70" w:rsidR="006D67F4" w:rsidRPr="003A5B61" w:rsidRDefault="003A5B61" w:rsidP="003A5B61">
      <w:pPr>
        <w:pStyle w:val="Caption"/>
      </w:pPr>
      <w:bookmarkStart w:id="109" w:name="_Toc60912039"/>
      <w:r>
        <w:lastRenderedPageBreak/>
        <w:t xml:space="preserve">Kode Program 5. </w:t>
      </w:r>
      <w:r w:rsidR="00D93194">
        <w:rPr>
          <w:noProof/>
        </w:rPr>
        <w:fldChar w:fldCharType="begin"/>
      </w:r>
      <w:r w:rsidR="00D93194">
        <w:rPr>
          <w:noProof/>
        </w:rPr>
        <w:instrText xml:space="preserve"> SEQ Kode_Program_5. \* ARABIC </w:instrText>
      </w:r>
      <w:r w:rsidR="00D93194">
        <w:rPr>
          <w:noProof/>
        </w:rPr>
        <w:fldChar w:fldCharType="separate"/>
      </w:r>
      <w:proofErr w:type="gramStart"/>
      <w:r>
        <w:rPr>
          <w:noProof/>
        </w:rPr>
        <w:t>4</w:t>
      </w:r>
      <w:r w:rsidR="00D93194">
        <w:rPr>
          <w:noProof/>
        </w:rPr>
        <w:fldChar w:fldCharType="end"/>
      </w:r>
      <w:r>
        <w:t xml:space="preserve"> </w:t>
      </w:r>
      <w:r w:rsidR="00A03CFE">
        <w:rPr>
          <w:b w:val="0"/>
        </w:rPr>
        <w:t>Penerbitan</w:t>
      </w:r>
      <w:r w:rsidR="00F15394">
        <w:rPr>
          <w:b w:val="0"/>
        </w:rPr>
        <w:t>_ktp.php</w:t>
      </w:r>
      <w:bookmarkEnd w:id="109"/>
      <w:proofErr w:type="gramEnd"/>
    </w:p>
    <w:p w14:paraId="1F6EE2C7" w14:textId="5B9D8C50" w:rsidR="00F15394" w:rsidRPr="00F15394" w:rsidRDefault="003A5B61" w:rsidP="00F15394">
      <w:pPr>
        <w:ind w:firstLine="851"/>
      </w:pPr>
      <w:proofErr w:type="gramStart"/>
      <w:r>
        <w:t>Kode Program 5</w:t>
      </w:r>
      <w:r w:rsidR="00F15394">
        <w:t xml:space="preserve">.4 adalah kode program yang digunakan untuk menerima </w:t>
      </w:r>
      <w:r w:rsidR="00F15394" w:rsidRPr="00F15394">
        <w:rPr>
          <w:i/>
        </w:rPr>
        <w:t>request</w:t>
      </w:r>
      <w:r w:rsidR="00F15394">
        <w:t xml:space="preserve"> berdasarkan </w:t>
      </w:r>
      <w:r w:rsidR="00F15394" w:rsidRPr="001051D5">
        <w:rPr>
          <w:i/>
        </w:rPr>
        <w:t>route mapping</w:t>
      </w:r>
      <w:r w:rsidR="00F15394">
        <w:t xml:space="preserve"> untuk pengajuan KTP dan melakukan </w:t>
      </w:r>
      <w:r w:rsidR="00F15394" w:rsidRPr="001051D5">
        <w:rPr>
          <w:i/>
        </w:rPr>
        <w:t>load view</w:t>
      </w:r>
      <w:r w:rsidR="00F15394">
        <w:t xml:space="preserve"> dengan data yang telah didapatkan dari model.</w:t>
      </w:r>
      <w:proofErr w:type="gramEnd"/>
    </w:p>
    <w:p w14:paraId="2CA8BCEF" w14:textId="77777777" w:rsidR="00AE56C9" w:rsidRPr="009B5B8E" w:rsidRDefault="00AE56C9" w:rsidP="00AE56C9"/>
    <w:p w14:paraId="107D613D" w14:textId="6A95F60E" w:rsidR="007522D0" w:rsidRDefault="0057532D" w:rsidP="00A0746C">
      <w:pPr>
        <w:pStyle w:val="Heading3"/>
        <w:numPr>
          <w:ilvl w:val="0"/>
          <w:numId w:val="18"/>
        </w:numPr>
        <w:ind w:left="851" w:hanging="851"/>
        <w:rPr>
          <w:rFonts w:eastAsia="Times New Roman"/>
        </w:rPr>
      </w:pPr>
      <w:bookmarkStart w:id="110" w:name="_Toc61213514"/>
      <w:r>
        <w:rPr>
          <w:rFonts w:eastAsia="Times New Roman"/>
        </w:rPr>
        <w:t>Melakukan Perubahan Status</w:t>
      </w:r>
      <w:bookmarkEnd w:id="110"/>
    </w:p>
    <w:p w14:paraId="0C6A8414" w14:textId="354E7937" w:rsidR="00AB18FE" w:rsidRDefault="00E510EF" w:rsidP="00AB18FE">
      <w:pPr>
        <w:ind w:firstLine="851"/>
      </w:pPr>
      <w:r>
        <w:t>Petugas Capil dapat melakukan perubahan status terhadap suatu pengajuan sehingga masyarakat dapat memantau proses pengerjaan berkas catatan sipil.</w:t>
      </w:r>
    </w:p>
    <w:p w14:paraId="179CFE7D" w14:textId="5F3715AD" w:rsidR="00E510EF" w:rsidRDefault="00E510EF" w:rsidP="00A0746C">
      <w:pPr>
        <w:pStyle w:val="ListParagraph"/>
        <w:numPr>
          <w:ilvl w:val="0"/>
          <w:numId w:val="24"/>
        </w:numPr>
        <w:ind w:left="851" w:hanging="851"/>
      </w:pPr>
      <w:r>
        <w:t>Model Penerbitan KK</w:t>
      </w:r>
    </w:p>
    <w:p w14:paraId="11CC75AD" w14:textId="6BCB17E1" w:rsidR="00E510EF" w:rsidRDefault="00E510EF" w:rsidP="00E510EF">
      <w:pPr>
        <w:pStyle w:val="ListParagraph"/>
        <w:ind w:left="0" w:firstLine="851"/>
      </w:pPr>
      <w:proofErr w:type="gramStart"/>
      <w:r>
        <w:t xml:space="preserve">Model Penerbitan KK adalah model yang digunakan untuk melakukan perubahan status terhadap pengajuan KK di </w:t>
      </w:r>
      <w:r w:rsidRPr="00E510EF">
        <w:rPr>
          <w:i/>
        </w:rPr>
        <w:t>database</w:t>
      </w:r>
      <w:r>
        <w:t>.</w:t>
      </w:r>
      <w:proofErr w:type="gramEnd"/>
    </w:p>
    <w:p w14:paraId="2C16427A" w14:textId="77777777" w:rsidR="00F15135" w:rsidRDefault="00F15135" w:rsidP="00F15135"/>
    <w:tbl>
      <w:tblPr>
        <w:tblStyle w:val="TableGrid"/>
        <w:tblW w:w="0" w:type="auto"/>
        <w:tblLook w:val="04A0" w:firstRow="1" w:lastRow="0" w:firstColumn="1" w:lastColumn="0" w:noHBand="0" w:noVBand="1"/>
      </w:tblPr>
      <w:tblGrid>
        <w:gridCol w:w="8234"/>
      </w:tblGrid>
      <w:tr w:rsidR="00F15135" w14:paraId="77843AA9" w14:textId="77777777" w:rsidTr="00F15135">
        <w:tc>
          <w:tcPr>
            <w:tcW w:w="8234" w:type="dxa"/>
          </w:tcPr>
          <w:p w14:paraId="157D6359" w14:textId="77777777" w:rsidR="00426F47" w:rsidRDefault="00426F47" w:rsidP="00426F47">
            <w:pPr>
              <w:pStyle w:val="KodeProgram"/>
            </w:pPr>
            <w:r>
              <w:t>&lt;?php</w:t>
            </w:r>
          </w:p>
          <w:p w14:paraId="0659181D" w14:textId="77777777" w:rsidR="00426F47" w:rsidRDefault="00426F47" w:rsidP="00426F47">
            <w:pPr>
              <w:pStyle w:val="KodeProgram"/>
            </w:pPr>
          </w:p>
          <w:p w14:paraId="22FECEA7" w14:textId="77777777" w:rsidR="00426F47" w:rsidRDefault="00426F47" w:rsidP="00426F47">
            <w:pPr>
              <w:pStyle w:val="KodeProgram"/>
            </w:pPr>
            <w:r>
              <w:t>class Penerbitan_kk_model extends CI_Model</w:t>
            </w:r>
          </w:p>
          <w:p w14:paraId="244AA666" w14:textId="77777777" w:rsidR="00426F47" w:rsidRDefault="00426F47" w:rsidP="00426F47">
            <w:pPr>
              <w:pStyle w:val="KodeProgram"/>
            </w:pPr>
            <w:r>
              <w:t>{</w:t>
            </w:r>
          </w:p>
          <w:p w14:paraId="5EDE66B4" w14:textId="77777777" w:rsidR="00426F47" w:rsidRDefault="00426F47" w:rsidP="00426F47">
            <w:pPr>
              <w:pStyle w:val="KodeProgram"/>
            </w:pPr>
            <w:r>
              <w:t xml:space="preserve">    public function __construct()</w:t>
            </w:r>
          </w:p>
          <w:p w14:paraId="1516E474" w14:textId="77777777" w:rsidR="00426F47" w:rsidRDefault="00426F47" w:rsidP="00426F47">
            <w:pPr>
              <w:pStyle w:val="KodeProgram"/>
            </w:pPr>
            <w:r>
              <w:t xml:space="preserve">    {</w:t>
            </w:r>
          </w:p>
          <w:p w14:paraId="2A47008C" w14:textId="77777777" w:rsidR="00426F47" w:rsidRDefault="00426F47" w:rsidP="00426F47">
            <w:pPr>
              <w:pStyle w:val="KodeProgram"/>
            </w:pPr>
            <w:r>
              <w:t xml:space="preserve">        parent::__construct();</w:t>
            </w:r>
          </w:p>
          <w:p w14:paraId="00ECBC80" w14:textId="77777777" w:rsidR="00426F47" w:rsidRDefault="00426F47" w:rsidP="00426F47">
            <w:pPr>
              <w:pStyle w:val="KodeProgram"/>
            </w:pPr>
            <w:r>
              <w:t xml:space="preserve">    }</w:t>
            </w:r>
          </w:p>
          <w:p w14:paraId="768519BB" w14:textId="77777777" w:rsidR="00F15135" w:rsidRDefault="00426F47" w:rsidP="00426F47">
            <w:pPr>
              <w:pStyle w:val="KodeProgram"/>
            </w:pPr>
            <w:r>
              <w:t xml:space="preserve">    </w:t>
            </w:r>
          </w:p>
          <w:p w14:paraId="0CB6EBA8" w14:textId="77777777" w:rsidR="00426F47" w:rsidRDefault="00426F47" w:rsidP="00426F47">
            <w:pPr>
              <w:pStyle w:val="KodeProgram"/>
            </w:pPr>
            <w:r>
              <w:t xml:space="preserve">    public function set_status_pengajuan($id_pengajuan)</w:t>
            </w:r>
          </w:p>
          <w:p w14:paraId="607B3BE9" w14:textId="77777777" w:rsidR="00426F47" w:rsidRDefault="00426F47" w:rsidP="00426F47">
            <w:pPr>
              <w:pStyle w:val="KodeProgram"/>
            </w:pPr>
            <w:r>
              <w:t xml:space="preserve">    {</w:t>
            </w:r>
          </w:p>
          <w:p w14:paraId="72B6361A" w14:textId="77777777" w:rsidR="00426F47" w:rsidRDefault="00426F47" w:rsidP="00426F47">
            <w:pPr>
              <w:pStyle w:val="KodeProgram"/>
            </w:pPr>
            <w:r>
              <w:t xml:space="preserve">        $post = $this-&gt;input-&gt;post();</w:t>
            </w:r>
          </w:p>
          <w:p w14:paraId="53468931" w14:textId="77777777" w:rsidR="00426F47" w:rsidRDefault="00426F47" w:rsidP="00426F47">
            <w:pPr>
              <w:pStyle w:val="KodeProgram"/>
            </w:pPr>
            <w:r>
              <w:t xml:space="preserve">        $status_pengajuan = $post['status_pengajuan'];</w:t>
            </w:r>
          </w:p>
          <w:p w14:paraId="5409FF7B" w14:textId="77777777" w:rsidR="00426F47" w:rsidRDefault="00426F47" w:rsidP="00426F47">
            <w:pPr>
              <w:pStyle w:val="KodeProgram"/>
            </w:pPr>
            <w:r>
              <w:t xml:space="preserve">        </w:t>
            </w:r>
            <w:proofErr w:type="gramStart"/>
            <w:r>
              <w:t>if(</w:t>
            </w:r>
            <w:proofErr w:type="gramEnd"/>
            <w:r>
              <w:t>!empty($post['komentar']) or $post['komentar'] != '') {</w:t>
            </w:r>
          </w:p>
          <w:p w14:paraId="1E9AF3FE" w14:textId="77777777" w:rsidR="00426F47" w:rsidRDefault="00426F47" w:rsidP="00426F47">
            <w:pPr>
              <w:pStyle w:val="KodeProgram"/>
            </w:pPr>
            <w:r>
              <w:t xml:space="preserve">            $komentar = $post['komentar'];</w:t>
            </w:r>
          </w:p>
          <w:p w14:paraId="398F16BD" w14:textId="77777777" w:rsidR="00426F47" w:rsidRDefault="00426F47" w:rsidP="00426F47">
            <w:pPr>
              <w:pStyle w:val="KodeProgram"/>
            </w:pPr>
            <w:r>
              <w:t xml:space="preserve">        } else {</w:t>
            </w:r>
          </w:p>
          <w:p w14:paraId="416824BB" w14:textId="77777777" w:rsidR="00426F47" w:rsidRDefault="00426F47" w:rsidP="00426F47">
            <w:pPr>
              <w:pStyle w:val="KodeProgram"/>
            </w:pPr>
            <w:r>
              <w:t xml:space="preserve">            $komentar = null;</w:t>
            </w:r>
          </w:p>
          <w:p w14:paraId="5355EC21" w14:textId="77777777" w:rsidR="00426F47" w:rsidRDefault="00426F47" w:rsidP="00426F47">
            <w:pPr>
              <w:pStyle w:val="KodeProgram"/>
            </w:pPr>
            <w:r>
              <w:t xml:space="preserve">        }</w:t>
            </w:r>
          </w:p>
          <w:p w14:paraId="225091CB" w14:textId="77777777" w:rsidR="00426F47" w:rsidRDefault="00426F47" w:rsidP="00426F47">
            <w:pPr>
              <w:pStyle w:val="KodeProgram"/>
            </w:pPr>
          </w:p>
          <w:p w14:paraId="07F5F07E" w14:textId="77777777" w:rsidR="00426F47" w:rsidRDefault="00426F47" w:rsidP="00426F47">
            <w:pPr>
              <w:pStyle w:val="KodeProgram"/>
            </w:pPr>
            <w:r>
              <w:t xml:space="preserve">        $data = array(</w:t>
            </w:r>
          </w:p>
          <w:p w14:paraId="0117B9CA" w14:textId="77777777" w:rsidR="00426F47" w:rsidRDefault="00426F47" w:rsidP="00426F47">
            <w:pPr>
              <w:pStyle w:val="KodeProgram"/>
            </w:pPr>
            <w:r>
              <w:t xml:space="preserve">            'pengajuan_status_pengajuan_id' =&gt; $status_pengajuan,</w:t>
            </w:r>
          </w:p>
          <w:p w14:paraId="063F2DB6" w14:textId="77777777" w:rsidR="00426F47" w:rsidRDefault="00426F47" w:rsidP="00426F47">
            <w:pPr>
              <w:pStyle w:val="KodeProgram"/>
            </w:pPr>
            <w:r>
              <w:t xml:space="preserve">            'pengajuan_komen' =&gt; $komentar</w:t>
            </w:r>
          </w:p>
          <w:p w14:paraId="08E23254" w14:textId="4D96D277" w:rsidR="00426F47" w:rsidRDefault="00426F47" w:rsidP="00426F47">
            <w:pPr>
              <w:pStyle w:val="KodeProgram"/>
            </w:pPr>
            <w:r>
              <w:t xml:space="preserve">        );</w:t>
            </w:r>
          </w:p>
          <w:p w14:paraId="68B16EAB" w14:textId="77777777" w:rsidR="00426F47" w:rsidRDefault="00426F47" w:rsidP="00426F47">
            <w:pPr>
              <w:pStyle w:val="KodeProgram"/>
            </w:pPr>
            <w:r>
              <w:t xml:space="preserve">        $this-&gt;db-&gt;where('pengajuan_id', $id_pengajuan);</w:t>
            </w:r>
          </w:p>
          <w:p w14:paraId="79EF9220" w14:textId="77777777" w:rsidR="00426F47" w:rsidRDefault="00426F47" w:rsidP="00426F47">
            <w:pPr>
              <w:pStyle w:val="KodeProgram"/>
            </w:pPr>
            <w:r>
              <w:t xml:space="preserve">        return $this-&gt;db-&gt;update('ta_pengajuan', $data);</w:t>
            </w:r>
          </w:p>
          <w:p w14:paraId="76C5C710" w14:textId="77777777" w:rsidR="00426F47" w:rsidRDefault="00426F47" w:rsidP="00426F47">
            <w:pPr>
              <w:pStyle w:val="KodeProgram"/>
            </w:pPr>
            <w:r>
              <w:t xml:space="preserve">    }</w:t>
            </w:r>
          </w:p>
          <w:p w14:paraId="48C638F7" w14:textId="1C72B151" w:rsidR="00426F47" w:rsidRDefault="00426F47" w:rsidP="003A5B61">
            <w:pPr>
              <w:pStyle w:val="KodeProgram"/>
              <w:keepNext/>
            </w:pPr>
            <w:r>
              <w:t>}</w:t>
            </w:r>
          </w:p>
        </w:tc>
      </w:tr>
    </w:tbl>
    <w:p w14:paraId="1EBF665D" w14:textId="66F18D7B" w:rsidR="00F15135" w:rsidRPr="003A5B61" w:rsidRDefault="003A5B61" w:rsidP="003A5B61">
      <w:pPr>
        <w:pStyle w:val="Caption"/>
      </w:pPr>
      <w:bookmarkStart w:id="111" w:name="_Toc60912040"/>
      <w:r>
        <w:t xml:space="preserve">Kode Program 5. </w:t>
      </w:r>
      <w:r w:rsidR="00D93194">
        <w:rPr>
          <w:noProof/>
        </w:rPr>
        <w:fldChar w:fldCharType="begin"/>
      </w:r>
      <w:r w:rsidR="00D93194">
        <w:rPr>
          <w:noProof/>
        </w:rPr>
        <w:instrText xml:space="preserve"> SEQ Kode_Program_5. \* ARABIC </w:instrText>
      </w:r>
      <w:r w:rsidR="00D93194">
        <w:rPr>
          <w:noProof/>
        </w:rPr>
        <w:fldChar w:fldCharType="separate"/>
      </w:r>
      <w:proofErr w:type="gramStart"/>
      <w:r>
        <w:rPr>
          <w:noProof/>
        </w:rPr>
        <w:t>5</w:t>
      </w:r>
      <w:r w:rsidR="00D93194">
        <w:rPr>
          <w:noProof/>
        </w:rPr>
        <w:fldChar w:fldCharType="end"/>
      </w:r>
      <w:r w:rsidR="00A03CFE">
        <w:rPr>
          <w:b w:val="0"/>
        </w:rPr>
        <w:t>Penerbitan</w:t>
      </w:r>
      <w:r w:rsidR="00F15135">
        <w:rPr>
          <w:b w:val="0"/>
        </w:rPr>
        <w:t>_kk_model.php</w:t>
      </w:r>
      <w:bookmarkEnd w:id="111"/>
      <w:proofErr w:type="gramEnd"/>
    </w:p>
    <w:p w14:paraId="45B6B4E3" w14:textId="6DA46C76" w:rsidR="00F15135" w:rsidRDefault="003A5B61" w:rsidP="00F15135">
      <w:pPr>
        <w:ind w:firstLine="851"/>
      </w:pPr>
      <w:proofErr w:type="gramStart"/>
      <w:r>
        <w:lastRenderedPageBreak/>
        <w:t>Kode Program 5</w:t>
      </w:r>
      <w:r w:rsidR="00F15135">
        <w:t xml:space="preserve">.5 adalah kode program yang digunakan untuk melakukan perubahan status pengajuan KK pada tabel </w:t>
      </w:r>
      <w:r w:rsidR="00F15135" w:rsidRPr="00F15135">
        <w:rPr>
          <w:rStyle w:val="KodeProgramChar"/>
        </w:rPr>
        <w:t>ta_pengajuan</w:t>
      </w:r>
      <w:r w:rsidR="00F15135">
        <w:t>.</w:t>
      </w:r>
      <w:proofErr w:type="gramEnd"/>
    </w:p>
    <w:p w14:paraId="0D463DD0" w14:textId="003994F2" w:rsidR="00F15135" w:rsidRDefault="00F15135" w:rsidP="00F15135"/>
    <w:p w14:paraId="5B090A6A" w14:textId="7549732B" w:rsidR="00E510EF" w:rsidRDefault="00E510EF" w:rsidP="00A0746C">
      <w:pPr>
        <w:pStyle w:val="ListParagraph"/>
        <w:numPr>
          <w:ilvl w:val="0"/>
          <w:numId w:val="24"/>
        </w:numPr>
        <w:ind w:left="851" w:hanging="851"/>
      </w:pPr>
      <w:r>
        <w:t>Model Penerbitan KTP</w:t>
      </w:r>
    </w:p>
    <w:p w14:paraId="2530DFD2" w14:textId="6BF7D4A1" w:rsidR="00E510EF" w:rsidRDefault="00E510EF" w:rsidP="00E510EF">
      <w:pPr>
        <w:pStyle w:val="ListParagraph"/>
        <w:ind w:left="0" w:firstLine="851"/>
      </w:pPr>
      <w:proofErr w:type="gramStart"/>
      <w:r>
        <w:t xml:space="preserve">Model Penerbitan KTP adalah model yang digunakan untuk melakukan perubahan status terhadap pengajuan KTP di </w:t>
      </w:r>
      <w:r w:rsidRPr="00E510EF">
        <w:rPr>
          <w:i/>
        </w:rPr>
        <w:t>database</w:t>
      </w:r>
      <w:r>
        <w:rPr>
          <w:i/>
        </w:rPr>
        <w:t>.</w:t>
      </w:r>
      <w:proofErr w:type="gramEnd"/>
    </w:p>
    <w:p w14:paraId="2EFA1C6C" w14:textId="77777777" w:rsidR="00F15135" w:rsidRDefault="00F15135" w:rsidP="00F15135"/>
    <w:tbl>
      <w:tblPr>
        <w:tblStyle w:val="TableGrid"/>
        <w:tblW w:w="0" w:type="auto"/>
        <w:tblLook w:val="04A0" w:firstRow="1" w:lastRow="0" w:firstColumn="1" w:lastColumn="0" w:noHBand="0" w:noVBand="1"/>
      </w:tblPr>
      <w:tblGrid>
        <w:gridCol w:w="8234"/>
      </w:tblGrid>
      <w:tr w:rsidR="00F15135" w14:paraId="4F6B1D28" w14:textId="77777777" w:rsidTr="00F15135">
        <w:tc>
          <w:tcPr>
            <w:tcW w:w="8234" w:type="dxa"/>
          </w:tcPr>
          <w:p w14:paraId="10967B7F" w14:textId="77777777" w:rsidR="00426F47" w:rsidRDefault="00426F47" w:rsidP="00426F47">
            <w:pPr>
              <w:pStyle w:val="KodeProgram"/>
              <w:keepNext/>
            </w:pPr>
            <w:r>
              <w:t>&lt;?php</w:t>
            </w:r>
          </w:p>
          <w:p w14:paraId="780C8030" w14:textId="77777777" w:rsidR="00426F47" w:rsidRDefault="00426F47" w:rsidP="00426F47">
            <w:pPr>
              <w:pStyle w:val="KodeProgram"/>
              <w:keepNext/>
            </w:pPr>
          </w:p>
          <w:p w14:paraId="129EB577" w14:textId="77777777" w:rsidR="00426F47" w:rsidRDefault="00426F47" w:rsidP="00426F47">
            <w:pPr>
              <w:pStyle w:val="KodeProgram"/>
              <w:keepNext/>
            </w:pPr>
            <w:r>
              <w:t>class Penerbitan_ktp_model extends CI_Model</w:t>
            </w:r>
          </w:p>
          <w:p w14:paraId="6DA44BCD" w14:textId="77777777" w:rsidR="00426F47" w:rsidRDefault="00426F47" w:rsidP="00426F47">
            <w:pPr>
              <w:pStyle w:val="KodeProgram"/>
              <w:keepNext/>
            </w:pPr>
            <w:r>
              <w:t>{</w:t>
            </w:r>
          </w:p>
          <w:p w14:paraId="52FCF2CE" w14:textId="77777777" w:rsidR="00426F47" w:rsidRDefault="00426F47" w:rsidP="00426F47">
            <w:pPr>
              <w:pStyle w:val="KodeProgram"/>
              <w:keepNext/>
            </w:pPr>
            <w:r>
              <w:t xml:space="preserve">    public function __construct()</w:t>
            </w:r>
          </w:p>
          <w:p w14:paraId="4CFBA213" w14:textId="77777777" w:rsidR="00426F47" w:rsidRDefault="00426F47" w:rsidP="00426F47">
            <w:pPr>
              <w:pStyle w:val="KodeProgram"/>
              <w:keepNext/>
            </w:pPr>
            <w:r>
              <w:t xml:space="preserve">    {</w:t>
            </w:r>
          </w:p>
          <w:p w14:paraId="6C85998D" w14:textId="77777777" w:rsidR="00426F47" w:rsidRDefault="00426F47" w:rsidP="00426F47">
            <w:pPr>
              <w:pStyle w:val="KodeProgram"/>
              <w:keepNext/>
            </w:pPr>
            <w:r>
              <w:t xml:space="preserve">        parent::__construct();</w:t>
            </w:r>
          </w:p>
          <w:p w14:paraId="04630F70" w14:textId="77777777" w:rsidR="00F15135" w:rsidRDefault="00426F47" w:rsidP="00426F47">
            <w:pPr>
              <w:pStyle w:val="KodeProgram"/>
              <w:keepNext/>
            </w:pPr>
            <w:r>
              <w:t xml:space="preserve">    }</w:t>
            </w:r>
          </w:p>
          <w:p w14:paraId="6753DDDA" w14:textId="77777777" w:rsidR="00426F47" w:rsidRDefault="00426F47" w:rsidP="00426F47">
            <w:pPr>
              <w:pStyle w:val="KodeProgram"/>
              <w:keepNext/>
            </w:pPr>
          </w:p>
          <w:p w14:paraId="20096281" w14:textId="77777777" w:rsidR="00426F47" w:rsidRDefault="00426F47" w:rsidP="00426F47">
            <w:pPr>
              <w:pStyle w:val="KodeProgram"/>
              <w:keepNext/>
            </w:pPr>
            <w:r>
              <w:t xml:space="preserve">    public function set_status_pengajuan($id_pengajuan)</w:t>
            </w:r>
          </w:p>
          <w:p w14:paraId="2314AD0E" w14:textId="77777777" w:rsidR="00426F47" w:rsidRDefault="00426F47" w:rsidP="00426F47">
            <w:pPr>
              <w:pStyle w:val="KodeProgram"/>
              <w:keepNext/>
            </w:pPr>
            <w:r>
              <w:t xml:space="preserve">    {</w:t>
            </w:r>
          </w:p>
          <w:p w14:paraId="6B3FC2C8" w14:textId="77777777" w:rsidR="00426F47" w:rsidRDefault="00426F47" w:rsidP="00426F47">
            <w:pPr>
              <w:pStyle w:val="KodeProgram"/>
              <w:keepNext/>
            </w:pPr>
            <w:r>
              <w:t xml:space="preserve">        $post = $this-&gt;input-&gt;post();</w:t>
            </w:r>
          </w:p>
          <w:p w14:paraId="0820648D" w14:textId="77777777" w:rsidR="00426F47" w:rsidRDefault="00426F47" w:rsidP="00426F47">
            <w:pPr>
              <w:pStyle w:val="KodeProgram"/>
              <w:keepNext/>
            </w:pPr>
            <w:r>
              <w:t xml:space="preserve">        $status_pengajuan = $post['status_pengajuan'];</w:t>
            </w:r>
          </w:p>
          <w:p w14:paraId="5DBE2C4B" w14:textId="77777777" w:rsidR="00426F47" w:rsidRDefault="00426F47" w:rsidP="00426F47">
            <w:pPr>
              <w:pStyle w:val="KodeProgram"/>
              <w:keepNext/>
            </w:pPr>
            <w:r>
              <w:t xml:space="preserve">        </w:t>
            </w:r>
            <w:proofErr w:type="gramStart"/>
            <w:r>
              <w:t>if(</w:t>
            </w:r>
            <w:proofErr w:type="gramEnd"/>
            <w:r>
              <w:t>!empty($post['komentar']) or $post['komentar'] != '') {</w:t>
            </w:r>
          </w:p>
          <w:p w14:paraId="63B6267D" w14:textId="77777777" w:rsidR="00426F47" w:rsidRDefault="00426F47" w:rsidP="00426F47">
            <w:pPr>
              <w:pStyle w:val="KodeProgram"/>
              <w:keepNext/>
            </w:pPr>
            <w:r>
              <w:t xml:space="preserve">            $komentar = $post['komentar'];</w:t>
            </w:r>
          </w:p>
          <w:p w14:paraId="5DEF832B" w14:textId="77777777" w:rsidR="00426F47" w:rsidRDefault="00426F47" w:rsidP="00426F47">
            <w:pPr>
              <w:pStyle w:val="KodeProgram"/>
              <w:keepNext/>
            </w:pPr>
            <w:r>
              <w:t xml:space="preserve">        } else {</w:t>
            </w:r>
          </w:p>
          <w:p w14:paraId="4887E8D4" w14:textId="77777777" w:rsidR="00426F47" w:rsidRDefault="00426F47" w:rsidP="00426F47">
            <w:pPr>
              <w:pStyle w:val="KodeProgram"/>
              <w:keepNext/>
            </w:pPr>
            <w:r>
              <w:t xml:space="preserve">            $komentar = null;</w:t>
            </w:r>
          </w:p>
          <w:p w14:paraId="20FBEF8C" w14:textId="77777777" w:rsidR="00426F47" w:rsidRDefault="00426F47" w:rsidP="00426F47">
            <w:pPr>
              <w:pStyle w:val="KodeProgram"/>
              <w:keepNext/>
            </w:pPr>
            <w:r>
              <w:t xml:space="preserve">        }</w:t>
            </w:r>
          </w:p>
          <w:p w14:paraId="7C21A23A" w14:textId="77777777" w:rsidR="00426F47" w:rsidRDefault="00426F47" w:rsidP="00426F47">
            <w:pPr>
              <w:pStyle w:val="KodeProgram"/>
              <w:keepNext/>
            </w:pPr>
          </w:p>
          <w:p w14:paraId="31597924" w14:textId="77777777" w:rsidR="00426F47" w:rsidRDefault="00426F47" w:rsidP="00426F47">
            <w:pPr>
              <w:pStyle w:val="KodeProgram"/>
              <w:keepNext/>
            </w:pPr>
            <w:r>
              <w:t xml:space="preserve">        $data = array(</w:t>
            </w:r>
          </w:p>
          <w:p w14:paraId="50892D79" w14:textId="77777777" w:rsidR="00426F47" w:rsidRDefault="00426F47" w:rsidP="00426F47">
            <w:pPr>
              <w:pStyle w:val="KodeProgram"/>
              <w:keepNext/>
            </w:pPr>
            <w:r>
              <w:t xml:space="preserve">            'pengajuan_status_pengajuan_id' =&gt; $status_pengajuan,</w:t>
            </w:r>
          </w:p>
          <w:p w14:paraId="39A25B2A" w14:textId="77777777" w:rsidR="00426F47" w:rsidRDefault="00426F47" w:rsidP="00426F47">
            <w:pPr>
              <w:pStyle w:val="KodeProgram"/>
              <w:keepNext/>
            </w:pPr>
            <w:r>
              <w:t xml:space="preserve">            'pengajuan_komen' =&gt; $komentar</w:t>
            </w:r>
          </w:p>
          <w:p w14:paraId="24903CCA" w14:textId="77777777" w:rsidR="00426F47" w:rsidRDefault="00426F47" w:rsidP="00426F47">
            <w:pPr>
              <w:pStyle w:val="KodeProgram"/>
              <w:keepNext/>
            </w:pPr>
            <w:r>
              <w:t xml:space="preserve">        );</w:t>
            </w:r>
          </w:p>
          <w:p w14:paraId="4C78E5C0" w14:textId="77777777" w:rsidR="00426F47" w:rsidRDefault="00426F47" w:rsidP="00426F47">
            <w:pPr>
              <w:pStyle w:val="KodeProgram"/>
              <w:keepNext/>
            </w:pPr>
          </w:p>
          <w:p w14:paraId="5512E4D2" w14:textId="77777777" w:rsidR="00426F47" w:rsidRDefault="00426F47" w:rsidP="00426F47">
            <w:pPr>
              <w:pStyle w:val="KodeProgram"/>
              <w:keepNext/>
            </w:pPr>
            <w:r>
              <w:t xml:space="preserve">        $this-&gt;db-&gt;where('pengajuan_id', $id_pengajuan);</w:t>
            </w:r>
          </w:p>
          <w:p w14:paraId="50E11F9C" w14:textId="77777777" w:rsidR="00426F47" w:rsidRDefault="00426F47" w:rsidP="00426F47">
            <w:pPr>
              <w:pStyle w:val="KodeProgram"/>
              <w:keepNext/>
            </w:pPr>
            <w:r>
              <w:t xml:space="preserve">        return $this-&gt;db-&gt;update('ta_pengajuan', $data);</w:t>
            </w:r>
          </w:p>
          <w:p w14:paraId="67867CE9" w14:textId="77777777" w:rsidR="00426F47" w:rsidRDefault="00426F47" w:rsidP="00426F47">
            <w:pPr>
              <w:pStyle w:val="KodeProgram"/>
              <w:keepNext/>
            </w:pPr>
            <w:r>
              <w:t xml:space="preserve">    }</w:t>
            </w:r>
          </w:p>
          <w:p w14:paraId="375B94E0" w14:textId="2D72DD4C" w:rsidR="00426F47" w:rsidRDefault="00426F47" w:rsidP="003A5B61">
            <w:pPr>
              <w:pStyle w:val="KodeProgram"/>
              <w:keepNext/>
            </w:pPr>
            <w:r>
              <w:t>}</w:t>
            </w:r>
          </w:p>
        </w:tc>
      </w:tr>
    </w:tbl>
    <w:p w14:paraId="1969DA3F" w14:textId="4CDDC453" w:rsidR="00F15135" w:rsidRPr="003A5B61" w:rsidRDefault="003A5B61" w:rsidP="003A5B61">
      <w:pPr>
        <w:pStyle w:val="Caption"/>
      </w:pPr>
      <w:bookmarkStart w:id="112" w:name="_Toc60912041"/>
      <w:r>
        <w:t xml:space="preserve">Kode Program 5. </w:t>
      </w:r>
      <w:r w:rsidR="00D93194">
        <w:rPr>
          <w:noProof/>
        </w:rPr>
        <w:fldChar w:fldCharType="begin"/>
      </w:r>
      <w:r w:rsidR="00D93194">
        <w:rPr>
          <w:noProof/>
        </w:rPr>
        <w:instrText xml:space="preserve"> SEQ Kode_Program_5. \* ARABIC </w:instrText>
      </w:r>
      <w:r w:rsidR="00D93194">
        <w:rPr>
          <w:noProof/>
        </w:rPr>
        <w:fldChar w:fldCharType="separate"/>
      </w:r>
      <w:proofErr w:type="gramStart"/>
      <w:r>
        <w:rPr>
          <w:noProof/>
        </w:rPr>
        <w:t>6</w:t>
      </w:r>
      <w:r w:rsidR="00D93194">
        <w:rPr>
          <w:noProof/>
        </w:rPr>
        <w:fldChar w:fldCharType="end"/>
      </w:r>
      <w:r>
        <w:t xml:space="preserve"> </w:t>
      </w:r>
      <w:r w:rsidR="00A03CFE">
        <w:rPr>
          <w:b w:val="0"/>
        </w:rPr>
        <w:t>Penerbitan</w:t>
      </w:r>
      <w:r w:rsidR="00F15135">
        <w:rPr>
          <w:b w:val="0"/>
        </w:rPr>
        <w:t>_ktp_model.php</w:t>
      </w:r>
      <w:bookmarkEnd w:id="112"/>
      <w:proofErr w:type="gramEnd"/>
    </w:p>
    <w:p w14:paraId="66234D33" w14:textId="25A05761" w:rsidR="00F15135" w:rsidRPr="00F15135" w:rsidRDefault="00F15135" w:rsidP="00F15135">
      <w:pPr>
        <w:ind w:firstLine="851"/>
      </w:pPr>
      <w:proofErr w:type="gramStart"/>
      <w:r>
        <w:t xml:space="preserve">Kode Program </w:t>
      </w:r>
      <w:r w:rsidR="003A5B61">
        <w:t>5</w:t>
      </w:r>
      <w:r>
        <w:t xml:space="preserve">.6 adalah kode program yang digunakan untuk melakukan perubahan status pengajuan KTP pada tabel </w:t>
      </w:r>
      <w:r w:rsidRPr="00F15135">
        <w:rPr>
          <w:rStyle w:val="KodeProgramChar"/>
        </w:rPr>
        <w:t>ta_pengajuan</w:t>
      </w:r>
      <w:r>
        <w:t>.</w:t>
      </w:r>
      <w:proofErr w:type="gramEnd"/>
    </w:p>
    <w:p w14:paraId="5F0740AC" w14:textId="16E7B3E4" w:rsidR="00E510EF" w:rsidRDefault="00E510EF" w:rsidP="00BA47B6"/>
    <w:p w14:paraId="5956FB2D" w14:textId="56202181" w:rsidR="00E510EF" w:rsidRDefault="00E510EF" w:rsidP="00A0746C">
      <w:pPr>
        <w:pStyle w:val="ListParagraph"/>
        <w:numPr>
          <w:ilvl w:val="0"/>
          <w:numId w:val="24"/>
        </w:numPr>
        <w:ind w:left="851" w:hanging="851"/>
      </w:pPr>
      <w:r>
        <w:t>Controller Penerbitan KK</w:t>
      </w:r>
    </w:p>
    <w:p w14:paraId="1DA525E4" w14:textId="33CBB277" w:rsidR="00E510EF" w:rsidRDefault="00E510EF" w:rsidP="00E510EF">
      <w:pPr>
        <w:pStyle w:val="ListParagraph"/>
        <w:ind w:left="0" w:firstLine="851"/>
      </w:pPr>
      <w:proofErr w:type="gramStart"/>
      <w:r>
        <w:t xml:space="preserve">Controller Penerbitan KK adalah </w:t>
      </w:r>
      <w:r w:rsidRPr="00E510EF">
        <w:rPr>
          <w:i/>
        </w:rPr>
        <w:t>controller</w:t>
      </w:r>
      <w:r>
        <w:t xml:space="preserve"> yang digunakan untuk menerima </w:t>
      </w:r>
      <w:r w:rsidRPr="00E510EF">
        <w:rPr>
          <w:i/>
        </w:rPr>
        <w:t>request</w:t>
      </w:r>
      <w:r>
        <w:t xml:space="preserve"> perubahan status terhadap suatu pengajuan penerbitan KK.</w:t>
      </w:r>
      <w:proofErr w:type="gramEnd"/>
    </w:p>
    <w:p w14:paraId="5DE76F46" w14:textId="77777777" w:rsidR="00F15135" w:rsidRDefault="00F15135" w:rsidP="00F15135"/>
    <w:tbl>
      <w:tblPr>
        <w:tblStyle w:val="TableGrid"/>
        <w:tblW w:w="0" w:type="auto"/>
        <w:tblLook w:val="04A0" w:firstRow="1" w:lastRow="0" w:firstColumn="1" w:lastColumn="0" w:noHBand="0" w:noVBand="1"/>
      </w:tblPr>
      <w:tblGrid>
        <w:gridCol w:w="8234"/>
      </w:tblGrid>
      <w:tr w:rsidR="00F15135" w14:paraId="1E48B640" w14:textId="77777777" w:rsidTr="00F15135">
        <w:tc>
          <w:tcPr>
            <w:tcW w:w="8234" w:type="dxa"/>
          </w:tcPr>
          <w:p w14:paraId="2D5DCB91" w14:textId="77777777" w:rsidR="00DC089E" w:rsidRDefault="00DC089E" w:rsidP="00DC089E">
            <w:pPr>
              <w:pStyle w:val="KodeProgram"/>
              <w:keepNext/>
            </w:pPr>
            <w:r>
              <w:lastRenderedPageBreak/>
              <w:t>&lt;?php</w:t>
            </w:r>
          </w:p>
          <w:p w14:paraId="025744AF" w14:textId="77777777" w:rsidR="00DC089E" w:rsidRDefault="00DC089E" w:rsidP="00DC089E">
            <w:pPr>
              <w:pStyle w:val="KodeProgram"/>
              <w:keepNext/>
            </w:pPr>
            <w:r>
              <w:t>defined('BASEPATH') or exit('No direct script access allowed');</w:t>
            </w:r>
          </w:p>
          <w:p w14:paraId="68F29A3B" w14:textId="77777777" w:rsidR="00DC089E" w:rsidRDefault="00DC089E" w:rsidP="00DC089E">
            <w:pPr>
              <w:pStyle w:val="KodeProgram"/>
              <w:keepNext/>
            </w:pPr>
          </w:p>
          <w:p w14:paraId="3E13AD2A" w14:textId="77777777" w:rsidR="00DC089E" w:rsidRDefault="00DC089E" w:rsidP="00DC089E">
            <w:pPr>
              <w:pStyle w:val="KodeProgram"/>
              <w:keepNext/>
            </w:pPr>
            <w:r>
              <w:t>class Penerbitan_kk extends CI_Controller</w:t>
            </w:r>
          </w:p>
          <w:p w14:paraId="13E70C09" w14:textId="77777777" w:rsidR="00DC089E" w:rsidRDefault="00DC089E" w:rsidP="00DC089E">
            <w:pPr>
              <w:pStyle w:val="KodeProgram"/>
              <w:keepNext/>
            </w:pPr>
            <w:r>
              <w:t>{</w:t>
            </w:r>
          </w:p>
          <w:p w14:paraId="21C57EB4" w14:textId="77777777" w:rsidR="00DC089E" w:rsidRDefault="00DC089E" w:rsidP="00DC089E">
            <w:pPr>
              <w:pStyle w:val="KodeProgram"/>
              <w:keepNext/>
            </w:pPr>
            <w:r>
              <w:t xml:space="preserve">    public function __construct()</w:t>
            </w:r>
          </w:p>
          <w:p w14:paraId="309A732B" w14:textId="77777777" w:rsidR="00DC089E" w:rsidRDefault="00DC089E" w:rsidP="00DC089E">
            <w:pPr>
              <w:pStyle w:val="KodeProgram"/>
              <w:keepNext/>
            </w:pPr>
            <w:r>
              <w:t xml:space="preserve">    {</w:t>
            </w:r>
          </w:p>
          <w:p w14:paraId="3040FFCE" w14:textId="77777777" w:rsidR="00DC089E" w:rsidRDefault="00DC089E" w:rsidP="00DC089E">
            <w:pPr>
              <w:pStyle w:val="KodeProgram"/>
              <w:keepNext/>
            </w:pPr>
            <w:r>
              <w:t xml:space="preserve">        parent::__construct();</w:t>
            </w:r>
          </w:p>
          <w:p w14:paraId="48A24ABE" w14:textId="77777777" w:rsidR="00DC089E" w:rsidRDefault="00DC089E" w:rsidP="00DC089E">
            <w:pPr>
              <w:pStyle w:val="KodeProgram"/>
              <w:keepNext/>
            </w:pPr>
            <w:r>
              <w:t xml:space="preserve">        $this-&gt;load-&gt;model('Capil/Penerbitan_kk_model', 'penerbitan_kk_model');</w:t>
            </w:r>
          </w:p>
          <w:p w14:paraId="151A2AC0" w14:textId="77777777" w:rsidR="00DC089E" w:rsidRDefault="00DC089E" w:rsidP="00DC089E">
            <w:pPr>
              <w:pStyle w:val="KodeProgram"/>
              <w:keepNext/>
            </w:pPr>
            <w:r>
              <w:t xml:space="preserve">        $this-&gt;load-&gt;model('Ref_model');</w:t>
            </w:r>
          </w:p>
          <w:p w14:paraId="27E6C56B" w14:textId="77777777" w:rsidR="00DC089E" w:rsidRDefault="00DC089E" w:rsidP="00DC089E">
            <w:pPr>
              <w:pStyle w:val="KodeProgram"/>
              <w:keepNext/>
            </w:pPr>
            <w:r>
              <w:t xml:space="preserve">        $this-&gt;load-&gt;helper('check_login_helper');</w:t>
            </w:r>
          </w:p>
          <w:p w14:paraId="5B306027" w14:textId="77777777" w:rsidR="00DC089E" w:rsidRDefault="00DC089E" w:rsidP="00DC089E">
            <w:pPr>
              <w:pStyle w:val="KodeProgram"/>
              <w:keepNext/>
            </w:pPr>
            <w:r>
              <w:t xml:space="preserve">        check_login($this-&gt;session);</w:t>
            </w:r>
          </w:p>
          <w:p w14:paraId="294CCF50" w14:textId="77777777" w:rsidR="00F15135" w:rsidRDefault="00DC089E" w:rsidP="00DC089E">
            <w:pPr>
              <w:pStyle w:val="KodeProgram"/>
              <w:keepNext/>
            </w:pPr>
            <w:r>
              <w:t xml:space="preserve">    }</w:t>
            </w:r>
          </w:p>
          <w:p w14:paraId="02B9E93D" w14:textId="77777777" w:rsidR="00DC089E" w:rsidRDefault="00DC089E" w:rsidP="00DC089E">
            <w:pPr>
              <w:pStyle w:val="KodeProgram"/>
              <w:keepNext/>
            </w:pPr>
          </w:p>
          <w:p w14:paraId="37D6D937" w14:textId="77777777" w:rsidR="00DC089E" w:rsidRDefault="00DC089E" w:rsidP="00DC089E">
            <w:pPr>
              <w:pStyle w:val="KodeProgram"/>
              <w:keepNext/>
            </w:pPr>
            <w:r>
              <w:t xml:space="preserve">    public function set_status_pengajuan()</w:t>
            </w:r>
          </w:p>
          <w:p w14:paraId="4857E7F3" w14:textId="77777777" w:rsidR="00DC089E" w:rsidRDefault="00DC089E" w:rsidP="00DC089E">
            <w:pPr>
              <w:pStyle w:val="KodeProgram"/>
              <w:keepNext/>
            </w:pPr>
            <w:r>
              <w:t xml:space="preserve">    {</w:t>
            </w:r>
          </w:p>
          <w:p w14:paraId="6F6A2E5D" w14:textId="77777777" w:rsidR="00DC089E" w:rsidRDefault="00DC089E" w:rsidP="00DC089E">
            <w:pPr>
              <w:pStyle w:val="KodeProgram"/>
              <w:keepNext/>
            </w:pPr>
            <w:r>
              <w:t xml:space="preserve">        $post = $this-&gt;input-&gt;post();</w:t>
            </w:r>
          </w:p>
          <w:p w14:paraId="5781A4DD" w14:textId="77777777" w:rsidR="00DC089E" w:rsidRDefault="00DC089E" w:rsidP="00DC089E">
            <w:pPr>
              <w:pStyle w:val="KodeProgram"/>
              <w:keepNext/>
            </w:pPr>
            <w:r>
              <w:t xml:space="preserve">        $id_pengajuan = $post['id_pengajuan'];</w:t>
            </w:r>
          </w:p>
          <w:p w14:paraId="239E8E86" w14:textId="77777777" w:rsidR="00DC089E" w:rsidRDefault="00DC089E" w:rsidP="00DC089E">
            <w:pPr>
              <w:pStyle w:val="KodeProgram"/>
              <w:keepNext/>
            </w:pPr>
            <w:r>
              <w:t xml:space="preserve">        $status = $this-&gt;penerbitan_kk_model-&gt;set_status_pengajuan($id_pengajuan);</w:t>
            </w:r>
          </w:p>
          <w:p w14:paraId="14CE7529" w14:textId="77777777" w:rsidR="00DC089E" w:rsidRDefault="00DC089E" w:rsidP="00DC089E">
            <w:pPr>
              <w:pStyle w:val="KodeProgram"/>
              <w:keepNext/>
            </w:pPr>
          </w:p>
          <w:p w14:paraId="4F716E80" w14:textId="77777777" w:rsidR="00DC089E" w:rsidRDefault="00DC089E" w:rsidP="00DC089E">
            <w:pPr>
              <w:pStyle w:val="KodeProgram"/>
              <w:keepNext/>
            </w:pPr>
            <w:r>
              <w:t xml:space="preserve">        if($status) {</w:t>
            </w:r>
          </w:p>
          <w:p w14:paraId="4DA8FEB7" w14:textId="77777777" w:rsidR="00DC089E" w:rsidRDefault="00DC089E" w:rsidP="00DC089E">
            <w:pPr>
              <w:pStyle w:val="KodeProgram"/>
              <w:keepNext/>
            </w:pPr>
            <w:r>
              <w:t xml:space="preserve">            $this-&gt;output-&gt;set_content_type('application/json');</w:t>
            </w:r>
          </w:p>
          <w:p w14:paraId="674080A1" w14:textId="77777777" w:rsidR="00DC089E" w:rsidRDefault="00DC089E" w:rsidP="00DC089E">
            <w:pPr>
              <w:pStyle w:val="KodeProgram"/>
              <w:keepNext/>
            </w:pPr>
            <w:r>
              <w:t xml:space="preserve">            echo json_encode(array(</w:t>
            </w:r>
          </w:p>
          <w:p w14:paraId="30938BA3" w14:textId="77777777" w:rsidR="00DC089E" w:rsidRDefault="00DC089E" w:rsidP="00DC089E">
            <w:pPr>
              <w:pStyle w:val="KodeProgram"/>
              <w:keepNext/>
            </w:pPr>
            <w:r>
              <w:t xml:space="preserve">                'msg' =&gt; 'Success'</w:t>
            </w:r>
          </w:p>
          <w:p w14:paraId="2760BC51" w14:textId="77777777" w:rsidR="00DC089E" w:rsidRDefault="00DC089E" w:rsidP="00DC089E">
            <w:pPr>
              <w:pStyle w:val="KodeProgram"/>
              <w:keepNext/>
            </w:pPr>
            <w:r>
              <w:t xml:space="preserve">            ));</w:t>
            </w:r>
          </w:p>
          <w:p w14:paraId="45252992" w14:textId="77777777" w:rsidR="00DC089E" w:rsidRDefault="00DC089E" w:rsidP="00DC089E">
            <w:pPr>
              <w:pStyle w:val="KodeProgram"/>
              <w:keepNext/>
            </w:pPr>
            <w:r>
              <w:t xml:space="preserve">        }</w:t>
            </w:r>
          </w:p>
          <w:p w14:paraId="3DB89E15" w14:textId="77777777" w:rsidR="00DC089E" w:rsidRDefault="00DC089E" w:rsidP="00DC089E">
            <w:pPr>
              <w:pStyle w:val="KodeProgram"/>
              <w:keepNext/>
            </w:pPr>
            <w:r>
              <w:t xml:space="preserve">    }</w:t>
            </w:r>
          </w:p>
          <w:p w14:paraId="6E954F83" w14:textId="77777777" w:rsidR="00DC089E" w:rsidRDefault="00DC089E" w:rsidP="00DC089E">
            <w:pPr>
              <w:pStyle w:val="KodeProgram"/>
              <w:keepNext/>
            </w:pPr>
          </w:p>
          <w:p w14:paraId="5BD53B17" w14:textId="71184428" w:rsidR="00DC089E" w:rsidRDefault="00DC089E" w:rsidP="003A5B61">
            <w:pPr>
              <w:pStyle w:val="KodeProgram"/>
              <w:keepNext/>
            </w:pPr>
            <w:r>
              <w:t>}</w:t>
            </w:r>
          </w:p>
        </w:tc>
      </w:tr>
    </w:tbl>
    <w:p w14:paraId="4F9268D7" w14:textId="2D8C9C2E" w:rsidR="00F15135" w:rsidRPr="003A5B61" w:rsidRDefault="003A5B61" w:rsidP="003A5B61">
      <w:pPr>
        <w:pStyle w:val="Caption"/>
      </w:pPr>
      <w:bookmarkStart w:id="113" w:name="_Toc60912042"/>
      <w:r>
        <w:t xml:space="preserve">Kode Program 5. </w:t>
      </w:r>
      <w:r w:rsidR="00D93194">
        <w:rPr>
          <w:noProof/>
        </w:rPr>
        <w:fldChar w:fldCharType="begin"/>
      </w:r>
      <w:r w:rsidR="00D93194">
        <w:rPr>
          <w:noProof/>
        </w:rPr>
        <w:instrText xml:space="preserve"> SEQ Kode_Program_5. \* ARABIC </w:instrText>
      </w:r>
      <w:r w:rsidR="00D93194">
        <w:rPr>
          <w:noProof/>
        </w:rPr>
        <w:fldChar w:fldCharType="separate"/>
      </w:r>
      <w:proofErr w:type="gramStart"/>
      <w:r>
        <w:rPr>
          <w:noProof/>
        </w:rPr>
        <w:t>7</w:t>
      </w:r>
      <w:r w:rsidR="00D93194">
        <w:rPr>
          <w:noProof/>
        </w:rPr>
        <w:fldChar w:fldCharType="end"/>
      </w:r>
      <w:r>
        <w:t xml:space="preserve"> </w:t>
      </w:r>
      <w:r w:rsidR="00A03CFE">
        <w:rPr>
          <w:b w:val="0"/>
        </w:rPr>
        <w:t>Penerbitan</w:t>
      </w:r>
      <w:r w:rsidR="00F15135">
        <w:rPr>
          <w:b w:val="0"/>
        </w:rPr>
        <w:t>_kk.php</w:t>
      </w:r>
      <w:bookmarkEnd w:id="113"/>
      <w:proofErr w:type="gramEnd"/>
    </w:p>
    <w:p w14:paraId="5DD400B6" w14:textId="1E80DD9C" w:rsidR="00F15135" w:rsidRPr="00F15135" w:rsidRDefault="003A5B61" w:rsidP="00F15135">
      <w:pPr>
        <w:ind w:firstLine="851"/>
      </w:pPr>
      <w:proofErr w:type="gramStart"/>
      <w:r>
        <w:t>Kode Program 5</w:t>
      </w:r>
      <w:r w:rsidR="00F15135">
        <w:t>.7 adalah kode program yang digunakan untuk menerima request berdasarkan route mapping perubahan status pengajuan KK dan load view dengan data yang telah diubah.</w:t>
      </w:r>
      <w:proofErr w:type="gramEnd"/>
    </w:p>
    <w:p w14:paraId="1BFFA832" w14:textId="6A6E30A5" w:rsidR="00E510EF" w:rsidRDefault="00E510EF" w:rsidP="00E510EF"/>
    <w:p w14:paraId="7FCBBB06" w14:textId="5E591450" w:rsidR="00E510EF" w:rsidRDefault="00E510EF" w:rsidP="00A0746C">
      <w:pPr>
        <w:pStyle w:val="ListParagraph"/>
        <w:numPr>
          <w:ilvl w:val="0"/>
          <w:numId w:val="24"/>
        </w:numPr>
        <w:ind w:left="851" w:hanging="851"/>
      </w:pPr>
      <w:r>
        <w:t>Controller Penerbitan KTP</w:t>
      </w:r>
    </w:p>
    <w:p w14:paraId="2E5CB716" w14:textId="288A4045" w:rsidR="00E510EF" w:rsidRDefault="00E510EF" w:rsidP="00E510EF">
      <w:pPr>
        <w:pStyle w:val="ListParagraph"/>
        <w:ind w:left="0" w:firstLine="851"/>
      </w:pPr>
      <w:proofErr w:type="gramStart"/>
      <w:r>
        <w:t xml:space="preserve">Controller Penerbitan KTP adalah </w:t>
      </w:r>
      <w:r w:rsidRPr="00E510EF">
        <w:rPr>
          <w:i/>
        </w:rPr>
        <w:t>controller</w:t>
      </w:r>
      <w:r>
        <w:t xml:space="preserve"> yang digunakan untuk menerima </w:t>
      </w:r>
      <w:r w:rsidRPr="00E510EF">
        <w:rPr>
          <w:i/>
        </w:rPr>
        <w:t>request</w:t>
      </w:r>
      <w:r>
        <w:t xml:space="preserve"> perubahan status terhadap suatu pengajuan penerbitan KTP.</w:t>
      </w:r>
      <w:proofErr w:type="gramEnd"/>
    </w:p>
    <w:p w14:paraId="0BE79957" w14:textId="77777777" w:rsidR="005C462E" w:rsidRDefault="005C462E" w:rsidP="005C462E"/>
    <w:tbl>
      <w:tblPr>
        <w:tblStyle w:val="TableGrid"/>
        <w:tblW w:w="0" w:type="auto"/>
        <w:tblLook w:val="04A0" w:firstRow="1" w:lastRow="0" w:firstColumn="1" w:lastColumn="0" w:noHBand="0" w:noVBand="1"/>
      </w:tblPr>
      <w:tblGrid>
        <w:gridCol w:w="8234"/>
      </w:tblGrid>
      <w:tr w:rsidR="005C462E" w14:paraId="0C0295AA" w14:textId="77777777" w:rsidTr="005C462E">
        <w:tc>
          <w:tcPr>
            <w:tcW w:w="8234" w:type="dxa"/>
          </w:tcPr>
          <w:p w14:paraId="403B80E7" w14:textId="77777777" w:rsidR="00802F5E" w:rsidRDefault="00802F5E" w:rsidP="00802F5E">
            <w:pPr>
              <w:pStyle w:val="KodeProgram"/>
              <w:keepNext/>
            </w:pPr>
            <w:r>
              <w:lastRenderedPageBreak/>
              <w:t>&lt;?php</w:t>
            </w:r>
          </w:p>
          <w:p w14:paraId="45CCF67C" w14:textId="77777777" w:rsidR="00802F5E" w:rsidRDefault="00802F5E" w:rsidP="00802F5E">
            <w:pPr>
              <w:pStyle w:val="KodeProgram"/>
              <w:keepNext/>
            </w:pPr>
            <w:r>
              <w:t>defined('BASEPATH') or exit('No direct script access allowed');</w:t>
            </w:r>
          </w:p>
          <w:p w14:paraId="6318C158" w14:textId="77777777" w:rsidR="00802F5E" w:rsidRDefault="00802F5E" w:rsidP="00802F5E">
            <w:pPr>
              <w:pStyle w:val="KodeProgram"/>
              <w:keepNext/>
            </w:pPr>
          </w:p>
          <w:p w14:paraId="47BE460D" w14:textId="77777777" w:rsidR="00802F5E" w:rsidRDefault="00802F5E" w:rsidP="00802F5E">
            <w:pPr>
              <w:pStyle w:val="KodeProgram"/>
              <w:keepNext/>
            </w:pPr>
            <w:r>
              <w:t>class Penerbitan_ktp extends CI_Controller</w:t>
            </w:r>
          </w:p>
          <w:p w14:paraId="69924EF1" w14:textId="77777777" w:rsidR="00802F5E" w:rsidRDefault="00802F5E" w:rsidP="00802F5E">
            <w:pPr>
              <w:pStyle w:val="KodeProgram"/>
              <w:keepNext/>
            </w:pPr>
            <w:r>
              <w:t>{</w:t>
            </w:r>
          </w:p>
          <w:p w14:paraId="2CEB54CF" w14:textId="77777777" w:rsidR="00802F5E" w:rsidRDefault="00802F5E" w:rsidP="00802F5E">
            <w:pPr>
              <w:pStyle w:val="KodeProgram"/>
              <w:keepNext/>
            </w:pPr>
            <w:r>
              <w:t xml:space="preserve">    public function __construct()</w:t>
            </w:r>
          </w:p>
          <w:p w14:paraId="5B215A32" w14:textId="77777777" w:rsidR="00802F5E" w:rsidRDefault="00802F5E" w:rsidP="00802F5E">
            <w:pPr>
              <w:pStyle w:val="KodeProgram"/>
              <w:keepNext/>
            </w:pPr>
            <w:r>
              <w:t xml:space="preserve">    {</w:t>
            </w:r>
          </w:p>
          <w:p w14:paraId="298E1791" w14:textId="77777777" w:rsidR="00802F5E" w:rsidRDefault="00802F5E" w:rsidP="00802F5E">
            <w:pPr>
              <w:pStyle w:val="KodeProgram"/>
              <w:keepNext/>
            </w:pPr>
            <w:r>
              <w:t xml:space="preserve">        parent::__construct();</w:t>
            </w:r>
          </w:p>
          <w:p w14:paraId="4B2AE2A0" w14:textId="77777777" w:rsidR="00802F5E" w:rsidRDefault="00802F5E" w:rsidP="00802F5E">
            <w:pPr>
              <w:pStyle w:val="KodeProgram"/>
              <w:keepNext/>
            </w:pPr>
            <w:r>
              <w:t xml:space="preserve">        $this-&gt;load-&gt;model('Capil/Penerbitan_ktp_model', 'penerbitan_ktp_model');</w:t>
            </w:r>
          </w:p>
          <w:p w14:paraId="474502DE" w14:textId="77777777" w:rsidR="00802F5E" w:rsidRDefault="00802F5E" w:rsidP="00802F5E">
            <w:pPr>
              <w:pStyle w:val="KodeProgram"/>
              <w:keepNext/>
            </w:pPr>
            <w:r>
              <w:t xml:space="preserve">        $this-&gt;load-&gt;model('Ref_model');</w:t>
            </w:r>
          </w:p>
          <w:p w14:paraId="3D8BEA52" w14:textId="77777777" w:rsidR="00802F5E" w:rsidRDefault="00802F5E" w:rsidP="00802F5E">
            <w:pPr>
              <w:pStyle w:val="KodeProgram"/>
              <w:keepNext/>
            </w:pPr>
            <w:r>
              <w:t xml:space="preserve">        $this-&gt;load-&gt;helper('check_login_helper');</w:t>
            </w:r>
          </w:p>
          <w:p w14:paraId="3BA9264E" w14:textId="77777777" w:rsidR="00802F5E" w:rsidRDefault="00802F5E" w:rsidP="00802F5E">
            <w:pPr>
              <w:pStyle w:val="KodeProgram"/>
              <w:keepNext/>
            </w:pPr>
            <w:r>
              <w:t xml:space="preserve">        check_login($this-&gt;session);</w:t>
            </w:r>
          </w:p>
          <w:p w14:paraId="2703AE4D" w14:textId="77777777" w:rsidR="005C462E" w:rsidRDefault="00802F5E" w:rsidP="00802F5E">
            <w:pPr>
              <w:pStyle w:val="KodeProgram"/>
              <w:keepNext/>
            </w:pPr>
            <w:r>
              <w:t xml:space="preserve">    }</w:t>
            </w:r>
          </w:p>
          <w:p w14:paraId="53429192" w14:textId="77777777" w:rsidR="00802F5E" w:rsidRDefault="00802F5E" w:rsidP="00802F5E">
            <w:pPr>
              <w:pStyle w:val="KodeProgram"/>
              <w:keepNext/>
            </w:pPr>
          </w:p>
          <w:p w14:paraId="630FAFCE" w14:textId="77777777" w:rsidR="00802F5E" w:rsidRDefault="00802F5E" w:rsidP="00802F5E">
            <w:pPr>
              <w:pStyle w:val="KodeProgram"/>
              <w:keepNext/>
            </w:pPr>
            <w:r>
              <w:t xml:space="preserve">    public function set_status_pengajuan()</w:t>
            </w:r>
          </w:p>
          <w:p w14:paraId="6BD8502B" w14:textId="77777777" w:rsidR="00802F5E" w:rsidRDefault="00802F5E" w:rsidP="00802F5E">
            <w:pPr>
              <w:pStyle w:val="KodeProgram"/>
              <w:keepNext/>
            </w:pPr>
            <w:r>
              <w:t xml:space="preserve">    {</w:t>
            </w:r>
          </w:p>
          <w:p w14:paraId="648875C2" w14:textId="77777777" w:rsidR="00802F5E" w:rsidRDefault="00802F5E" w:rsidP="00802F5E">
            <w:pPr>
              <w:pStyle w:val="KodeProgram"/>
              <w:keepNext/>
            </w:pPr>
            <w:r>
              <w:t xml:space="preserve">        $post = $this-&gt;input-&gt;post();</w:t>
            </w:r>
          </w:p>
          <w:p w14:paraId="621A824B" w14:textId="77777777" w:rsidR="00802F5E" w:rsidRDefault="00802F5E" w:rsidP="00802F5E">
            <w:pPr>
              <w:pStyle w:val="KodeProgram"/>
              <w:keepNext/>
            </w:pPr>
            <w:r>
              <w:t xml:space="preserve">        $id_pengajuan = $post['id_pengajuan'];</w:t>
            </w:r>
          </w:p>
          <w:p w14:paraId="2E0569E3" w14:textId="77777777" w:rsidR="00802F5E" w:rsidRDefault="00802F5E" w:rsidP="00802F5E">
            <w:pPr>
              <w:pStyle w:val="KodeProgram"/>
              <w:keepNext/>
            </w:pPr>
            <w:r>
              <w:t xml:space="preserve">        $status = $this-&gt;penerbitan_ktp_model-&gt;set_status_pengajuan($id_pengajuan);</w:t>
            </w:r>
          </w:p>
          <w:p w14:paraId="20BBFFDC" w14:textId="77777777" w:rsidR="00802F5E" w:rsidRDefault="00802F5E" w:rsidP="00802F5E">
            <w:pPr>
              <w:pStyle w:val="KodeProgram"/>
              <w:keepNext/>
            </w:pPr>
          </w:p>
          <w:p w14:paraId="67535EF4" w14:textId="77777777" w:rsidR="00802F5E" w:rsidRDefault="00802F5E" w:rsidP="00802F5E">
            <w:pPr>
              <w:pStyle w:val="KodeProgram"/>
              <w:keepNext/>
            </w:pPr>
            <w:r>
              <w:t xml:space="preserve">        if($status) {</w:t>
            </w:r>
          </w:p>
          <w:p w14:paraId="046EB426" w14:textId="77777777" w:rsidR="00802F5E" w:rsidRDefault="00802F5E" w:rsidP="00802F5E">
            <w:pPr>
              <w:pStyle w:val="KodeProgram"/>
              <w:keepNext/>
            </w:pPr>
            <w:r>
              <w:t xml:space="preserve">            $this-&gt;output-&gt;set_content_type('application/json');</w:t>
            </w:r>
          </w:p>
          <w:p w14:paraId="2601D2CC" w14:textId="77777777" w:rsidR="00802F5E" w:rsidRDefault="00802F5E" w:rsidP="00802F5E">
            <w:pPr>
              <w:pStyle w:val="KodeProgram"/>
              <w:keepNext/>
            </w:pPr>
            <w:r>
              <w:t xml:space="preserve">            echo json_encode(array(</w:t>
            </w:r>
          </w:p>
          <w:p w14:paraId="2F00B068" w14:textId="77777777" w:rsidR="00802F5E" w:rsidRDefault="00802F5E" w:rsidP="00802F5E">
            <w:pPr>
              <w:pStyle w:val="KodeProgram"/>
              <w:keepNext/>
            </w:pPr>
            <w:r>
              <w:t xml:space="preserve">                'msg' =&gt; 'Success'</w:t>
            </w:r>
          </w:p>
          <w:p w14:paraId="487C4685" w14:textId="77777777" w:rsidR="00802F5E" w:rsidRDefault="00802F5E" w:rsidP="00802F5E">
            <w:pPr>
              <w:pStyle w:val="KodeProgram"/>
              <w:keepNext/>
            </w:pPr>
            <w:r>
              <w:t xml:space="preserve">            ));</w:t>
            </w:r>
          </w:p>
          <w:p w14:paraId="62AA33C2" w14:textId="77777777" w:rsidR="00802F5E" w:rsidRDefault="00802F5E" w:rsidP="00802F5E">
            <w:pPr>
              <w:pStyle w:val="KodeProgram"/>
              <w:keepNext/>
            </w:pPr>
            <w:r>
              <w:t xml:space="preserve">        }</w:t>
            </w:r>
          </w:p>
          <w:p w14:paraId="36907258" w14:textId="77777777" w:rsidR="00802F5E" w:rsidRDefault="00802F5E" w:rsidP="00802F5E">
            <w:pPr>
              <w:pStyle w:val="KodeProgram"/>
              <w:keepNext/>
            </w:pPr>
            <w:r>
              <w:t xml:space="preserve">    }</w:t>
            </w:r>
          </w:p>
          <w:p w14:paraId="17575272" w14:textId="5E7F5DC7" w:rsidR="00802F5E" w:rsidRDefault="00802F5E" w:rsidP="003A5B61">
            <w:pPr>
              <w:pStyle w:val="KodeProgram"/>
              <w:keepNext/>
            </w:pPr>
            <w:r>
              <w:t>}</w:t>
            </w:r>
          </w:p>
        </w:tc>
      </w:tr>
    </w:tbl>
    <w:p w14:paraId="62192A25" w14:textId="7955F512" w:rsidR="005C462E" w:rsidRPr="003A5B61" w:rsidRDefault="003A5B61" w:rsidP="003A5B61">
      <w:pPr>
        <w:pStyle w:val="Caption"/>
      </w:pPr>
      <w:bookmarkStart w:id="114" w:name="_Toc60912043"/>
      <w:r>
        <w:t xml:space="preserve">Kode Program 5. </w:t>
      </w:r>
      <w:r w:rsidR="00D93194">
        <w:rPr>
          <w:noProof/>
        </w:rPr>
        <w:fldChar w:fldCharType="begin"/>
      </w:r>
      <w:r w:rsidR="00D93194">
        <w:rPr>
          <w:noProof/>
        </w:rPr>
        <w:instrText xml:space="preserve"> SEQ Kode_Program_5. \* ARABIC </w:instrText>
      </w:r>
      <w:r w:rsidR="00D93194">
        <w:rPr>
          <w:noProof/>
        </w:rPr>
        <w:fldChar w:fldCharType="separate"/>
      </w:r>
      <w:proofErr w:type="gramStart"/>
      <w:r>
        <w:rPr>
          <w:noProof/>
        </w:rPr>
        <w:t>8</w:t>
      </w:r>
      <w:r w:rsidR="00D93194">
        <w:rPr>
          <w:noProof/>
        </w:rPr>
        <w:fldChar w:fldCharType="end"/>
      </w:r>
      <w:r>
        <w:t xml:space="preserve"> </w:t>
      </w:r>
      <w:r w:rsidR="00A03CFE">
        <w:rPr>
          <w:b w:val="0"/>
        </w:rPr>
        <w:t>Penerbitan</w:t>
      </w:r>
      <w:r w:rsidR="005C462E">
        <w:rPr>
          <w:b w:val="0"/>
        </w:rPr>
        <w:t>_kk.php</w:t>
      </w:r>
      <w:bookmarkEnd w:id="114"/>
      <w:proofErr w:type="gramEnd"/>
    </w:p>
    <w:p w14:paraId="0027FB99" w14:textId="46E6FFEB" w:rsidR="005C462E" w:rsidRPr="005C462E" w:rsidRDefault="003A5B61" w:rsidP="005C462E">
      <w:pPr>
        <w:ind w:firstLine="851"/>
      </w:pPr>
      <w:proofErr w:type="gramStart"/>
      <w:r>
        <w:t>Kode Program 5</w:t>
      </w:r>
      <w:r w:rsidR="005C462E">
        <w:t>.8 adalah kode program yang digunakan untuk menerima request berdasarkan route mapping perubahan status pengajuan KTP dan load view dengan data yang telah diubah.</w:t>
      </w:r>
      <w:proofErr w:type="gramEnd"/>
    </w:p>
    <w:p w14:paraId="192B3729" w14:textId="77777777" w:rsidR="0057532D" w:rsidRPr="0057532D" w:rsidRDefault="0057532D" w:rsidP="0057532D">
      <w:pPr>
        <w:ind w:firstLine="851"/>
      </w:pPr>
    </w:p>
    <w:p w14:paraId="11DBF862" w14:textId="0FF2D025" w:rsidR="00357495" w:rsidRDefault="0057532D" w:rsidP="00A0746C">
      <w:pPr>
        <w:pStyle w:val="Heading3"/>
        <w:numPr>
          <w:ilvl w:val="0"/>
          <w:numId w:val="18"/>
        </w:numPr>
        <w:ind w:left="851" w:hanging="851"/>
      </w:pPr>
      <w:bookmarkStart w:id="115" w:name="_Toc61213515"/>
      <w:r>
        <w:t>Hasil</w:t>
      </w:r>
      <w:bookmarkEnd w:id="115"/>
    </w:p>
    <w:p w14:paraId="6E1D3576" w14:textId="39108381" w:rsidR="005E387D" w:rsidRDefault="005E387D" w:rsidP="005E387D">
      <w:pPr>
        <w:ind w:firstLine="851"/>
      </w:pPr>
      <w:proofErr w:type="gramStart"/>
      <w:r>
        <w:t>Aplikasi SIDILAN Modul Capil adalah aplikasi untuk menampilkan</w:t>
      </w:r>
      <w:r w:rsidR="00323E56">
        <w:t xml:space="preserve"> serta memproses</w:t>
      </w:r>
      <w:r>
        <w:t xml:space="preserve"> data pengaj</w:t>
      </w:r>
      <w:r w:rsidR="00323E56">
        <w:t>uan berkas pencatatan sipil di Kabupaten Gianyar.</w:t>
      </w:r>
      <w:proofErr w:type="gramEnd"/>
    </w:p>
    <w:p w14:paraId="22186050" w14:textId="3663A7D2" w:rsidR="0004060C" w:rsidRDefault="0004060C" w:rsidP="00A0746C">
      <w:pPr>
        <w:pStyle w:val="ListParagraph"/>
        <w:numPr>
          <w:ilvl w:val="0"/>
          <w:numId w:val="25"/>
        </w:numPr>
        <w:ind w:left="851" w:hanging="851"/>
      </w:pPr>
      <w:r>
        <w:t xml:space="preserve">Daftar Pengajuan </w:t>
      </w:r>
      <w:r w:rsidR="00323E56">
        <w:t xml:space="preserve">Penerbitan </w:t>
      </w:r>
      <w:r>
        <w:t>KK</w:t>
      </w:r>
      <w:r w:rsidR="00323E56">
        <w:t xml:space="preserve"> Baru</w:t>
      </w:r>
    </w:p>
    <w:p w14:paraId="1D7828C2" w14:textId="5E5B85C2" w:rsidR="00323E56" w:rsidRDefault="00323E56" w:rsidP="00323E56">
      <w:pPr>
        <w:pStyle w:val="ListParagraph"/>
        <w:ind w:left="0" w:firstLine="851"/>
      </w:pPr>
      <w:proofErr w:type="gramStart"/>
      <w:r>
        <w:t>Daftar Pengajuan Penerbitan KK Baru adalah halaman yang menampilkan daftar permohonan</w:t>
      </w:r>
      <w:r w:rsidR="00F668E2">
        <w:t xml:space="preserve"> pengajuan KK</w:t>
      </w:r>
      <w:r w:rsidR="00013772">
        <w:t xml:space="preserve"> serta beberapa informasi umum</w:t>
      </w:r>
      <w:r>
        <w:t xml:space="preserve"> y</w:t>
      </w:r>
      <w:r w:rsidR="00F668E2">
        <w:t>ang telah dibuat oleh pemohon</w:t>
      </w:r>
      <w:r>
        <w:t>.</w:t>
      </w:r>
      <w:proofErr w:type="gramEnd"/>
    </w:p>
    <w:p w14:paraId="23BB3471" w14:textId="77777777" w:rsidR="00323E56" w:rsidRDefault="00323E56" w:rsidP="00323E56"/>
    <w:tbl>
      <w:tblPr>
        <w:tblStyle w:val="TableGrid"/>
        <w:tblW w:w="0" w:type="auto"/>
        <w:tblLook w:val="04A0" w:firstRow="1" w:lastRow="0" w:firstColumn="1" w:lastColumn="0" w:noHBand="0" w:noVBand="1"/>
      </w:tblPr>
      <w:tblGrid>
        <w:gridCol w:w="8234"/>
      </w:tblGrid>
      <w:tr w:rsidR="00323E56" w14:paraId="378F9F88" w14:textId="77777777" w:rsidTr="00323E56">
        <w:tc>
          <w:tcPr>
            <w:tcW w:w="8234" w:type="dxa"/>
          </w:tcPr>
          <w:p w14:paraId="40C097E2" w14:textId="2A0F56BB" w:rsidR="00323E56" w:rsidRDefault="00323E56" w:rsidP="003A5B61">
            <w:pPr>
              <w:keepNext/>
              <w:spacing w:before="100"/>
            </w:pPr>
            <w:r>
              <w:rPr>
                <w:noProof/>
              </w:rPr>
              <w:lastRenderedPageBreak/>
              <w:drawing>
                <wp:inline distT="0" distB="0" distL="0" distR="0" wp14:anchorId="297F0460" wp14:editId="0AD91543">
                  <wp:extent cx="5091288" cy="286385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from 2021-01-05 12-42-46.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091288" cy="2863850"/>
                          </a:xfrm>
                          <a:prstGeom prst="rect">
                            <a:avLst/>
                          </a:prstGeom>
                        </pic:spPr>
                      </pic:pic>
                    </a:graphicData>
                  </a:graphic>
                </wp:inline>
              </w:drawing>
            </w:r>
          </w:p>
        </w:tc>
      </w:tr>
    </w:tbl>
    <w:p w14:paraId="2F8C12E0" w14:textId="07AA385F" w:rsidR="00323E56" w:rsidRPr="003A5B61" w:rsidRDefault="003A5B61" w:rsidP="003A5B61">
      <w:pPr>
        <w:pStyle w:val="Caption"/>
      </w:pPr>
      <w:bookmarkStart w:id="116" w:name="_Toc60911971"/>
      <w:proofErr w:type="gramStart"/>
      <w:r>
        <w:t>Gambar 5.</w:t>
      </w:r>
      <w:proofErr w:type="gramEnd"/>
      <w:r>
        <w:t xml:space="preserve"> </w:t>
      </w:r>
      <w:r w:rsidR="00D93194">
        <w:rPr>
          <w:noProof/>
        </w:rPr>
        <w:fldChar w:fldCharType="begin"/>
      </w:r>
      <w:r w:rsidR="00D93194">
        <w:rPr>
          <w:noProof/>
        </w:rPr>
        <w:instrText xml:space="preserve"> SEQ Gambar_5. \* ARABIC </w:instrText>
      </w:r>
      <w:r w:rsidR="00D93194">
        <w:rPr>
          <w:noProof/>
        </w:rPr>
        <w:fldChar w:fldCharType="separate"/>
      </w:r>
      <w:r>
        <w:rPr>
          <w:noProof/>
        </w:rPr>
        <w:t>1</w:t>
      </w:r>
      <w:r w:rsidR="00D93194">
        <w:rPr>
          <w:noProof/>
        </w:rPr>
        <w:fldChar w:fldCharType="end"/>
      </w:r>
      <w:r>
        <w:t xml:space="preserve"> </w:t>
      </w:r>
      <w:r w:rsidR="00323E56">
        <w:rPr>
          <w:b w:val="0"/>
        </w:rPr>
        <w:t>Halaman Daftar Pengajuan KK Baru</w:t>
      </w:r>
      <w:bookmarkEnd w:id="116"/>
    </w:p>
    <w:p w14:paraId="25CA3CDF" w14:textId="0744A07B" w:rsidR="00323E56" w:rsidRDefault="003A5B61" w:rsidP="00323E56">
      <w:pPr>
        <w:ind w:firstLine="851"/>
      </w:pPr>
      <w:proofErr w:type="gramStart"/>
      <w:r>
        <w:t>Gambar 5</w:t>
      </w:r>
      <w:r w:rsidR="00323E56">
        <w:t>.1 adalah tampilan dari halaman daftar pengajuan p</w:t>
      </w:r>
      <w:r w:rsidR="000746C8">
        <w:t>enerbitan KK baru.</w:t>
      </w:r>
      <w:proofErr w:type="gramEnd"/>
      <w:r w:rsidR="000746C8">
        <w:t xml:space="preserve"> </w:t>
      </w:r>
      <w:proofErr w:type="gramStart"/>
      <w:r w:rsidR="000746C8">
        <w:t>Daftar</w:t>
      </w:r>
      <w:r w:rsidR="00323E56">
        <w:t xml:space="preserve"> tersebut menampilkan data yang dibutuhkan yaitu NIK pemohon, tanggal permohonan dibuat, status pengajuan dan desa pemohon.</w:t>
      </w:r>
      <w:proofErr w:type="gramEnd"/>
    </w:p>
    <w:p w14:paraId="269A9F0C" w14:textId="5591CB74" w:rsidR="00323E56" w:rsidRDefault="00323E56" w:rsidP="00BA47B6"/>
    <w:p w14:paraId="0EC6AA83" w14:textId="057A67CC" w:rsidR="0004060C" w:rsidRDefault="0004060C" w:rsidP="00A0746C">
      <w:pPr>
        <w:pStyle w:val="ListParagraph"/>
        <w:numPr>
          <w:ilvl w:val="0"/>
          <w:numId w:val="25"/>
        </w:numPr>
        <w:ind w:left="851" w:hanging="851"/>
      </w:pPr>
      <w:r>
        <w:t xml:space="preserve">Detail Pengajuan </w:t>
      </w:r>
      <w:r w:rsidR="00013772">
        <w:t xml:space="preserve">Penerbitan </w:t>
      </w:r>
      <w:r>
        <w:t>KK</w:t>
      </w:r>
      <w:r w:rsidR="00013772">
        <w:t xml:space="preserve"> Baru</w:t>
      </w:r>
    </w:p>
    <w:p w14:paraId="52B14EAA" w14:textId="5ADC77F1" w:rsidR="00013772" w:rsidRDefault="00013772" w:rsidP="00013772">
      <w:pPr>
        <w:pStyle w:val="ListParagraph"/>
        <w:ind w:left="0" w:firstLine="851"/>
      </w:pPr>
      <w:r>
        <w:t>Detail Pengajuan Penerbitan KK Baru adalah halaman yang menampilkan data detail dari suatu permohonan.</w:t>
      </w:r>
    </w:p>
    <w:p w14:paraId="56F2341D" w14:textId="77777777" w:rsidR="00013772" w:rsidRDefault="00013772" w:rsidP="00013772"/>
    <w:tbl>
      <w:tblPr>
        <w:tblStyle w:val="TableGrid"/>
        <w:tblW w:w="0" w:type="auto"/>
        <w:tblLook w:val="04A0" w:firstRow="1" w:lastRow="0" w:firstColumn="1" w:lastColumn="0" w:noHBand="0" w:noVBand="1"/>
      </w:tblPr>
      <w:tblGrid>
        <w:gridCol w:w="8234"/>
      </w:tblGrid>
      <w:tr w:rsidR="00013772" w14:paraId="13465527" w14:textId="77777777" w:rsidTr="00013772">
        <w:tc>
          <w:tcPr>
            <w:tcW w:w="8234" w:type="dxa"/>
          </w:tcPr>
          <w:p w14:paraId="698AF783" w14:textId="2CFC166A" w:rsidR="00013772" w:rsidRDefault="00013772" w:rsidP="003A5B61">
            <w:pPr>
              <w:keepNext/>
              <w:spacing w:before="100"/>
            </w:pPr>
            <w:r>
              <w:rPr>
                <w:noProof/>
              </w:rPr>
              <w:lastRenderedPageBreak/>
              <w:drawing>
                <wp:inline distT="0" distB="0" distL="0" distR="0" wp14:anchorId="5DF4AEE2" wp14:editId="25E0487C">
                  <wp:extent cx="5091430" cy="286385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from 2021-01-06 16-02-23.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091430" cy="2863850"/>
                          </a:xfrm>
                          <a:prstGeom prst="rect">
                            <a:avLst/>
                          </a:prstGeom>
                        </pic:spPr>
                      </pic:pic>
                    </a:graphicData>
                  </a:graphic>
                </wp:inline>
              </w:drawing>
            </w:r>
          </w:p>
        </w:tc>
      </w:tr>
    </w:tbl>
    <w:p w14:paraId="5F3C7790" w14:textId="2A6FF9AE" w:rsidR="00013772" w:rsidRPr="003A5B61" w:rsidRDefault="003A5B61" w:rsidP="003A5B61">
      <w:pPr>
        <w:pStyle w:val="Caption"/>
      </w:pPr>
      <w:bookmarkStart w:id="117" w:name="_Toc60911972"/>
      <w:proofErr w:type="gramStart"/>
      <w:r>
        <w:t>Gambar 5.</w:t>
      </w:r>
      <w:proofErr w:type="gramEnd"/>
      <w:r>
        <w:t xml:space="preserve"> </w:t>
      </w:r>
      <w:r w:rsidR="00D93194">
        <w:rPr>
          <w:noProof/>
        </w:rPr>
        <w:fldChar w:fldCharType="begin"/>
      </w:r>
      <w:r w:rsidR="00D93194">
        <w:rPr>
          <w:noProof/>
        </w:rPr>
        <w:instrText xml:space="preserve"> SEQ Gambar_5. \* ARABIC </w:instrText>
      </w:r>
      <w:r w:rsidR="00D93194">
        <w:rPr>
          <w:noProof/>
        </w:rPr>
        <w:fldChar w:fldCharType="separate"/>
      </w:r>
      <w:r>
        <w:rPr>
          <w:noProof/>
        </w:rPr>
        <w:t>2</w:t>
      </w:r>
      <w:r w:rsidR="00D93194">
        <w:rPr>
          <w:noProof/>
        </w:rPr>
        <w:fldChar w:fldCharType="end"/>
      </w:r>
      <w:r>
        <w:t xml:space="preserve"> </w:t>
      </w:r>
      <w:r w:rsidR="00013772">
        <w:rPr>
          <w:b w:val="0"/>
        </w:rPr>
        <w:t>Halaman Detail Pengajuan KK Baru</w:t>
      </w:r>
      <w:bookmarkEnd w:id="117"/>
    </w:p>
    <w:p w14:paraId="3640C992" w14:textId="5D34099D" w:rsidR="00013772" w:rsidRDefault="00013772" w:rsidP="00013772">
      <w:pPr>
        <w:ind w:firstLine="851"/>
      </w:pPr>
      <w:r>
        <w:t xml:space="preserve">Gambar </w:t>
      </w:r>
      <w:r w:rsidR="003A5B61">
        <w:t>5</w:t>
      </w:r>
      <w:r>
        <w:t xml:space="preserve">.2 adalah tampilan dari halaman detail suatu pengajuan permohonan KK baru. Data penting yang ditampilkan </w:t>
      </w:r>
      <w:r w:rsidRPr="00013772">
        <w:rPr>
          <w:i/>
        </w:rPr>
        <w:t>list</w:t>
      </w:r>
      <w:r>
        <w:t xml:space="preserve"> form yang digunakan serta </w:t>
      </w:r>
      <w:r w:rsidRPr="00013772">
        <w:rPr>
          <w:i/>
        </w:rPr>
        <w:t>list</w:t>
      </w:r>
      <w:r>
        <w:t xml:space="preserve"> lampiran yang diupload oleh pemohon.</w:t>
      </w:r>
    </w:p>
    <w:p w14:paraId="79435C38" w14:textId="77777777" w:rsidR="002517C7" w:rsidRDefault="002517C7" w:rsidP="00013772">
      <w:pPr>
        <w:ind w:firstLine="851"/>
      </w:pPr>
    </w:p>
    <w:p w14:paraId="1AFCE8B9" w14:textId="62FAC6CD" w:rsidR="005E387D" w:rsidRDefault="005E387D" w:rsidP="00A0746C">
      <w:pPr>
        <w:pStyle w:val="ListParagraph"/>
        <w:numPr>
          <w:ilvl w:val="0"/>
          <w:numId w:val="25"/>
        </w:numPr>
        <w:ind w:left="851" w:hanging="851"/>
      </w:pPr>
      <w:r>
        <w:t>Detail form F-1.01</w:t>
      </w:r>
    </w:p>
    <w:p w14:paraId="11462BA8" w14:textId="66E16130" w:rsidR="00013772" w:rsidRDefault="00013772" w:rsidP="00013772">
      <w:pPr>
        <w:ind w:firstLine="851"/>
      </w:pPr>
      <w:r>
        <w:t xml:space="preserve">Detail form F-1.01 adalah halaman yang menampilkan </w:t>
      </w:r>
      <w:r w:rsidR="00D93CA2">
        <w:t>data F-1.01 yang telah diinput oleh user. Form F-1.01 adalah form yang wajib diisi jika ingin mengajukan KK Baru.</w:t>
      </w:r>
    </w:p>
    <w:p w14:paraId="409D1FFF" w14:textId="77777777" w:rsidR="00D93CA2" w:rsidRDefault="00D93CA2" w:rsidP="00013772">
      <w:pPr>
        <w:ind w:firstLine="851"/>
      </w:pPr>
    </w:p>
    <w:tbl>
      <w:tblPr>
        <w:tblStyle w:val="TableGrid"/>
        <w:tblW w:w="0" w:type="auto"/>
        <w:tblLook w:val="04A0" w:firstRow="1" w:lastRow="0" w:firstColumn="1" w:lastColumn="0" w:noHBand="0" w:noVBand="1"/>
      </w:tblPr>
      <w:tblGrid>
        <w:gridCol w:w="8234"/>
      </w:tblGrid>
      <w:tr w:rsidR="00D93CA2" w14:paraId="7CA25085" w14:textId="77777777" w:rsidTr="00D93CA2">
        <w:tc>
          <w:tcPr>
            <w:tcW w:w="8234" w:type="dxa"/>
          </w:tcPr>
          <w:p w14:paraId="45AF998B" w14:textId="280992F3" w:rsidR="00D93CA2" w:rsidRDefault="00D93CA2" w:rsidP="003A5B61">
            <w:pPr>
              <w:keepNext/>
              <w:spacing w:before="100"/>
            </w:pPr>
            <w:r>
              <w:rPr>
                <w:noProof/>
              </w:rPr>
              <w:lastRenderedPageBreak/>
              <w:drawing>
                <wp:inline distT="0" distB="0" distL="0" distR="0" wp14:anchorId="125742E1" wp14:editId="722CFCD4">
                  <wp:extent cx="5091430" cy="286385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from 2021-01-06 16-02-42.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091430" cy="2863850"/>
                          </a:xfrm>
                          <a:prstGeom prst="rect">
                            <a:avLst/>
                          </a:prstGeom>
                        </pic:spPr>
                      </pic:pic>
                    </a:graphicData>
                  </a:graphic>
                </wp:inline>
              </w:drawing>
            </w:r>
          </w:p>
        </w:tc>
      </w:tr>
    </w:tbl>
    <w:p w14:paraId="6F5A4953" w14:textId="58C85A01" w:rsidR="00D93CA2" w:rsidRPr="003A5B61" w:rsidRDefault="003A5B61" w:rsidP="003A5B61">
      <w:pPr>
        <w:pStyle w:val="Caption"/>
      </w:pPr>
      <w:bookmarkStart w:id="118" w:name="_Toc60911973"/>
      <w:proofErr w:type="gramStart"/>
      <w:r>
        <w:t>Gambar 5.</w:t>
      </w:r>
      <w:proofErr w:type="gramEnd"/>
      <w:r>
        <w:t xml:space="preserve"> </w:t>
      </w:r>
      <w:r w:rsidR="00D93194">
        <w:rPr>
          <w:noProof/>
        </w:rPr>
        <w:fldChar w:fldCharType="begin"/>
      </w:r>
      <w:r w:rsidR="00D93194">
        <w:rPr>
          <w:noProof/>
        </w:rPr>
        <w:instrText xml:space="preserve"> SEQ Gambar_5. \* ARABIC </w:instrText>
      </w:r>
      <w:r w:rsidR="00D93194">
        <w:rPr>
          <w:noProof/>
        </w:rPr>
        <w:fldChar w:fldCharType="separate"/>
      </w:r>
      <w:proofErr w:type="gramStart"/>
      <w:r>
        <w:rPr>
          <w:noProof/>
        </w:rPr>
        <w:t>3</w:t>
      </w:r>
      <w:r w:rsidR="00D93194">
        <w:rPr>
          <w:noProof/>
        </w:rPr>
        <w:fldChar w:fldCharType="end"/>
      </w:r>
      <w:r>
        <w:t xml:space="preserve"> </w:t>
      </w:r>
      <w:r w:rsidR="00D93CA2">
        <w:rPr>
          <w:b w:val="0"/>
        </w:rPr>
        <w:t>Halaman Detail Form F-1.01</w:t>
      </w:r>
      <w:bookmarkEnd w:id="118"/>
      <w:proofErr w:type="gramEnd"/>
    </w:p>
    <w:p w14:paraId="24D6F358" w14:textId="4144C312" w:rsidR="00D93CA2" w:rsidRDefault="00D93CA2" w:rsidP="00D93CA2">
      <w:pPr>
        <w:ind w:firstLine="851"/>
      </w:pPr>
      <w:r>
        <w:t xml:space="preserve">Gambar </w:t>
      </w:r>
      <w:r w:rsidR="003A5B61">
        <w:t>5</w:t>
      </w:r>
      <w:r>
        <w:t>.3 adalah tampilan dari halaman detail form F-1.01 dari suatu pengajuan permohonan KK Baru.</w:t>
      </w:r>
    </w:p>
    <w:p w14:paraId="37ECF75E" w14:textId="13666A20" w:rsidR="00D93CA2" w:rsidRDefault="00D93CA2" w:rsidP="002517C7"/>
    <w:p w14:paraId="5EAA502E" w14:textId="70D26C35" w:rsidR="0004060C" w:rsidRDefault="0004060C" w:rsidP="00A0746C">
      <w:pPr>
        <w:pStyle w:val="ListParagraph"/>
        <w:numPr>
          <w:ilvl w:val="0"/>
          <w:numId w:val="25"/>
        </w:numPr>
        <w:ind w:left="851" w:hanging="851"/>
      </w:pPr>
      <w:r>
        <w:t>Perubahan Status Pengajuan KK</w:t>
      </w:r>
    </w:p>
    <w:p w14:paraId="196E0B9C" w14:textId="3CFEC6BA" w:rsidR="00D93CA2" w:rsidRDefault="00D93CA2" w:rsidP="00D93CA2">
      <w:pPr>
        <w:pStyle w:val="ListParagraph"/>
        <w:ind w:left="0" w:firstLine="851"/>
      </w:pPr>
      <w:proofErr w:type="gramStart"/>
      <w:r>
        <w:t xml:space="preserve">Perubahan Status Pengajuan KK adalah </w:t>
      </w:r>
      <w:r w:rsidRPr="00D93CA2">
        <w:rPr>
          <w:i/>
        </w:rPr>
        <w:t>modal/pop-up</w:t>
      </w:r>
      <w:r>
        <w:t xml:space="preserve"> yang menampilkan status pengajuan yang dapat diubah oleh petugas capil.</w:t>
      </w:r>
      <w:proofErr w:type="gramEnd"/>
    </w:p>
    <w:p w14:paraId="2DC01552" w14:textId="77777777" w:rsidR="00D93CA2" w:rsidRDefault="00D93CA2" w:rsidP="00D93CA2"/>
    <w:tbl>
      <w:tblPr>
        <w:tblStyle w:val="TableGrid"/>
        <w:tblW w:w="0" w:type="auto"/>
        <w:tblLook w:val="04A0" w:firstRow="1" w:lastRow="0" w:firstColumn="1" w:lastColumn="0" w:noHBand="0" w:noVBand="1"/>
      </w:tblPr>
      <w:tblGrid>
        <w:gridCol w:w="8234"/>
      </w:tblGrid>
      <w:tr w:rsidR="00D93CA2" w14:paraId="0DF1A40F" w14:textId="77777777" w:rsidTr="00D93CA2">
        <w:tc>
          <w:tcPr>
            <w:tcW w:w="8234" w:type="dxa"/>
          </w:tcPr>
          <w:p w14:paraId="050E3AC7" w14:textId="7A8AF5FD" w:rsidR="00D93CA2" w:rsidRDefault="00D93CA2" w:rsidP="003A5B61">
            <w:pPr>
              <w:keepNext/>
              <w:spacing w:before="100"/>
            </w:pPr>
            <w:r>
              <w:rPr>
                <w:noProof/>
              </w:rPr>
              <w:drawing>
                <wp:inline distT="0" distB="0" distL="0" distR="0" wp14:anchorId="400BDA8E" wp14:editId="34A3E58D">
                  <wp:extent cx="5091430" cy="286385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from 2021-01-06 16-03-47.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091430" cy="2863850"/>
                          </a:xfrm>
                          <a:prstGeom prst="rect">
                            <a:avLst/>
                          </a:prstGeom>
                        </pic:spPr>
                      </pic:pic>
                    </a:graphicData>
                  </a:graphic>
                </wp:inline>
              </w:drawing>
            </w:r>
          </w:p>
        </w:tc>
      </w:tr>
    </w:tbl>
    <w:p w14:paraId="0A61104C" w14:textId="50A6942F" w:rsidR="00D93CA2" w:rsidRPr="003A5B61" w:rsidRDefault="003A5B61" w:rsidP="003A5B61">
      <w:pPr>
        <w:pStyle w:val="Caption"/>
      </w:pPr>
      <w:bookmarkStart w:id="119" w:name="_Toc60911974"/>
      <w:proofErr w:type="gramStart"/>
      <w:r>
        <w:t>Gambar 5.</w:t>
      </w:r>
      <w:proofErr w:type="gramEnd"/>
      <w:r>
        <w:t xml:space="preserve"> </w:t>
      </w:r>
      <w:r w:rsidR="00D93194">
        <w:rPr>
          <w:noProof/>
        </w:rPr>
        <w:fldChar w:fldCharType="begin"/>
      </w:r>
      <w:r w:rsidR="00D93194">
        <w:rPr>
          <w:noProof/>
        </w:rPr>
        <w:instrText xml:space="preserve"> SEQ Gambar_5. \* ARABIC </w:instrText>
      </w:r>
      <w:r w:rsidR="00D93194">
        <w:rPr>
          <w:noProof/>
        </w:rPr>
        <w:fldChar w:fldCharType="separate"/>
      </w:r>
      <w:r>
        <w:rPr>
          <w:noProof/>
        </w:rPr>
        <w:t>4</w:t>
      </w:r>
      <w:r w:rsidR="00D93194">
        <w:rPr>
          <w:noProof/>
        </w:rPr>
        <w:fldChar w:fldCharType="end"/>
      </w:r>
      <w:r>
        <w:t xml:space="preserve"> </w:t>
      </w:r>
      <w:r w:rsidR="00D93CA2">
        <w:rPr>
          <w:b w:val="0"/>
        </w:rPr>
        <w:t>Modal/Pop-up Status Pengajuan</w:t>
      </w:r>
      <w:bookmarkEnd w:id="119"/>
    </w:p>
    <w:p w14:paraId="781A06F0" w14:textId="29BDEAFD" w:rsidR="00D93CA2" w:rsidRDefault="003A5B61" w:rsidP="00D93CA2">
      <w:pPr>
        <w:ind w:firstLine="851"/>
      </w:pPr>
      <w:proofErr w:type="gramStart"/>
      <w:r>
        <w:lastRenderedPageBreak/>
        <w:t>Gambar 5</w:t>
      </w:r>
      <w:r w:rsidR="00D93CA2">
        <w:t xml:space="preserve">.4 adalah tampilan dari </w:t>
      </w:r>
      <w:r w:rsidR="00D93CA2" w:rsidRPr="00D93CA2">
        <w:rPr>
          <w:i/>
        </w:rPr>
        <w:t>modal/pop-up</w:t>
      </w:r>
      <w:r w:rsidR="00D93CA2">
        <w:t xml:space="preserve"> yang terdapat </w:t>
      </w:r>
      <w:r w:rsidR="00D93CA2" w:rsidRPr="00D93CA2">
        <w:rPr>
          <w:i/>
        </w:rPr>
        <w:t>dropdown</w:t>
      </w:r>
      <w:r w:rsidR="00D93CA2">
        <w:t xml:space="preserve"> dimana </w:t>
      </w:r>
      <w:r w:rsidR="00D93CA2" w:rsidRPr="00D93CA2">
        <w:rPr>
          <w:i/>
        </w:rPr>
        <w:t>dropdown</w:t>
      </w:r>
      <w:r w:rsidR="00D93CA2">
        <w:t xml:space="preserve"> berisi </w:t>
      </w:r>
      <w:r w:rsidR="00D93CA2" w:rsidRPr="00D93CA2">
        <w:rPr>
          <w:i/>
        </w:rPr>
        <w:t>list</w:t>
      </w:r>
      <w:r w:rsidR="00D93CA2">
        <w:t xml:space="preserve"> status untuk suatu pengajuan.</w:t>
      </w:r>
      <w:proofErr w:type="gramEnd"/>
      <w:r w:rsidR="00D93CA2">
        <w:t xml:space="preserve"> Jika </w:t>
      </w:r>
      <w:r w:rsidR="00CE6E82">
        <w:t xml:space="preserve">pengguna klik tombol </w:t>
      </w:r>
      <w:r w:rsidR="00CE6E82" w:rsidRPr="00CE6E82">
        <w:rPr>
          <w:i/>
        </w:rPr>
        <w:t>Save Changes</w:t>
      </w:r>
      <w:r w:rsidR="00CE6E82">
        <w:t xml:space="preserve"> maka status dari pengajuan tersebut </w:t>
      </w:r>
      <w:proofErr w:type="gramStart"/>
      <w:r w:rsidR="00CE6E82">
        <w:t>akan</w:t>
      </w:r>
      <w:proofErr w:type="gramEnd"/>
      <w:r w:rsidR="00CE6E82">
        <w:t xml:space="preserve"> berubah sesuai dengan status yang dipilih pada </w:t>
      </w:r>
      <w:r w:rsidR="00CE6E82" w:rsidRPr="00CE6E82">
        <w:rPr>
          <w:i/>
        </w:rPr>
        <w:t>dropdown</w:t>
      </w:r>
      <w:r w:rsidR="00CE6E82">
        <w:t>.</w:t>
      </w:r>
    </w:p>
    <w:p w14:paraId="2ED297F7" w14:textId="5E2C0C7A" w:rsidR="00CE6E82" w:rsidRDefault="00CE6E82" w:rsidP="00E03594"/>
    <w:p w14:paraId="24D9D464" w14:textId="3FBBFAFA" w:rsidR="0004060C" w:rsidRDefault="0004060C" w:rsidP="00A0746C">
      <w:pPr>
        <w:pStyle w:val="ListParagraph"/>
        <w:numPr>
          <w:ilvl w:val="0"/>
          <w:numId w:val="25"/>
        </w:numPr>
        <w:ind w:left="851" w:hanging="851"/>
      </w:pPr>
      <w:r>
        <w:t>Daftar Pengajuan</w:t>
      </w:r>
      <w:r w:rsidR="00F668E2">
        <w:t xml:space="preserve"> Penerbitan</w:t>
      </w:r>
      <w:r>
        <w:t xml:space="preserve"> KTP</w:t>
      </w:r>
      <w:r w:rsidR="00F668E2">
        <w:t xml:space="preserve"> Baru</w:t>
      </w:r>
    </w:p>
    <w:p w14:paraId="704A492A" w14:textId="600D32D1" w:rsidR="00F668E2" w:rsidRDefault="00F668E2" w:rsidP="00F668E2">
      <w:pPr>
        <w:pStyle w:val="ListParagraph"/>
        <w:ind w:left="0" w:firstLine="851"/>
      </w:pPr>
      <w:proofErr w:type="gramStart"/>
      <w:r>
        <w:t>Daftar Pengajuan Penerbitan KTP</w:t>
      </w:r>
      <w:r w:rsidRPr="00F668E2">
        <w:t xml:space="preserve"> Baru adalah halaman yang menampilkan daftar permohonan pengajuan KK serta beberapa informasi umum yang telah dibuat oleh pemohon</w:t>
      </w:r>
      <w:r>
        <w:t>.</w:t>
      </w:r>
      <w:proofErr w:type="gramEnd"/>
    </w:p>
    <w:p w14:paraId="108BD8EA" w14:textId="77777777" w:rsidR="00F668E2" w:rsidRDefault="00F668E2" w:rsidP="00F668E2"/>
    <w:tbl>
      <w:tblPr>
        <w:tblStyle w:val="TableGrid"/>
        <w:tblW w:w="0" w:type="auto"/>
        <w:tblLook w:val="04A0" w:firstRow="1" w:lastRow="0" w:firstColumn="1" w:lastColumn="0" w:noHBand="0" w:noVBand="1"/>
      </w:tblPr>
      <w:tblGrid>
        <w:gridCol w:w="8234"/>
      </w:tblGrid>
      <w:tr w:rsidR="00F668E2" w14:paraId="7AC15840" w14:textId="77777777" w:rsidTr="00F668E2">
        <w:tc>
          <w:tcPr>
            <w:tcW w:w="8234" w:type="dxa"/>
          </w:tcPr>
          <w:p w14:paraId="5B2A2459" w14:textId="030AACEE" w:rsidR="00F668E2" w:rsidRDefault="004570B9" w:rsidP="003A5B61">
            <w:pPr>
              <w:keepNext/>
              <w:spacing w:before="100"/>
            </w:pPr>
            <w:r>
              <w:rPr>
                <w:noProof/>
              </w:rPr>
              <w:drawing>
                <wp:inline distT="0" distB="0" distL="0" distR="0" wp14:anchorId="4B98D12B" wp14:editId="6D9F8C1B">
                  <wp:extent cx="5091430" cy="286385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from 2021-01-06 18-35-35.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091430" cy="2863850"/>
                          </a:xfrm>
                          <a:prstGeom prst="rect">
                            <a:avLst/>
                          </a:prstGeom>
                        </pic:spPr>
                      </pic:pic>
                    </a:graphicData>
                  </a:graphic>
                </wp:inline>
              </w:drawing>
            </w:r>
          </w:p>
        </w:tc>
      </w:tr>
    </w:tbl>
    <w:p w14:paraId="06F318B2" w14:textId="2A45BC99" w:rsidR="00F668E2" w:rsidRPr="003A5B61" w:rsidRDefault="003A5B61" w:rsidP="003A5B61">
      <w:pPr>
        <w:pStyle w:val="Caption"/>
      </w:pPr>
      <w:bookmarkStart w:id="120" w:name="_Toc60911975"/>
      <w:proofErr w:type="gramStart"/>
      <w:r>
        <w:t>Gambar 5.</w:t>
      </w:r>
      <w:proofErr w:type="gramEnd"/>
      <w:r>
        <w:t xml:space="preserve"> </w:t>
      </w:r>
      <w:r w:rsidR="00D93194">
        <w:rPr>
          <w:noProof/>
        </w:rPr>
        <w:fldChar w:fldCharType="begin"/>
      </w:r>
      <w:r w:rsidR="00D93194">
        <w:rPr>
          <w:noProof/>
        </w:rPr>
        <w:instrText xml:space="preserve"> SEQ Gambar_5. \* ARABIC </w:instrText>
      </w:r>
      <w:r w:rsidR="00D93194">
        <w:rPr>
          <w:noProof/>
        </w:rPr>
        <w:fldChar w:fldCharType="separate"/>
      </w:r>
      <w:r>
        <w:rPr>
          <w:noProof/>
        </w:rPr>
        <w:t>5</w:t>
      </w:r>
      <w:r w:rsidR="00D93194">
        <w:rPr>
          <w:noProof/>
        </w:rPr>
        <w:fldChar w:fldCharType="end"/>
      </w:r>
      <w:r>
        <w:t xml:space="preserve"> </w:t>
      </w:r>
      <w:r w:rsidR="00F668E2">
        <w:rPr>
          <w:b w:val="0"/>
        </w:rPr>
        <w:t>Halaman Pengajuan KTP Baru</w:t>
      </w:r>
      <w:bookmarkEnd w:id="120"/>
    </w:p>
    <w:p w14:paraId="18598A16" w14:textId="411DD17A" w:rsidR="00F668E2" w:rsidRDefault="003A5B61" w:rsidP="00F668E2">
      <w:pPr>
        <w:ind w:firstLine="851"/>
      </w:pPr>
      <w:proofErr w:type="gramStart"/>
      <w:r>
        <w:t>Gambar 5</w:t>
      </w:r>
      <w:r w:rsidR="00F668E2">
        <w:t>.5</w:t>
      </w:r>
      <w:r w:rsidR="00F668E2" w:rsidRPr="00F668E2">
        <w:t xml:space="preserve"> adalah tampilan dari halaman daftar pengajua</w:t>
      </w:r>
      <w:r w:rsidR="00F668E2">
        <w:t>n penerbitan KTP</w:t>
      </w:r>
      <w:r w:rsidR="00F668E2" w:rsidRPr="00F668E2">
        <w:t xml:space="preserve"> baru.</w:t>
      </w:r>
      <w:proofErr w:type="gramEnd"/>
      <w:r w:rsidR="00F668E2" w:rsidRPr="00F668E2">
        <w:t xml:space="preserve"> </w:t>
      </w:r>
      <w:proofErr w:type="gramStart"/>
      <w:r w:rsidR="00F668E2" w:rsidRPr="00F668E2">
        <w:t>Daftar tersebut menampilkan data yang dibutuhkan yaitu NIK pemohon, tanggal permohonan dibuat, status pengajuan dan desa pemohon</w:t>
      </w:r>
      <w:r w:rsidR="00F668E2">
        <w:t>.</w:t>
      </w:r>
      <w:proofErr w:type="gramEnd"/>
    </w:p>
    <w:p w14:paraId="735BEB5C" w14:textId="3D04BE89" w:rsidR="00F668E2" w:rsidRDefault="00F668E2" w:rsidP="00F668E2"/>
    <w:p w14:paraId="7EE79EAC" w14:textId="00EF339F" w:rsidR="0004060C" w:rsidRDefault="0004060C" w:rsidP="00A0746C">
      <w:pPr>
        <w:pStyle w:val="ListParagraph"/>
        <w:numPr>
          <w:ilvl w:val="0"/>
          <w:numId w:val="25"/>
        </w:numPr>
        <w:ind w:left="851" w:hanging="851"/>
      </w:pPr>
      <w:r>
        <w:t>Detail Pengajuan</w:t>
      </w:r>
      <w:r w:rsidR="00EE0AFD">
        <w:t xml:space="preserve"> Penerbitan</w:t>
      </w:r>
      <w:r>
        <w:t xml:space="preserve"> KTP</w:t>
      </w:r>
      <w:r w:rsidR="00EE0AFD">
        <w:t xml:space="preserve"> Baru</w:t>
      </w:r>
    </w:p>
    <w:p w14:paraId="2D9890CB" w14:textId="32302D29" w:rsidR="00EE0AFD" w:rsidRDefault="00EE0AFD" w:rsidP="00EE0AFD">
      <w:pPr>
        <w:pStyle w:val="ListParagraph"/>
        <w:ind w:left="0" w:firstLine="851"/>
      </w:pPr>
      <w:r>
        <w:t>Detail Pengajuan Penerbitan KTP</w:t>
      </w:r>
      <w:r w:rsidRPr="00EE0AFD">
        <w:t xml:space="preserve"> Baru adalah halaman yang menampilkan data detail dari suatu permohonan</w:t>
      </w:r>
      <w:r>
        <w:t xml:space="preserve"> pengajuan KTP</w:t>
      </w:r>
      <w:r w:rsidRPr="00EE0AFD">
        <w:t>.</w:t>
      </w:r>
    </w:p>
    <w:p w14:paraId="520E254A" w14:textId="77777777" w:rsidR="00EE0AFD" w:rsidRDefault="00EE0AFD" w:rsidP="00EE0AFD">
      <w:pPr>
        <w:pStyle w:val="ListParagraph"/>
        <w:ind w:left="0" w:firstLine="851"/>
      </w:pPr>
    </w:p>
    <w:tbl>
      <w:tblPr>
        <w:tblStyle w:val="TableGrid"/>
        <w:tblW w:w="0" w:type="auto"/>
        <w:tblLook w:val="04A0" w:firstRow="1" w:lastRow="0" w:firstColumn="1" w:lastColumn="0" w:noHBand="0" w:noVBand="1"/>
      </w:tblPr>
      <w:tblGrid>
        <w:gridCol w:w="8234"/>
      </w:tblGrid>
      <w:tr w:rsidR="00EE0AFD" w14:paraId="6D6EE32D" w14:textId="77777777" w:rsidTr="00EE0AFD">
        <w:tc>
          <w:tcPr>
            <w:tcW w:w="8234" w:type="dxa"/>
          </w:tcPr>
          <w:p w14:paraId="0EA86672" w14:textId="44BC5A0C" w:rsidR="00EE0AFD" w:rsidRDefault="004570B9" w:rsidP="003A5B61">
            <w:pPr>
              <w:keepNext/>
              <w:spacing w:before="100"/>
            </w:pPr>
            <w:r>
              <w:rPr>
                <w:noProof/>
              </w:rPr>
              <w:lastRenderedPageBreak/>
              <w:drawing>
                <wp:inline distT="0" distB="0" distL="0" distR="0" wp14:anchorId="08D75222" wp14:editId="2BCBF2C6">
                  <wp:extent cx="5091430" cy="286385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from 2021-01-06 18-35-50.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091430" cy="2863850"/>
                          </a:xfrm>
                          <a:prstGeom prst="rect">
                            <a:avLst/>
                          </a:prstGeom>
                        </pic:spPr>
                      </pic:pic>
                    </a:graphicData>
                  </a:graphic>
                </wp:inline>
              </w:drawing>
            </w:r>
          </w:p>
        </w:tc>
      </w:tr>
    </w:tbl>
    <w:p w14:paraId="4C3F7661" w14:textId="7E85610E" w:rsidR="00EE0AFD" w:rsidRPr="003A5B61" w:rsidRDefault="003A5B61" w:rsidP="003A5B61">
      <w:pPr>
        <w:pStyle w:val="Caption"/>
      </w:pPr>
      <w:bookmarkStart w:id="121" w:name="_Toc60911976"/>
      <w:proofErr w:type="gramStart"/>
      <w:r>
        <w:t>Gambar 5.</w:t>
      </w:r>
      <w:proofErr w:type="gramEnd"/>
      <w:r>
        <w:t xml:space="preserve"> </w:t>
      </w:r>
      <w:r w:rsidR="00D93194">
        <w:rPr>
          <w:noProof/>
        </w:rPr>
        <w:fldChar w:fldCharType="begin"/>
      </w:r>
      <w:r w:rsidR="00D93194">
        <w:rPr>
          <w:noProof/>
        </w:rPr>
        <w:instrText xml:space="preserve"> SEQ Gambar_5. \* ARABIC </w:instrText>
      </w:r>
      <w:r w:rsidR="00D93194">
        <w:rPr>
          <w:noProof/>
        </w:rPr>
        <w:fldChar w:fldCharType="separate"/>
      </w:r>
      <w:r>
        <w:rPr>
          <w:noProof/>
        </w:rPr>
        <w:t>6</w:t>
      </w:r>
      <w:r w:rsidR="00D93194">
        <w:rPr>
          <w:noProof/>
        </w:rPr>
        <w:fldChar w:fldCharType="end"/>
      </w:r>
      <w:r>
        <w:t xml:space="preserve"> </w:t>
      </w:r>
      <w:r w:rsidR="00EE0AFD">
        <w:rPr>
          <w:b w:val="0"/>
        </w:rPr>
        <w:t>Halaman Detail Pengajuan KTP Baru</w:t>
      </w:r>
      <w:bookmarkEnd w:id="121"/>
    </w:p>
    <w:p w14:paraId="302A0D6D" w14:textId="2CCF3245" w:rsidR="00F668E2" w:rsidRDefault="004570B9" w:rsidP="00F668E2">
      <w:pPr>
        <w:pStyle w:val="ListParagraph"/>
        <w:ind w:left="0" w:firstLine="851"/>
        <w:rPr>
          <w:rFonts w:eastAsiaTheme="minorHAnsi" w:cstheme="minorBidi"/>
          <w:kern w:val="0"/>
          <w:szCs w:val="22"/>
          <w:lang w:val="en-US" w:eastAsia="en-US" w:bidi="ar-SA"/>
        </w:rPr>
      </w:pPr>
      <w:r>
        <w:rPr>
          <w:rFonts w:eastAsiaTheme="minorHAnsi" w:cstheme="minorBidi"/>
          <w:kern w:val="0"/>
          <w:szCs w:val="22"/>
          <w:lang w:val="en-US" w:eastAsia="en-US" w:bidi="ar-SA"/>
        </w:rPr>
        <w:t xml:space="preserve">Gambar </w:t>
      </w:r>
      <w:r w:rsidR="003A5B61">
        <w:rPr>
          <w:rFonts w:eastAsiaTheme="minorHAnsi" w:cstheme="minorBidi"/>
          <w:kern w:val="0"/>
          <w:szCs w:val="22"/>
          <w:lang w:val="en-US" w:eastAsia="en-US" w:bidi="ar-SA"/>
        </w:rPr>
        <w:t>5</w:t>
      </w:r>
      <w:r>
        <w:rPr>
          <w:rFonts w:eastAsiaTheme="minorHAnsi" w:cstheme="minorBidi"/>
          <w:kern w:val="0"/>
          <w:szCs w:val="22"/>
          <w:lang w:val="en-US" w:eastAsia="en-US" w:bidi="ar-SA"/>
        </w:rPr>
        <w:t>.6</w:t>
      </w:r>
      <w:r w:rsidRPr="004570B9">
        <w:rPr>
          <w:rFonts w:eastAsiaTheme="minorHAnsi" w:cstheme="minorBidi"/>
          <w:kern w:val="0"/>
          <w:szCs w:val="22"/>
          <w:lang w:val="en-US" w:eastAsia="en-US" w:bidi="ar-SA"/>
        </w:rPr>
        <w:t xml:space="preserve"> adalah tampilan dari halaman deta</w:t>
      </w:r>
      <w:r>
        <w:rPr>
          <w:rFonts w:eastAsiaTheme="minorHAnsi" w:cstheme="minorBidi"/>
          <w:kern w:val="0"/>
          <w:szCs w:val="22"/>
          <w:lang w:val="en-US" w:eastAsia="en-US" w:bidi="ar-SA"/>
        </w:rPr>
        <w:t>il suatu pengajuan permohonan KTP</w:t>
      </w:r>
      <w:r w:rsidRPr="004570B9">
        <w:rPr>
          <w:rFonts w:eastAsiaTheme="minorHAnsi" w:cstheme="minorBidi"/>
          <w:kern w:val="0"/>
          <w:szCs w:val="22"/>
          <w:lang w:val="en-US" w:eastAsia="en-US" w:bidi="ar-SA"/>
        </w:rPr>
        <w:t xml:space="preserve"> baru. Data penting yang ditampilkan list form yang digunakan serta list lampiran yang diupload oleh pemohon.</w:t>
      </w:r>
    </w:p>
    <w:p w14:paraId="095547C0" w14:textId="2F9D8E70" w:rsidR="004570B9" w:rsidRDefault="004570B9" w:rsidP="002517C7"/>
    <w:p w14:paraId="4138D5A1" w14:textId="34989E6F" w:rsidR="0004060C" w:rsidRDefault="0004060C" w:rsidP="00A0746C">
      <w:pPr>
        <w:pStyle w:val="ListParagraph"/>
        <w:numPr>
          <w:ilvl w:val="0"/>
          <w:numId w:val="25"/>
        </w:numPr>
        <w:ind w:left="851" w:hanging="851"/>
      </w:pPr>
      <w:r>
        <w:t>Perubahan Status Pengajuan KTP</w:t>
      </w:r>
    </w:p>
    <w:p w14:paraId="3B0E01BD" w14:textId="03FDECFA" w:rsidR="00EE0AFD" w:rsidRPr="0004060C" w:rsidRDefault="00EE0AFD" w:rsidP="00EE0AFD">
      <w:pPr>
        <w:pStyle w:val="ListParagraph"/>
        <w:ind w:left="0" w:firstLine="851"/>
      </w:pPr>
      <w:proofErr w:type="gramStart"/>
      <w:r w:rsidRPr="00EE0AFD">
        <w:t>P</w:t>
      </w:r>
      <w:r>
        <w:t>erubahan Status Pengajuan KTP</w:t>
      </w:r>
      <w:r w:rsidRPr="00EE0AFD">
        <w:t xml:space="preserve"> adalah modal/pop-up yang menampilkan status pengajuan yang dapat diubah oleh petugas capil.</w:t>
      </w:r>
      <w:proofErr w:type="gramEnd"/>
    </w:p>
    <w:p w14:paraId="2C0CF5C8" w14:textId="77777777" w:rsidR="007522D0" w:rsidRDefault="007522D0" w:rsidP="007522D0"/>
    <w:tbl>
      <w:tblPr>
        <w:tblStyle w:val="TableGrid"/>
        <w:tblW w:w="0" w:type="auto"/>
        <w:tblLook w:val="04A0" w:firstRow="1" w:lastRow="0" w:firstColumn="1" w:lastColumn="0" w:noHBand="0" w:noVBand="1"/>
      </w:tblPr>
      <w:tblGrid>
        <w:gridCol w:w="8234"/>
      </w:tblGrid>
      <w:tr w:rsidR="00EE0AFD" w14:paraId="201BCA0C" w14:textId="77777777" w:rsidTr="00EE0AFD">
        <w:tc>
          <w:tcPr>
            <w:tcW w:w="8234" w:type="dxa"/>
          </w:tcPr>
          <w:p w14:paraId="37A06A53" w14:textId="4B9BB072" w:rsidR="00EE0AFD" w:rsidRDefault="004570B9" w:rsidP="003A5B61">
            <w:pPr>
              <w:keepNext/>
              <w:spacing w:before="100"/>
            </w:pPr>
            <w:r>
              <w:rPr>
                <w:noProof/>
              </w:rPr>
              <w:lastRenderedPageBreak/>
              <w:drawing>
                <wp:inline distT="0" distB="0" distL="0" distR="0" wp14:anchorId="2ECCE4CD" wp14:editId="0C5C6FD2">
                  <wp:extent cx="5091430" cy="286385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from 2021-01-06 18-36-06.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091430" cy="2863850"/>
                          </a:xfrm>
                          <a:prstGeom prst="rect">
                            <a:avLst/>
                          </a:prstGeom>
                        </pic:spPr>
                      </pic:pic>
                    </a:graphicData>
                  </a:graphic>
                </wp:inline>
              </w:drawing>
            </w:r>
          </w:p>
        </w:tc>
      </w:tr>
    </w:tbl>
    <w:p w14:paraId="3F78F834" w14:textId="1FA8C475" w:rsidR="00EE0AFD" w:rsidRPr="003A5B61" w:rsidRDefault="003A5B61" w:rsidP="003A5B61">
      <w:pPr>
        <w:pStyle w:val="Caption"/>
      </w:pPr>
      <w:bookmarkStart w:id="122" w:name="_Toc60911977"/>
      <w:proofErr w:type="gramStart"/>
      <w:r>
        <w:t>Gambar 5.</w:t>
      </w:r>
      <w:proofErr w:type="gramEnd"/>
      <w:r>
        <w:t xml:space="preserve"> </w:t>
      </w:r>
      <w:r w:rsidR="00D93194">
        <w:rPr>
          <w:noProof/>
        </w:rPr>
        <w:fldChar w:fldCharType="begin"/>
      </w:r>
      <w:r w:rsidR="00D93194">
        <w:rPr>
          <w:noProof/>
        </w:rPr>
        <w:instrText xml:space="preserve"> SEQ Gambar_5. \* ARABIC </w:instrText>
      </w:r>
      <w:r w:rsidR="00D93194">
        <w:rPr>
          <w:noProof/>
        </w:rPr>
        <w:fldChar w:fldCharType="separate"/>
      </w:r>
      <w:r>
        <w:rPr>
          <w:noProof/>
        </w:rPr>
        <w:t>7</w:t>
      </w:r>
      <w:r w:rsidR="00D93194">
        <w:rPr>
          <w:noProof/>
        </w:rPr>
        <w:fldChar w:fldCharType="end"/>
      </w:r>
      <w:r>
        <w:t xml:space="preserve"> </w:t>
      </w:r>
      <w:r w:rsidR="00E62044">
        <w:rPr>
          <w:b w:val="0"/>
        </w:rPr>
        <w:t>Modal/Pop-up Status Pengajuan</w:t>
      </w:r>
      <w:bookmarkEnd w:id="122"/>
    </w:p>
    <w:p w14:paraId="794CE3D5" w14:textId="36CD6241" w:rsidR="00E62044" w:rsidRDefault="003A5B61" w:rsidP="00E62044">
      <w:pPr>
        <w:ind w:firstLine="851"/>
      </w:pPr>
      <w:proofErr w:type="gramStart"/>
      <w:r>
        <w:t>Gambar 5</w:t>
      </w:r>
      <w:r w:rsidR="00E62044">
        <w:t xml:space="preserve">.7 adalah tampilan dari </w:t>
      </w:r>
      <w:r w:rsidR="00E62044" w:rsidRPr="00D93CA2">
        <w:rPr>
          <w:i/>
        </w:rPr>
        <w:t>modal/pop-up</w:t>
      </w:r>
      <w:r w:rsidR="00E62044">
        <w:t xml:space="preserve"> yang terdapat </w:t>
      </w:r>
      <w:r w:rsidR="00E62044" w:rsidRPr="00D93CA2">
        <w:rPr>
          <w:i/>
        </w:rPr>
        <w:t>dropdown</w:t>
      </w:r>
      <w:r w:rsidR="00E62044">
        <w:t xml:space="preserve"> dimana </w:t>
      </w:r>
      <w:r w:rsidR="00E62044" w:rsidRPr="00D93CA2">
        <w:rPr>
          <w:i/>
        </w:rPr>
        <w:t>dropdown</w:t>
      </w:r>
      <w:r w:rsidR="00E62044">
        <w:t xml:space="preserve"> berisi </w:t>
      </w:r>
      <w:r w:rsidR="00E62044" w:rsidRPr="00D93CA2">
        <w:rPr>
          <w:i/>
        </w:rPr>
        <w:t>list</w:t>
      </w:r>
      <w:r w:rsidR="00E62044">
        <w:t xml:space="preserve"> status untuk suatu pengajuan.</w:t>
      </w:r>
      <w:proofErr w:type="gramEnd"/>
      <w:r w:rsidR="00E62044">
        <w:t xml:space="preserve"> Jika pengguna klik tombol </w:t>
      </w:r>
      <w:r w:rsidR="00E62044" w:rsidRPr="00CE6E82">
        <w:rPr>
          <w:i/>
        </w:rPr>
        <w:t>Save Changes</w:t>
      </w:r>
      <w:r w:rsidR="00E62044">
        <w:t xml:space="preserve"> maka status dari pengajuan tersebut </w:t>
      </w:r>
      <w:proofErr w:type="gramStart"/>
      <w:r w:rsidR="00E62044">
        <w:t>akan</w:t>
      </w:r>
      <w:proofErr w:type="gramEnd"/>
      <w:r w:rsidR="00E62044">
        <w:t xml:space="preserve"> berubah sesuai dengan status yang dipilih pada </w:t>
      </w:r>
      <w:r w:rsidR="00E62044" w:rsidRPr="00CE6E82">
        <w:rPr>
          <w:i/>
        </w:rPr>
        <w:t>dropdown</w:t>
      </w:r>
      <w:r w:rsidR="00E62044">
        <w:t>.</w:t>
      </w:r>
    </w:p>
    <w:p w14:paraId="27EC9593" w14:textId="77777777" w:rsidR="00E62044" w:rsidRPr="00E62044" w:rsidRDefault="00E62044" w:rsidP="00E62044"/>
    <w:p w14:paraId="46A10E5A" w14:textId="3E5303FA" w:rsidR="007522D0" w:rsidRDefault="00E510EF" w:rsidP="00A0746C">
      <w:pPr>
        <w:pStyle w:val="Heading2"/>
        <w:numPr>
          <w:ilvl w:val="0"/>
          <w:numId w:val="16"/>
        </w:numPr>
        <w:ind w:left="851" w:hanging="851"/>
        <w:rPr>
          <w:rFonts w:eastAsia="Times New Roman" w:cs="Times New Roman"/>
          <w:szCs w:val="24"/>
        </w:rPr>
      </w:pPr>
      <w:bookmarkStart w:id="123" w:name="_Toc61213516"/>
      <w:r>
        <w:rPr>
          <w:rFonts w:eastAsia="Times New Roman" w:cs="Times New Roman"/>
          <w:szCs w:val="24"/>
        </w:rPr>
        <w:t>Modul Masyarakat</w:t>
      </w:r>
      <w:bookmarkEnd w:id="123"/>
    </w:p>
    <w:p w14:paraId="7432B784" w14:textId="52388883" w:rsidR="00D00BE5" w:rsidRDefault="00D00BE5" w:rsidP="00D00BE5">
      <w:pPr>
        <w:ind w:firstLine="851"/>
      </w:pPr>
      <w:r>
        <w:t xml:space="preserve">Modul Masyarakat adalah bagian sistem yang dapat diakses oleh masyarakat desa di Kabupaten Gianyar yang sudah terdaftar pada </w:t>
      </w:r>
      <w:r w:rsidRPr="00D00BE5">
        <w:rPr>
          <w:i/>
        </w:rPr>
        <w:t>database</w:t>
      </w:r>
      <w:r>
        <w:t xml:space="preserve"> Masyarakat Kabupaten Gianyar. </w:t>
      </w:r>
      <w:proofErr w:type="gramStart"/>
      <w:r>
        <w:t>Masyarakat dapat membuat pengajuan berkas-berkas catatan sipil.</w:t>
      </w:r>
      <w:proofErr w:type="gramEnd"/>
    </w:p>
    <w:p w14:paraId="452D6177" w14:textId="1A88715C" w:rsidR="009372B1" w:rsidRDefault="00B31B60" w:rsidP="00A0746C">
      <w:pPr>
        <w:pStyle w:val="Heading3"/>
        <w:numPr>
          <w:ilvl w:val="0"/>
          <w:numId w:val="26"/>
        </w:numPr>
        <w:ind w:left="851" w:hanging="851"/>
      </w:pPr>
      <w:bookmarkStart w:id="124" w:name="_Toc61213517"/>
      <w:r>
        <w:t>Melihat Pengajuan</w:t>
      </w:r>
      <w:bookmarkEnd w:id="124"/>
    </w:p>
    <w:p w14:paraId="490C30F4" w14:textId="592E4266" w:rsidR="009372B1" w:rsidRDefault="009372B1" w:rsidP="009372B1">
      <w:pPr>
        <w:ind w:firstLine="851"/>
      </w:pPr>
      <w:proofErr w:type="gramStart"/>
      <w:r>
        <w:t xml:space="preserve">Masyarakat dapat melihat pengajuan yang telah dibuat oleh </w:t>
      </w:r>
      <w:r w:rsidR="00B73BAF">
        <w:t>yang bersangkutan.</w:t>
      </w:r>
      <w:proofErr w:type="gramEnd"/>
      <w:r w:rsidR="00B73BAF">
        <w:t xml:space="preserve"> </w:t>
      </w:r>
      <w:proofErr w:type="gramStart"/>
      <w:r w:rsidR="00B73BAF">
        <w:t>Seluruh pengajuan dapat dilihat dalam satu daftar.</w:t>
      </w:r>
      <w:proofErr w:type="gramEnd"/>
    </w:p>
    <w:p w14:paraId="028F0111" w14:textId="5E00DC3C" w:rsidR="00B31B60" w:rsidRDefault="009D08AB" w:rsidP="00A0746C">
      <w:pPr>
        <w:pStyle w:val="ListParagraph"/>
        <w:numPr>
          <w:ilvl w:val="0"/>
          <w:numId w:val="27"/>
        </w:numPr>
        <w:ind w:left="851" w:hanging="851"/>
      </w:pPr>
      <w:r>
        <w:t>Model Pengajuan</w:t>
      </w:r>
    </w:p>
    <w:p w14:paraId="05B374EA" w14:textId="0E297982" w:rsidR="00B73BAF" w:rsidRDefault="00B73BAF" w:rsidP="00B73BAF">
      <w:pPr>
        <w:pStyle w:val="ListParagraph"/>
        <w:ind w:left="0" w:firstLine="851"/>
      </w:pPr>
      <w:r>
        <w:t xml:space="preserve">Model Pengajuan adalah model yang digunakan untuk mendapatkan data pengajuan seorang </w:t>
      </w:r>
      <w:r w:rsidRPr="00B73BAF">
        <w:rPr>
          <w:i/>
        </w:rPr>
        <w:t>user</w:t>
      </w:r>
      <w:r>
        <w:t xml:space="preserve"> umum.</w:t>
      </w:r>
    </w:p>
    <w:p w14:paraId="442D0519" w14:textId="77777777" w:rsidR="00B73BAF" w:rsidRDefault="00B73BAF" w:rsidP="00B73BAF"/>
    <w:tbl>
      <w:tblPr>
        <w:tblStyle w:val="TableGrid"/>
        <w:tblW w:w="0" w:type="auto"/>
        <w:tblLook w:val="04A0" w:firstRow="1" w:lastRow="0" w:firstColumn="1" w:lastColumn="0" w:noHBand="0" w:noVBand="1"/>
      </w:tblPr>
      <w:tblGrid>
        <w:gridCol w:w="8234"/>
      </w:tblGrid>
      <w:tr w:rsidR="00B73BAF" w14:paraId="13A18A9C" w14:textId="77777777" w:rsidTr="00B73BAF">
        <w:tc>
          <w:tcPr>
            <w:tcW w:w="8234" w:type="dxa"/>
          </w:tcPr>
          <w:p w14:paraId="6D3D81A3" w14:textId="77777777" w:rsidR="00ED6ED2" w:rsidRDefault="00ED6ED2" w:rsidP="00ED6ED2">
            <w:pPr>
              <w:pStyle w:val="KodeProgram"/>
            </w:pPr>
            <w:r>
              <w:t>&lt;?php</w:t>
            </w:r>
          </w:p>
          <w:p w14:paraId="6BA3429F" w14:textId="77777777" w:rsidR="00ED6ED2" w:rsidRDefault="00ED6ED2" w:rsidP="00ED6ED2">
            <w:pPr>
              <w:pStyle w:val="KodeProgram"/>
            </w:pPr>
          </w:p>
          <w:p w14:paraId="713FCA11" w14:textId="77777777" w:rsidR="00ED6ED2" w:rsidRDefault="00ED6ED2" w:rsidP="00ED6ED2">
            <w:pPr>
              <w:pStyle w:val="KodeProgram"/>
            </w:pPr>
            <w:r>
              <w:t>class Pengajuan_model extends CI_Model</w:t>
            </w:r>
          </w:p>
          <w:p w14:paraId="3737D534" w14:textId="77777777" w:rsidR="00ED6ED2" w:rsidRDefault="00ED6ED2" w:rsidP="00ED6ED2">
            <w:pPr>
              <w:pStyle w:val="KodeProgram"/>
            </w:pPr>
            <w:r>
              <w:lastRenderedPageBreak/>
              <w:t>{</w:t>
            </w:r>
          </w:p>
          <w:p w14:paraId="73FAFC70" w14:textId="77777777" w:rsidR="00ED6ED2" w:rsidRDefault="00ED6ED2" w:rsidP="00ED6ED2">
            <w:pPr>
              <w:pStyle w:val="KodeProgram"/>
            </w:pPr>
            <w:r>
              <w:t xml:space="preserve">    public function __construct()</w:t>
            </w:r>
          </w:p>
          <w:p w14:paraId="7EB338A3" w14:textId="77777777" w:rsidR="00ED6ED2" w:rsidRDefault="00ED6ED2" w:rsidP="00ED6ED2">
            <w:pPr>
              <w:pStyle w:val="KodeProgram"/>
            </w:pPr>
            <w:r>
              <w:t xml:space="preserve">    {</w:t>
            </w:r>
          </w:p>
          <w:p w14:paraId="3C90D168" w14:textId="77777777" w:rsidR="00ED6ED2" w:rsidRDefault="00ED6ED2" w:rsidP="00ED6ED2">
            <w:pPr>
              <w:pStyle w:val="KodeProgram"/>
            </w:pPr>
            <w:r>
              <w:t xml:space="preserve">        parent::__construct();</w:t>
            </w:r>
          </w:p>
          <w:p w14:paraId="13199B44" w14:textId="77777777" w:rsidR="00B73BAF" w:rsidRDefault="00ED6ED2" w:rsidP="00ED6ED2">
            <w:pPr>
              <w:pStyle w:val="KodeProgram"/>
            </w:pPr>
            <w:r>
              <w:t xml:space="preserve">    }</w:t>
            </w:r>
          </w:p>
          <w:p w14:paraId="58663906" w14:textId="77777777" w:rsidR="00ED6ED2" w:rsidRDefault="00ED6ED2" w:rsidP="00ED6ED2">
            <w:pPr>
              <w:pStyle w:val="KodeProgram"/>
            </w:pPr>
          </w:p>
          <w:p w14:paraId="27038CDF" w14:textId="4E23B242" w:rsidR="00ED6ED2" w:rsidRDefault="00ED6ED2" w:rsidP="00ED6ED2">
            <w:pPr>
              <w:pStyle w:val="KodeProgram"/>
            </w:pPr>
            <w:r>
              <w:t xml:space="preserve">    public function get_pengajuan_by_id($id_pengajuan)</w:t>
            </w:r>
          </w:p>
          <w:p w14:paraId="4E40177C" w14:textId="77777777" w:rsidR="00ED6ED2" w:rsidRDefault="00ED6ED2" w:rsidP="00ED6ED2">
            <w:pPr>
              <w:pStyle w:val="KodeProgram"/>
            </w:pPr>
            <w:r>
              <w:t xml:space="preserve">    {</w:t>
            </w:r>
          </w:p>
          <w:p w14:paraId="0BD1CD09" w14:textId="77777777" w:rsidR="00ED6ED2" w:rsidRDefault="00ED6ED2" w:rsidP="00ED6ED2">
            <w:pPr>
              <w:pStyle w:val="KodeProgram"/>
            </w:pPr>
            <w:r>
              <w:t xml:space="preserve">        $data_pengajuan = $this-&gt;db-&gt;select('</w:t>
            </w:r>
          </w:p>
          <w:p w14:paraId="0AB395B5" w14:textId="77777777" w:rsidR="00ED6ED2" w:rsidRDefault="00ED6ED2" w:rsidP="00ED6ED2">
            <w:pPr>
              <w:pStyle w:val="KodeProgram"/>
            </w:pPr>
            <w:r>
              <w:t xml:space="preserve">                                                ta_pengajuan.*, </w:t>
            </w:r>
          </w:p>
          <w:p w14:paraId="26830684" w14:textId="77777777" w:rsidR="00ED6ED2" w:rsidRDefault="00ED6ED2" w:rsidP="00ED6ED2">
            <w:pPr>
              <w:pStyle w:val="KodeProgram"/>
            </w:pPr>
            <w:r>
              <w:t xml:space="preserve">                                                ref_layanan.layanan_nama as layanan</w:t>
            </w:r>
          </w:p>
          <w:p w14:paraId="0B9DAD8E" w14:textId="77777777" w:rsidR="00ED6ED2" w:rsidRDefault="00ED6ED2" w:rsidP="00ED6ED2">
            <w:pPr>
              <w:pStyle w:val="KodeProgram"/>
            </w:pPr>
            <w:r>
              <w:t xml:space="preserve">                                            ')</w:t>
            </w:r>
          </w:p>
          <w:p w14:paraId="3B17CB85" w14:textId="77777777" w:rsidR="00ED6ED2" w:rsidRDefault="00ED6ED2" w:rsidP="00ED6ED2">
            <w:pPr>
              <w:pStyle w:val="KodeProgram"/>
            </w:pPr>
            <w:r>
              <w:t xml:space="preserve">                                -&gt;from('ta_pengajuan')</w:t>
            </w:r>
          </w:p>
          <w:p w14:paraId="1AE78A3B" w14:textId="77777777" w:rsidR="00ED6ED2" w:rsidRDefault="00ED6ED2" w:rsidP="00ED6ED2">
            <w:pPr>
              <w:pStyle w:val="KodeProgram"/>
            </w:pPr>
            <w:r>
              <w:t xml:space="preserve">                                -&gt;join('ref_layanan', 'ta_pengajuan.pengajuan_jenis_layanan = ref_layanan.layanan_id')</w:t>
            </w:r>
          </w:p>
          <w:p w14:paraId="3FAEB5E7" w14:textId="77777777" w:rsidR="00ED6ED2" w:rsidRDefault="00ED6ED2" w:rsidP="00ED6ED2">
            <w:pPr>
              <w:pStyle w:val="KodeProgram"/>
            </w:pPr>
            <w:r>
              <w:t xml:space="preserve">                                -&gt;where('pengajuan_id', $id_pengajuan)</w:t>
            </w:r>
          </w:p>
          <w:p w14:paraId="2C8528CC" w14:textId="77777777" w:rsidR="00ED6ED2" w:rsidRDefault="00ED6ED2" w:rsidP="00ED6ED2">
            <w:pPr>
              <w:pStyle w:val="KodeProgram"/>
            </w:pPr>
            <w:r>
              <w:t xml:space="preserve">                                -&gt;get()</w:t>
            </w:r>
          </w:p>
          <w:p w14:paraId="0B7AF7B3" w14:textId="77777777" w:rsidR="00ED6ED2" w:rsidRDefault="00ED6ED2" w:rsidP="00ED6ED2">
            <w:pPr>
              <w:pStyle w:val="KodeProgram"/>
            </w:pPr>
            <w:r>
              <w:t xml:space="preserve">                                -&gt;row();</w:t>
            </w:r>
          </w:p>
          <w:p w14:paraId="077D3C7D" w14:textId="77777777" w:rsidR="00ED6ED2" w:rsidRDefault="00ED6ED2" w:rsidP="00ED6ED2">
            <w:pPr>
              <w:pStyle w:val="KodeProgram"/>
            </w:pPr>
          </w:p>
          <w:p w14:paraId="6A862C33" w14:textId="77777777" w:rsidR="00ED6ED2" w:rsidRDefault="00ED6ED2" w:rsidP="00ED6ED2">
            <w:pPr>
              <w:pStyle w:val="KodeProgram"/>
            </w:pPr>
            <w:r>
              <w:t xml:space="preserve">        $data_form_pengajuan = $this-&gt;db-&gt;select('*')</w:t>
            </w:r>
          </w:p>
          <w:p w14:paraId="385A817C" w14:textId="77777777" w:rsidR="00ED6ED2" w:rsidRDefault="00ED6ED2" w:rsidP="00ED6ED2">
            <w:pPr>
              <w:pStyle w:val="KodeProgram"/>
            </w:pPr>
            <w:r>
              <w:t xml:space="preserve">                                        -&gt;from('ta_detail_pengajuan_form')</w:t>
            </w:r>
          </w:p>
          <w:p w14:paraId="03264D8A" w14:textId="77777777" w:rsidR="00ED6ED2" w:rsidRDefault="00ED6ED2" w:rsidP="00ED6ED2">
            <w:pPr>
              <w:pStyle w:val="KodeProgram"/>
            </w:pPr>
            <w:r>
              <w:t xml:space="preserve">                                        -&gt;join('ref_jenis_form', 'ta_detail_pengajuan_form.detail_pengajuan_form_jenis_form_id = ref_jenis_form.jenis_form_id')</w:t>
            </w:r>
          </w:p>
          <w:p w14:paraId="6F79524A" w14:textId="77777777" w:rsidR="00ED6ED2" w:rsidRDefault="00ED6ED2" w:rsidP="00ED6ED2">
            <w:pPr>
              <w:pStyle w:val="KodeProgram"/>
            </w:pPr>
            <w:r>
              <w:t xml:space="preserve">                                        -&gt;where('detail_pengajuan_form_pengajuan_id', $id_pengajuan)</w:t>
            </w:r>
          </w:p>
          <w:p w14:paraId="1C56D2B4" w14:textId="77777777" w:rsidR="00ED6ED2" w:rsidRDefault="00ED6ED2" w:rsidP="00ED6ED2">
            <w:pPr>
              <w:pStyle w:val="KodeProgram"/>
            </w:pPr>
            <w:r>
              <w:t xml:space="preserve">                                        -&gt;get()</w:t>
            </w:r>
          </w:p>
          <w:p w14:paraId="49DE0A7F" w14:textId="77777777" w:rsidR="00ED6ED2" w:rsidRDefault="00ED6ED2" w:rsidP="00ED6ED2">
            <w:pPr>
              <w:pStyle w:val="KodeProgram"/>
            </w:pPr>
            <w:r>
              <w:t xml:space="preserve">                                        -&gt;result();</w:t>
            </w:r>
          </w:p>
          <w:p w14:paraId="6645926F" w14:textId="77777777" w:rsidR="00ED6ED2" w:rsidRDefault="00ED6ED2" w:rsidP="00ED6ED2">
            <w:pPr>
              <w:pStyle w:val="KodeProgram"/>
            </w:pPr>
          </w:p>
          <w:p w14:paraId="160FA689" w14:textId="77777777" w:rsidR="00ED6ED2" w:rsidRDefault="00ED6ED2" w:rsidP="00ED6ED2">
            <w:pPr>
              <w:pStyle w:val="KodeProgram"/>
            </w:pPr>
            <w:r>
              <w:t xml:space="preserve">        $data_lampiran_pengajuan = $this-&gt;db-&gt;select('*')</w:t>
            </w:r>
          </w:p>
          <w:p w14:paraId="7174930F" w14:textId="77777777" w:rsidR="00ED6ED2" w:rsidRDefault="00ED6ED2" w:rsidP="00ED6ED2">
            <w:pPr>
              <w:pStyle w:val="KodeProgram"/>
            </w:pPr>
            <w:r>
              <w:t xml:space="preserve">                                            -&gt;from('ta_detail_pengajuan_lampiran')</w:t>
            </w:r>
          </w:p>
          <w:p w14:paraId="203A969F" w14:textId="77777777" w:rsidR="00ED6ED2" w:rsidRDefault="00ED6ED2" w:rsidP="00ED6ED2">
            <w:pPr>
              <w:pStyle w:val="KodeProgram"/>
            </w:pPr>
            <w:r>
              <w:t xml:space="preserve">                                            -&gt;where('detail_pengajuan_lampiran_pengajuan_id', $id_pengajuan)</w:t>
            </w:r>
          </w:p>
          <w:p w14:paraId="02B10218" w14:textId="77777777" w:rsidR="00ED6ED2" w:rsidRDefault="00ED6ED2" w:rsidP="00ED6ED2">
            <w:pPr>
              <w:pStyle w:val="KodeProgram"/>
            </w:pPr>
            <w:r>
              <w:t xml:space="preserve">                                            -&gt;get()</w:t>
            </w:r>
          </w:p>
          <w:p w14:paraId="5BAA0C43" w14:textId="77777777" w:rsidR="00ED6ED2" w:rsidRDefault="00ED6ED2" w:rsidP="00ED6ED2">
            <w:pPr>
              <w:pStyle w:val="KodeProgram"/>
            </w:pPr>
            <w:r>
              <w:t xml:space="preserve">                                            -&gt;result();</w:t>
            </w:r>
          </w:p>
          <w:p w14:paraId="25A5535D" w14:textId="77777777" w:rsidR="00ED6ED2" w:rsidRDefault="00ED6ED2" w:rsidP="00ED6ED2">
            <w:pPr>
              <w:pStyle w:val="KodeProgram"/>
            </w:pPr>
          </w:p>
          <w:p w14:paraId="527BEC47" w14:textId="77777777" w:rsidR="00ED6ED2" w:rsidRDefault="00ED6ED2" w:rsidP="00ED6ED2">
            <w:pPr>
              <w:pStyle w:val="KodeProgram"/>
            </w:pPr>
            <w:r>
              <w:t xml:space="preserve">        $form_pengajuan = array();</w:t>
            </w:r>
          </w:p>
          <w:p w14:paraId="7724434B" w14:textId="77777777" w:rsidR="00ED6ED2" w:rsidRDefault="00ED6ED2" w:rsidP="00ED6ED2">
            <w:pPr>
              <w:pStyle w:val="KodeProgram"/>
            </w:pPr>
            <w:r>
              <w:t xml:space="preserve">        foreach($data_form_pengajuan as $form) {</w:t>
            </w:r>
          </w:p>
          <w:p w14:paraId="45369CD7" w14:textId="77777777" w:rsidR="00ED6ED2" w:rsidRDefault="00ED6ED2" w:rsidP="00ED6ED2">
            <w:pPr>
              <w:pStyle w:val="KodeProgram"/>
            </w:pPr>
            <w:r>
              <w:t xml:space="preserve">            $nama_tabel = $form-&gt;jenis_form_nama_tabel;</w:t>
            </w:r>
          </w:p>
          <w:p w14:paraId="5B2BC30A" w14:textId="77777777" w:rsidR="00ED6ED2" w:rsidRDefault="00ED6ED2" w:rsidP="00ED6ED2">
            <w:pPr>
              <w:pStyle w:val="KodeProgram"/>
            </w:pPr>
            <w:r>
              <w:t xml:space="preserve">            // mengubah dari ta_f* ke f*_id</w:t>
            </w:r>
          </w:p>
          <w:p w14:paraId="38E635CB" w14:textId="77777777" w:rsidR="00ED6ED2" w:rsidRDefault="00ED6ED2" w:rsidP="00ED6ED2">
            <w:pPr>
              <w:pStyle w:val="KodeProgram"/>
            </w:pPr>
            <w:r>
              <w:t xml:space="preserve">            $field_id = str_</w:t>
            </w:r>
            <w:proofErr w:type="gramStart"/>
            <w:r>
              <w:t>replace(</w:t>
            </w:r>
            <w:proofErr w:type="gramEnd"/>
            <w:r>
              <w:t>'ta_f', 'f', $nama_tabel) . '_id';</w:t>
            </w:r>
          </w:p>
          <w:p w14:paraId="72AA7A72" w14:textId="77777777" w:rsidR="00ED6ED2" w:rsidRDefault="00ED6ED2" w:rsidP="00ED6ED2">
            <w:pPr>
              <w:pStyle w:val="KodeProgram"/>
            </w:pPr>
            <w:r>
              <w:t xml:space="preserve">            // mengubah dari ta_f* ke f*_pengajuan_id</w:t>
            </w:r>
          </w:p>
          <w:p w14:paraId="11284F1E" w14:textId="77777777" w:rsidR="00ED6ED2" w:rsidRDefault="00ED6ED2" w:rsidP="00ED6ED2">
            <w:pPr>
              <w:pStyle w:val="KodeProgram"/>
            </w:pPr>
            <w:r>
              <w:t xml:space="preserve">            $field_pengajuan_id = str_</w:t>
            </w:r>
            <w:proofErr w:type="gramStart"/>
            <w:r>
              <w:t>replace(</w:t>
            </w:r>
            <w:proofErr w:type="gramEnd"/>
            <w:r>
              <w:t>'ta_f', 'f', $nama_tabel) . '_pengajuan_id';</w:t>
            </w:r>
          </w:p>
          <w:p w14:paraId="526FF45C" w14:textId="77777777" w:rsidR="00ED6ED2" w:rsidRDefault="00ED6ED2" w:rsidP="00ED6ED2">
            <w:pPr>
              <w:pStyle w:val="KodeProgram"/>
            </w:pPr>
            <w:r>
              <w:t xml:space="preserve">            $used_form = $this-&gt;db-&gt;select($field_id)</w:t>
            </w:r>
          </w:p>
          <w:p w14:paraId="2BFE4BAF" w14:textId="77777777" w:rsidR="00ED6ED2" w:rsidRDefault="00ED6ED2" w:rsidP="00ED6ED2">
            <w:pPr>
              <w:pStyle w:val="KodeProgram"/>
            </w:pPr>
            <w:r>
              <w:t xml:space="preserve">                            -&gt;from($nama_tabel)</w:t>
            </w:r>
          </w:p>
          <w:p w14:paraId="55AA3F61" w14:textId="77777777" w:rsidR="00ED6ED2" w:rsidRDefault="00ED6ED2" w:rsidP="00ED6ED2">
            <w:pPr>
              <w:pStyle w:val="KodeProgram"/>
            </w:pPr>
            <w:r>
              <w:t xml:space="preserve">                            -&gt;where($field_pengajuan_id, $id_pengajuan)</w:t>
            </w:r>
          </w:p>
          <w:p w14:paraId="7F4E5F06" w14:textId="77777777" w:rsidR="00ED6ED2" w:rsidRDefault="00ED6ED2" w:rsidP="00ED6ED2">
            <w:pPr>
              <w:pStyle w:val="KodeProgram"/>
            </w:pPr>
            <w:r>
              <w:t xml:space="preserve">                            -&gt;get()</w:t>
            </w:r>
          </w:p>
          <w:p w14:paraId="7CA073DE" w14:textId="77777777" w:rsidR="00ED6ED2" w:rsidRDefault="00ED6ED2" w:rsidP="00ED6ED2">
            <w:pPr>
              <w:pStyle w:val="KodeProgram"/>
            </w:pPr>
            <w:r>
              <w:t xml:space="preserve">                            -&gt;row();</w:t>
            </w:r>
          </w:p>
          <w:p w14:paraId="328A143E" w14:textId="77777777" w:rsidR="00ED6ED2" w:rsidRDefault="00ED6ED2" w:rsidP="00ED6ED2">
            <w:pPr>
              <w:pStyle w:val="KodeProgram"/>
            </w:pPr>
          </w:p>
          <w:p w14:paraId="76376D74" w14:textId="77777777" w:rsidR="00ED6ED2" w:rsidRDefault="00ED6ED2" w:rsidP="00ED6ED2">
            <w:pPr>
              <w:pStyle w:val="KodeProgram"/>
            </w:pPr>
            <w:r>
              <w:t xml:space="preserve">            array_push($form_pengajuan, array(</w:t>
            </w:r>
          </w:p>
          <w:p w14:paraId="476F00AA" w14:textId="77777777" w:rsidR="00ED6ED2" w:rsidRDefault="00ED6ED2" w:rsidP="00ED6ED2">
            <w:pPr>
              <w:pStyle w:val="KodeProgram"/>
            </w:pPr>
            <w:r>
              <w:lastRenderedPageBreak/>
              <w:t xml:space="preserve">                'nama_form' =&gt; $form-&gt;jenis_form_nama,</w:t>
            </w:r>
          </w:p>
          <w:p w14:paraId="0879479D" w14:textId="77777777" w:rsidR="00ED6ED2" w:rsidRDefault="00ED6ED2" w:rsidP="00ED6ED2">
            <w:pPr>
              <w:pStyle w:val="KodeProgram"/>
            </w:pPr>
            <w:r>
              <w:t xml:space="preserve">                'form_id'   =&gt; $used_form-&gt;$field_id,</w:t>
            </w:r>
          </w:p>
          <w:p w14:paraId="2FBCFAF3" w14:textId="77777777" w:rsidR="00ED6ED2" w:rsidRDefault="00ED6ED2" w:rsidP="00ED6ED2">
            <w:pPr>
              <w:pStyle w:val="KodeProgram"/>
            </w:pPr>
            <w:r>
              <w:t xml:space="preserve">                'url'       =&gt; $form-&gt;jenis_form_url</w:t>
            </w:r>
          </w:p>
          <w:p w14:paraId="7FF3F67E" w14:textId="77777777" w:rsidR="00ED6ED2" w:rsidRDefault="00ED6ED2" w:rsidP="00ED6ED2">
            <w:pPr>
              <w:pStyle w:val="KodeProgram"/>
            </w:pPr>
            <w:r>
              <w:t xml:space="preserve">            ));</w:t>
            </w:r>
          </w:p>
          <w:p w14:paraId="4D444525" w14:textId="77777777" w:rsidR="00ED6ED2" w:rsidRDefault="00ED6ED2" w:rsidP="00ED6ED2">
            <w:pPr>
              <w:pStyle w:val="KodeProgram"/>
            </w:pPr>
            <w:r>
              <w:t xml:space="preserve">        } </w:t>
            </w:r>
          </w:p>
          <w:p w14:paraId="4F1D8291" w14:textId="77777777" w:rsidR="00ED6ED2" w:rsidRDefault="00ED6ED2" w:rsidP="00ED6ED2">
            <w:pPr>
              <w:pStyle w:val="KodeProgram"/>
            </w:pPr>
          </w:p>
          <w:p w14:paraId="3A26E49F" w14:textId="77777777" w:rsidR="00ED6ED2" w:rsidRDefault="00ED6ED2" w:rsidP="00ED6ED2">
            <w:pPr>
              <w:pStyle w:val="KodeProgram"/>
            </w:pPr>
            <w:r>
              <w:t xml:space="preserve">        $data = array(</w:t>
            </w:r>
          </w:p>
          <w:p w14:paraId="011D697A" w14:textId="77777777" w:rsidR="00ED6ED2" w:rsidRDefault="00ED6ED2" w:rsidP="00ED6ED2">
            <w:pPr>
              <w:pStyle w:val="KodeProgram"/>
            </w:pPr>
            <w:r>
              <w:t xml:space="preserve">            'pengajuan'             =&gt; $data_pengajuan,</w:t>
            </w:r>
          </w:p>
          <w:p w14:paraId="60642C42" w14:textId="77777777" w:rsidR="00ED6ED2" w:rsidRDefault="00ED6ED2" w:rsidP="00ED6ED2">
            <w:pPr>
              <w:pStyle w:val="KodeProgram"/>
            </w:pPr>
            <w:r>
              <w:t xml:space="preserve">            'form_pengajuan'        =&gt; $form_pengajuan,</w:t>
            </w:r>
          </w:p>
          <w:p w14:paraId="7E02CFFE" w14:textId="77777777" w:rsidR="00ED6ED2" w:rsidRDefault="00ED6ED2" w:rsidP="00ED6ED2">
            <w:pPr>
              <w:pStyle w:val="KodeProgram"/>
            </w:pPr>
            <w:r>
              <w:t xml:space="preserve">            'lampiran_pengajuan'    =&gt; $data_lampiran_pengajuan</w:t>
            </w:r>
          </w:p>
          <w:p w14:paraId="4CF23DC8" w14:textId="77777777" w:rsidR="00ED6ED2" w:rsidRDefault="00ED6ED2" w:rsidP="00ED6ED2">
            <w:pPr>
              <w:pStyle w:val="KodeProgram"/>
            </w:pPr>
            <w:r>
              <w:t xml:space="preserve">        );</w:t>
            </w:r>
          </w:p>
          <w:p w14:paraId="0438FAE6" w14:textId="77777777" w:rsidR="00ED6ED2" w:rsidRDefault="00ED6ED2" w:rsidP="00ED6ED2">
            <w:pPr>
              <w:pStyle w:val="KodeProgram"/>
            </w:pPr>
          </w:p>
          <w:p w14:paraId="18FE09D9" w14:textId="77777777" w:rsidR="00ED6ED2" w:rsidRDefault="00ED6ED2" w:rsidP="00ED6ED2">
            <w:pPr>
              <w:pStyle w:val="KodeProgram"/>
            </w:pPr>
            <w:r>
              <w:t xml:space="preserve">        return $data;</w:t>
            </w:r>
          </w:p>
          <w:p w14:paraId="64CC7776" w14:textId="77777777" w:rsidR="00ED6ED2" w:rsidRDefault="00ED6ED2" w:rsidP="00ED6ED2">
            <w:pPr>
              <w:pStyle w:val="KodeProgram"/>
            </w:pPr>
            <w:r>
              <w:t xml:space="preserve">    }</w:t>
            </w:r>
          </w:p>
          <w:p w14:paraId="130FDB76" w14:textId="77777777" w:rsidR="00ED6ED2" w:rsidRDefault="00ED6ED2" w:rsidP="00ED6ED2">
            <w:pPr>
              <w:pStyle w:val="KodeProgram"/>
            </w:pPr>
          </w:p>
          <w:p w14:paraId="6262FF6D" w14:textId="77777777" w:rsidR="00ED6ED2" w:rsidRDefault="00ED6ED2" w:rsidP="00ED6ED2">
            <w:pPr>
              <w:pStyle w:val="KodeProgram"/>
            </w:pPr>
            <w:r>
              <w:t xml:space="preserve">    public function get_pengajuan_by_nik($nik_pemohon)</w:t>
            </w:r>
          </w:p>
          <w:p w14:paraId="0AEDF655" w14:textId="77777777" w:rsidR="00ED6ED2" w:rsidRDefault="00ED6ED2" w:rsidP="00ED6ED2">
            <w:pPr>
              <w:pStyle w:val="KodeProgram"/>
            </w:pPr>
            <w:r>
              <w:t xml:space="preserve">    {</w:t>
            </w:r>
          </w:p>
          <w:p w14:paraId="660FC669" w14:textId="77777777" w:rsidR="00ED6ED2" w:rsidRDefault="00ED6ED2" w:rsidP="00ED6ED2">
            <w:pPr>
              <w:pStyle w:val="KodeProgram"/>
            </w:pPr>
            <w:r>
              <w:t xml:space="preserve">        return $this-&gt;db-&gt;select('*')</w:t>
            </w:r>
          </w:p>
          <w:p w14:paraId="063B9871" w14:textId="77777777" w:rsidR="00ED6ED2" w:rsidRDefault="00ED6ED2" w:rsidP="00ED6ED2">
            <w:pPr>
              <w:pStyle w:val="KodeProgram"/>
            </w:pPr>
            <w:r>
              <w:t xml:space="preserve">                        -&gt;from('ta_pengajuan')</w:t>
            </w:r>
          </w:p>
          <w:p w14:paraId="3753E8EA" w14:textId="77777777" w:rsidR="00ED6ED2" w:rsidRDefault="00ED6ED2" w:rsidP="00ED6ED2">
            <w:pPr>
              <w:pStyle w:val="KodeProgram"/>
            </w:pPr>
            <w:r>
              <w:t xml:space="preserve">                        -&gt;where('pengajuan_nik', $nik_pemohon)</w:t>
            </w:r>
          </w:p>
          <w:p w14:paraId="291B25E3" w14:textId="77777777" w:rsidR="00ED6ED2" w:rsidRDefault="00ED6ED2" w:rsidP="00ED6ED2">
            <w:pPr>
              <w:pStyle w:val="KodeProgram"/>
            </w:pPr>
            <w:r>
              <w:t xml:space="preserve">                        -&gt;get()</w:t>
            </w:r>
          </w:p>
          <w:p w14:paraId="118936E1" w14:textId="77777777" w:rsidR="00ED6ED2" w:rsidRDefault="00ED6ED2" w:rsidP="00ED6ED2">
            <w:pPr>
              <w:pStyle w:val="KodeProgram"/>
            </w:pPr>
            <w:r>
              <w:t xml:space="preserve">                        -&gt;result();</w:t>
            </w:r>
          </w:p>
          <w:p w14:paraId="42BD6C79" w14:textId="580B1F2B" w:rsidR="00ED6ED2" w:rsidRDefault="00ED6ED2" w:rsidP="00ED6ED2">
            <w:pPr>
              <w:pStyle w:val="KodeProgram"/>
            </w:pPr>
            <w:r>
              <w:t xml:space="preserve">    }</w:t>
            </w:r>
          </w:p>
          <w:p w14:paraId="3774B71C" w14:textId="4A7A64AB" w:rsidR="00ED6ED2" w:rsidRDefault="00ED6ED2" w:rsidP="003A5B61">
            <w:pPr>
              <w:pStyle w:val="KodeProgram"/>
              <w:keepNext/>
            </w:pPr>
            <w:r>
              <w:t>}</w:t>
            </w:r>
          </w:p>
        </w:tc>
      </w:tr>
    </w:tbl>
    <w:p w14:paraId="4C66576C" w14:textId="7B24CF84" w:rsidR="00B73BAF" w:rsidRPr="003A5B61" w:rsidRDefault="003A5B61" w:rsidP="003A5B61">
      <w:pPr>
        <w:pStyle w:val="Caption"/>
      </w:pPr>
      <w:bookmarkStart w:id="125" w:name="_Toc60912044"/>
      <w:r>
        <w:lastRenderedPageBreak/>
        <w:t xml:space="preserve">Kode Program 5. </w:t>
      </w:r>
      <w:r w:rsidR="00D93194">
        <w:rPr>
          <w:noProof/>
        </w:rPr>
        <w:fldChar w:fldCharType="begin"/>
      </w:r>
      <w:r w:rsidR="00D93194">
        <w:rPr>
          <w:noProof/>
        </w:rPr>
        <w:instrText xml:space="preserve"> SEQ Kode_Program_5. \* ARABIC </w:instrText>
      </w:r>
      <w:r w:rsidR="00D93194">
        <w:rPr>
          <w:noProof/>
        </w:rPr>
        <w:fldChar w:fldCharType="separate"/>
      </w:r>
      <w:proofErr w:type="gramStart"/>
      <w:r>
        <w:rPr>
          <w:noProof/>
        </w:rPr>
        <w:t>9</w:t>
      </w:r>
      <w:r w:rsidR="00D93194">
        <w:rPr>
          <w:noProof/>
        </w:rPr>
        <w:fldChar w:fldCharType="end"/>
      </w:r>
      <w:r>
        <w:t xml:space="preserve"> </w:t>
      </w:r>
      <w:r w:rsidR="00B73BAF">
        <w:rPr>
          <w:b w:val="0"/>
        </w:rPr>
        <w:t>Pengajuan_model.php</w:t>
      </w:r>
      <w:bookmarkEnd w:id="125"/>
      <w:proofErr w:type="gramEnd"/>
    </w:p>
    <w:p w14:paraId="1C20E129" w14:textId="6672B2B9" w:rsidR="00B73BAF" w:rsidRDefault="003A5B61" w:rsidP="00B73BAF">
      <w:pPr>
        <w:ind w:firstLine="851"/>
      </w:pPr>
      <w:proofErr w:type="gramStart"/>
      <w:r>
        <w:t>Kode Program 5</w:t>
      </w:r>
      <w:r w:rsidR="00B73BAF">
        <w:t xml:space="preserve">.9 merupakan kode program untuk mendapatkan semua data pengajuan baik KK maupun KTP berdasarkan </w:t>
      </w:r>
      <w:r w:rsidR="00B73BAF" w:rsidRPr="00B73BAF">
        <w:rPr>
          <w:rStyle w:val="KodeProgramChar"/>
        </w:rPr>
        <w:t>id_user</w:t>
      </w:r>
      <w:r w:rsidR="00B73BAF">
        <w:t>.</w:t>
      </w:r>
      <w:proofErr w:type="gramEnd"/>
      <w:r w:rsidR="00B73BAF">
        <w:t xml:space="preserve"> </w:t>
      </w:r>
      <w:proofErr w:type="gramStart"/>
      <w:r w:rsidR="00B73BAF">
        <w:t xml:space="preserve">Data didapatkan dari tabel </w:t>
      </w:r>
      <w:r w:rsidR="00B73BAF" w:rsidRPr="00B73BAF">
        <w:rPr>
          <w:rStyle w:val="KodeProgramChar"/>
        </w:rPr>
        <w:t>ta_pengajuan</w:t>
      </w:r>
      <w:r w:rsidR="00B73BAF">
        <w:t xml:space="preserve">, </w:t>
      </w:r>
      <w:r w:rsidR="00B73BAF" w:rsidRPr="00B73BAF">
        <w:rPr>
          <w:rStyle w:val="KodeProgramChar"/>
        </w:rPr>
        <w:t>ta_detail_pengajuan_form</w:t>
      </w:r>
      <w:r w:rsidR="00B73BAF">
        <w:t xml:space="preserve"> dan </w:t>
      </w:r>
      <w:r w:rsidR="00B73BAF" w:rsidRPr="00B73BAF">
        <w:rPr>
          <w:rStyle w:val="KodeProgramChar"/>
        </w:rPr>
        <w:t>ta_detail_pengajuan_lampiran</w:t>
      </w:r>
      <w:r w:rsidR="00B73BAF">
        <w:t>.</w:t>
      </w:r>
      <w:proofErr w:type="gramEnd"/>
    </w:p>
    <w:p w14:paraId="30CCDB2F" w14:textId="0C2DF954" w:rsidR="00B73BAF" w:rsidRDefault="00B73BAF" w:rsidP="002517C7"/>
    <w:p w14:paraId="4A78AD2D" w14:textId="1D63C3C7" w:rsidR="009D08AB" w:rsidRDefault="009D08AB" w:rsidP="00A0746C">
      <w:pPr>
        <w:pStyle w:val="ListParagraph"/>
        <w:numPr>
          <w:ilvl w:val="0"/>
          <w:numId w:val="27"/>
        </w:numPr>
        <w:ind w:left="851" w:hanging="851"/>
      </w:pPr>
      <w:r>
        <w:t>Controller Pengajuan</w:t>
      </w:r>
    </w:p>
    <w:p w14:paraId="32ACAD62" w14:textId="7A619779" w:rsidR="00433291" w:rsidRDefault="00433291" w:rsidP="00433291">
      <w:pPr>
        <w:pStyle w:val="ListParagraph"/>
        <w:ind w:left="0" w:firstLine="851"/>
      </w:pPr>
      <w:proofErr w:type="gramStart"/>
      <w:r>
        <w:t xml:space="preserve">Controller Pengajuan adalah controller yang </w:t>
      </w:r>
      <w:r w:rsidR="00A71333">
        <w:t xml:space="preserve">digunakan untuk menerima </w:t>
      </w:r>
      <w:r w:rsidR="00A71333" w:rsidRPr="00270885">
        <w:rPr>
          <w:i/>
        </w:rPr>
        <w:t>request</w:t>
      </w:r>
      <w:r w:rsidR="00A71333">
        <w:t xml:space="preserve"> data pengajuan yang telah dibuat oleh seorang user umum dan memberikan </w:t>
      </w:r>
      <w:r w:rsidR="00A71333" w:rsidRPr="00270885">
        <w:rPr>
          <w:i/>
        </w:rPr>
        <w:t>response</w:t>
      </w:r>
      <w:r w:rsidR="00A71333">
        <w:t xml:space="preserve"> berdasarkan data yang diminta.</w:t>
      </w:r>
      <w:proofErr w:type="gramEnd"/>
    </w:p>
    <w:p w14:paraId="64BB2404" w14:textId="77777777" w:rsidR="00A71333" w:rsidRDefault="00A71333" w:rsidP="00A71333"/>
    <w:tbl>
      <w:tblPr>
        <w:tblStyle w:val="TableGrid"/>
        <w:tblW w:w="0" w:type="auto"/>
        <w:tblLook w:val="04A0" w:firstRow="1" w:lastRow="0" w:firstColumn="1" w:lastColumn="0" w:noHBand="0" w:noVBand="1"/>
      </w:tblPr>
      <w:tblGrid>
        <w:gridCol w:w="8234"/>
      </w:tblGrid>
      <w:tr w:rsidR="00A71333" w14:paraId="26C61A79" w14:textId="77777777" w:rsidTr="00A71333">
        <w:tc>
          <w:tcPr>
            <w:tcW w:w="8234" w:type="dxa"/>
          </w:tcPr>
          <w:p w14:paraId="309FDE2E" w14:textId="77777777" w:rsidR="00590915" w:rsidRDefault="00590915" w:rsidP="00590915">
            <w:pPr>
              <w:pStyle w:val="KodeProgram"/>
            </w:pPr>
            <w:r>
              <w:t>&lt;?php</w:t>
            </w:r>
          </w:p>
          <w:p w14:paraId="001B471B" w14:textId="77777777" w:rsidR="00590915" w:rsidRDefault="00590915" w:rsidP="00590915">
            <w:pPr>
              <w:pStyle w:val="KodeProgram"/>
            </w:pPr>
            <w:r>
              <w:t>defined('BASEPATH') or exit('No direct script access allowed');</w:t>
            </w:r>
          </w:p>
          <w:p w14:paraId="318399B9" w14:textId="77777777" w:rsidR="00590915" w:rsidRDefault="00590915" w:rsidP="00590915">
            <w:pPr>
              <w:pStyle w:val="KodeProgram"/>
            </w:pPr>
          </w:p>
          <w:p w14:paraId="20AD098E" w14:textId="77777777" w:rsidR="00590915" w:rsidRDefault="00590915" w:rsidP="00590915">
            <w:pPr>
              <w:pStyle w:val="KodeProgram"/>
            </w:pPr>
            <w:r>
              <w:t>class Pengajuan extends CI_Controller</w:t>
            </w:r>
          </w:p>
          <w:p w14:paraId="2954490E" w14:textId="77777777" w:rsidR="00590915" w:rsidRDefault="00590915" w:rsidP="00590915">
            <w:pPr>
              <w:pStyle w:val="KodeProgram"/>
            </w:pPr>
            <w:r>
              <w:t>{</w:t>
            </w:r>
          </w:p>
          <w:p w14:paraId="218367F8" w14:textId="77777777" w:rsidR="00590915" w:rsidRDefault="00590915" w:rsidP="00590915">
            <w:pPr>
              <w:pStyle w:val="KodeProgram"/>
            </w:pPr>
            <w:r>
              <w:t xml:space="preserve">    public function __construct()</w:t>
            </w:r>
          </w:p>
          <w:p w14:paraId="49384C51" w14:textId="77777777" w:rsidR="00590915" w:rsidRDefault="00590915" w:rsidP="00590915">
            <w:pPr>
              <w:pStyle w:val="KodeProgram"/>
            </w:pPr>
            <w:r>
              <w:t xml:space="preserve">    {</w:t>
            </w:r>
          </w:p>
          <w:p w14:paraId="0FD4943F" w14:textId="77777777" w:rsidR="00590915" w:rsidRDefault="00590915" w:rsidP="00590915">
            <w:pPr>
              <w:pStyle w:val="KodeProgram"/>
            </w:pPr>
            <w:r>
              <w:t xml:space="preserve">        parent::__construct();</w:t>
            </w:r>
          </w:p>
          <w:p w14:paraId="6948000A" w14:textId="77777777" w:rsidR="00590915" w:rsidRDefault="00590915" w:rsidP="00590915">
            <w:pPr>
              <w:pStyle w:val="KodeProgram"/>
            </w:pPr>
            <w:r>
              <w:t xml:space="preserve">        $this-&gt;load-&gt;model('Umum/Pengajuan_model', 'pengajuan_model');</w:t>
            </w:r>
          </w:p>
          <w:p w14:paraId="0A366098" w14:textId="77777777" w:rsidR="00590915" w:rsidRDefault="00590915" w:rsidP="00590915">
            <w:pPr>
              <w:pStyle w:val="KodeProgram"/>
            </w:pPr>
            <w:r>
              <w:t xml:space="preserve">        $this-&gt;load-&gt;model('Ref_model');</w:t>
            </w:r>
          </w:p>
          <w:p w14:paraId="63245C57" w14:textId="77777777" w:rsidR="00590915" w:rsidRDefault="00590915" w:rsidP="00590915">
            <w:pPr>
              <w:pStyle w:val="KodeProgram"/>
            </w:pPr>
            <w:r>
              <w:t xml:space="preserve">        $this-&gt;load-&gt;helper('check_login_helper');</w:t>
            </w:r>
          </w:p>
          <w:p w14:paraId="04F76D7F" w14:textId="77777777" w:rsidR="00590915" w:rsidRDefault="00590915" w:rsidP="00590915">
            <w:pPr>
              <w:pStyle w:val="KodeProgram"/>
            </w:pPr>
            <w:r>
              <w:t xml:space="preserve">        check_login($this-&gt;session);</w:t>
            </w:r>
          </w:p>
          <w:p w14:paraId="2330463A" w14:textId="77777777" w:rsidR="00590915" w:rsidRDefault="00590915" w:rsidP="00590915">
            <w:pPr>
              <w:pStyle w:val="KodeProgram"/>
            </w:pPr>
            <w:r>
              <w:lastRenderedPageBreak/>
              <w:t xml:space="preserve">    }</w:t>
            </w:r>
          </w:p>
          <w:p w14:paraId="0E02F58A" w14:textId="77777777" w:rsidR="00590915" w:rsidRDefault="00590915" w:rsidP="00590915">
            <w:pPr>
              <w:pStyle w:val="KodeProgram"/>
            </w:pPr>
          </w:p>
          <w:p w14:paraId="22927A23" w14:textId="77777777" w:rsidR="00590915" w:rsidRDefault="00590915" w:rsidP="00590915">
            <w:pPr>
              <w:pStyle w:val="KodeProgram"/>
            </w:pPr>
            <w:r>
              <w:t xml:space="preserve">    public function index()</w:t>
            </w:r>
          </w:p>
          <w:p w14:paraId="686463BC" w14:textId="77777777" w:rsidR="00590915" w:rsidRDefault="00590915" w:rsidP="00590915">
            <w:pPr>
              <w:pStyle w:val="KodeProgram"/>
            </w:pPr>
            <w:r>
              <w:t xml:space="preserve">    {</w:t>
            </w:r>
          </w:p>
          <w:p w14:paraId="6E530706" w14:textId="77777777" w:rsidR="00590915" w:rsidRDefault="00590915" w:rsidP="00590915">
            <w:pPr>
              <w:pStyle w:val="KodeProgram"/>
            </w:pPr>
            <w:r>
              <w:t xml:space="preserve">        $data['content'] = 'backend/umum/pengajuan/index';</w:t>
            </w:r>
          </w:p>
          <w:p w14:paraId="02416852" w14:textId="77777777" w:rsidR="00590915" w:rsidRDefault="00590915" w:rsidP="00590915">
            <w:pPr>
              <w:pStyle w:val="KodeProgram"/>
            </w:pPr>
            <w:r>
              <w:t xml:space="preserve">        $data['title'] = 'Daftar Pengajuan';</w:t>
            </w:r>
          </w:p>
          <w:p w14:paraId="224BBE13" w14:textId="77777777" w:rsidR="00590915" w:rsidRDefault="00590915" w:rsidP="00590915">
            <w:pPr>
              <w:pStyle w:val="KodeProgram"/>
            </w:pPr>
            <w:r>
              <w:t xml:space="preserve">        $data['layanan']            = $this-&gt;pengajuan_model-&gt;get_all_layanan();</w:t>
            </w:r>
          </w:p>
          <w:p w14:paraId="4EC79FCB" w14:textId="77777777" w:rsidR="00590915" w:rsidRDefault="00590915" w:rsidP="00590915">
            <w:pPr>
              <w:pStyle w:val="KodeProgram"/>
            </w:pPr>
            <w:r>
              <w:t xml:space="preserve">        $data['status_pengajuan']   = $this-&gt;pengajuan_model-&gt;get_all_status_pengajuan();</w:t>
            </w:r>
          </w:p>
          <w:p w14:paraId="5B4A04C3" w14:textId="77777777" w:rsidR="00590915" w:rsidRDefault="00590915" w:rsidP="00590915">
            <w:pPr>
              <w:pStyle w:val="KodeProgram"/>
            </w:pPr>
            <w:r>
              <w:t xml:space="preserve">        $data['breadcrumbs']        = array(</w:t>
            </w:r>
          </w:p>
          <w:p w14:paraId="41A59AC3" w14:textId="77777777" w:rsidR="00590915" w:rsidRDefault="00590915" w:rsidP="00590915">
            <w:pPr>
              <w:pStyle w:val="KodeProgram"/>
            </w:pPr>
            <w:r>
              <w:t xml:space="preserve">            array(</w:t>
            </w:r>
          </w:p>
          <w:p w14:paraId="092EF03A" w14:textId="77777777" w:rsidR="00590915" w:rsidRDefault="00590915" w:rsidP="00590915">
            <w:pPr>
              <w:pStyle w:val="KodeProgram"/>
            </w:pPr>
            <w:r>
              <w:t xml:space="preserve">                'url'       =&gt; 'umum/pengajuan/daftar-pengajuan',</w:t>
            </w:r>
          </w:p>
          <w:p w14:paraId="68C29C30" w14:textId="77777777" w:rsidR="00590915" w:rsidRDefault="00590915" w:rsidP="00590915">
            <w:pPr>
              <w:pStyle w:val="KodeProgram"/>
            </w:pPr>
            <w:r>
              <w:t xml:space="preserve">                'title'     =&gt; 'Pengajuan'</w:t>
            </w:r>
          </w:p>
          <w:p w14:paraId="0CEEC358" w14:textId="77777777" w:rsidR="00590915" w:rsidRDefault="00590915" w:rsidP="00590915">
            <w:pPr>
              <w:pStyle w:val="KodeProgram"/>
            </w:pPr>
            <w:r>
              <w:t xml:space="preserve">            ),</w:t>
            </w:r>
          </w:p>
          <w:p w14:paraId="3EC8BBA5" w14:textId="77777777" w:rsidR="00590915" w:rsidRDefault="00590915" w:rsidP="00590915">
            <w:pPr>
              <w:pStyle w:val="KodeProgram"/>
            </w:pPr>
            <w:r>
              <w:t xml:space="preserve">        );</w:t>
            </w:r>
          </w:p>
          <w:p w14:paraId="35D37705" w14:textId="77777777" w:rsidR="00590915" w:rsidRDefault="00590915" w:rsidP="00590915">
            <w:pPr>
              <w:pStyle w:val="KodeProgram"/>
            </w:pPr>
          </w:p>
          <w:p w14:paraId="0C89B8A3" w14:textId="77777777" w:rsidR="00590915" w:rsidRDefault="00590915" w:rsidP="00590915">
            <w:pPr>
              <w:pStyle w:val="KodeProgram"/>
            </w:pPr>
            <w:r>
              <w:t xml:space="preserve">        $this-&gt;load-&gt;view('layouts/master_umum', $data);</w:t>
            </w:r>
          </w:p>
          <w:p w14:paraId="1A7CF313" w14:textId="77777777" w:rsidR="00590915" w:rsidRDefault="00590915" w:rsidP="00590915">
            <w:pPr>
              <w:pStyle w:val="KodeProgram"/>
            </w:pPr>
            <w:r>
              <w:t xml:space="preserve">    }</w:t>
            </w:r>
          </w:p>
          <w:p w14:paraId="4685D9AC" w14:textId="77777777" w:rsidR="00590915" w:rsidRDefault="00590915" w:rsidP="00590915">
            <w:pPr>
              <w:pStyle w:val="KodeProgram"/>
            </w:pPr>
          </w:p>
          <w:p w14:paraId="17FC770D" w14:textId="77777777" w:rsidR="00590915" w:rsidRDefault="00590915" w:rsidP="00590915">
            <w:pPr>
              <w:pStyle w:val="KodeProgram"/>
            </w:pPr>
            <w:r>
              <w:t xml:space="preserve">    public function show($pengajuan_id)</w:t>
            </w:r>
          </w:p>
          <w:p w14:paraId="4B6FDFD9" w14:textId="77777777" w:rsidR="00590915" w:rsidRDefault="00590915" w:rsidP="00590915">
            <w:pPr>
              <w:pStyle w:val="KodeProgram"/>
            </w:pPr>
            <w:r>
              <w:t xml:space="preserve">    {</w:t>
            </w:r>
          </w:p>
          <w:p w14:paraId="1DEB7588" w14:textId="77777777" w:rsidR="00590915" w:rsidRDefault="00590915" w:rsidP="00590915">
            <w:pPr>
              <w:pStyle w:val="KodeProgram"/>
            </w:pPr>
            <w:r>
              <w:t xml:space="preserve">        $data['content'] = 'backend/umum/pengajuan/show';</w:t>
            </w:r>
          </w:p>
          <w:p w14:paraId="6D0892E2" w14:textId="77777777" w:rsidR="00590915" w:rsidRDefault="00590915" w:rsidP="00590915">
            <w:pPr>
              <w:pStyle w:val="KodeProgram"/>
            </w:pPr>
            <w:r>
              <w:t xml:space="preserve">        $data['title'] = 'Pengajuan Anda';</w:t>
            </w:r>
          </w:p>
          <w:p w14:paraId="7CF7D5F1" w14:textId="77777777" w:rsidR="00590915" w:rsidRDefault="00590915" w:rsidP="00590915">
            <w:pPr>
              <w:pStyle w:val="KodeProgram"/>
            </w:pPr>
            <w:r>
              <w:t xml:space="preserve">        $data['pengajuan']          = $this-&gt;pengajuan_model-&gt;get_pengajuan_by_id($pengajuan_id);</w:t>
            </w:r>
          </w:p>
          <w:p w14:paraId="4AD789D8" w14:textId="77777777" w:rsidR="00590915" w:rsidRDefault="00590915" w:rsidP="00590915">
            <w:pPr>
              <w:pStyle w:val="KodeProgram"/>
            </w:pPr>
            <w:r>
              <w:t xml:space="preserve">        $data['jenis_layanan']      = json_encode($this-&gt;Ref_model-&gt;get_jenis_layanan());</w:t>
            </w:r>
          </w:p>
          <w:p w14:paraId="49CFF0B8" w14:textId="77777777" w:rsidR="00590915" w:rsidRDefault="00590915" w:rsidP="00590915">
            <w:pPr>
              <w:pStyle w:val="KodeProgram"/>
            </w:pPr>
            <w:r>
              <w:t xml:space="preserve">        $data['status_pengajuan']   = json_encode($this-&gt;Ref_model-&gt;get_status_pengajuan());</w:t>
            </w:r>
          </w:p>
          <w:p w14:paraId="4952A719" w14:textId="77777777" w:rsidR="00590915" w:rsidRDefault="00590915" w:rsidP="00590915">
            <w:pPr>
              <w:pStyle w:val="KodeProgram"/>
            </w:pPr>
            <w:r>
              <w:t xml:space="preserve">        $data['breadcrumbs']        = array(</w:t>
            </w:r>
          </w:p>
          <w:p w14:paraId="02E14546" w14:textId="77777777" w:rsidR="00590915" w:rsidRDefault="00590915" w:rsidP="00590915">
            <w:pPr>
              <w:pStyle w:val="KodeProgram"/>
            </w:pPr>
            <w:r>
              <w:t xml:space="preserve">            array(</w:t>
            </w:r>
          </w:p>
          <w:p w14:paraId="172B4415" w14:textId="77777777" w:rsidR="00590915" w:rsidRDefault="00590915" w:rsidP="00590915">
            <w:pPr>
              <w:pStyle w:val="KodeProgram"/>
            </w:pPr>
            <w:r>
              <w:t xml:space="preserve">                'url'       =&gt; 'umum/pengajuan/daftar-pengajuan',</w:t>
            </w:r>
          </w:p>
          <w:p w14:paraId="71DF8F34" w14:textId="77777777" w:rsidR="00590915" w:rsidRDefault="00590915" w:rsidP="00590915">
            <w:pPr>
              <w:pStyle w:val="KodeProgram"/>
            </w:pPr>
            <w:r>
              <w:t xml:space="preserve">                'title'     =&gt; 'Pengajuan'</w:t>
            </w:r>
          </w:p>
          <w:p w14:paraId="2885A9DD" w14:textId="77777777" w:rsidR="00590915" w:rsidRDefault="00590915" w:rsidP="00590915">
            <w:pPr>
              <w:pStyle w:val="KodeProgram"/>
            </w:pPr>
            <w:r>
              <w:t xml:space="preserve">            ),</w:t>
            </w:r>
          </w:p>
          <w:p w14:paraId="2AD25363" w14:textId="77777777" w:rsidR="00590915" w:rsidRDefault="00590915" w:rsidP="00590915">
            <w:pPr>
              <w:pStyle w:val="KodeProgram"/>
            </w:pPr>
            <w:r>
              <w:t xml:space="preserve">            array(</w:t>
            </w:r>
          </w:p>
          <w:p w14:paraId="61D5B71C" w14:textId="77777777" w:rsidR="00590915" w:rsidRDefault="00590915" w:rsidP="00590915">
            <w:pPr>
              <w:pStyle w:val="KodeProgram"/>
            </w:pPr>
            <w:r>
              <w:t xml:space="preserve">                '</w:t>
            </w:r>
            <w:proofErr w:type="gramStart"/>
            <w:r>
              <w:t>url</w:t>
            </w:r>
            <w:proofErr w:type="gramEnd"/>
            <w:r>
              <w:t>'       =&gt; 'umum/pengajuan/show/'. $pengajuan_id,</w:t>
            </w:r>
          </w:p>
          <w:p w14:paraId="5EDE8536" w14:textId="77777777" w:rsidR="00590915" w:rsidRDefault="00590915" w:rsidP="00590915">
            <w:pPr>
              <w:pStyle w:val="KodeProgram"/>
            </w:pPr>
            <w:r>
              <w:t xml:space="preserve">                'title'     =&gt; $data['pengajuan']['pengajuan']-&gt;layanan</w:t>
            </w:r>
          </w:p>
          <w:p w14:paraId="19A952DE" w14:textId="77777777" w:rsidR="00590915" w:rsidRDefault="00590915" w:rsidP="00590915">
            <w:pPr>
              <w:pStyle w:val="KodeProgram"/>
            </w:pPr>
            <w:r>
              <w:t xml:space="preserve">            )</w:t>
            </w:r>
          </w:p>
          <w:p w14:paraId="0FDCD7DB" w14:textId="77777777" w:rsidR="00590915" w:rsidRDefault="00590915" w:rsidP="00590915">
            <w:pPr>
              <w:pStyle w:val="KodeProgram"/>
            </w:pPr>
            <w:r>
              <w:t xml:space="preserve">        );</w:t>
            </w:r>
          </w:p>
          <w:p w14:paraId="2651B1CB" w14:textId="77777777" w:rsidR="00590915" w:rsidRDefault="00590915" w:rsidP="00590915">
            <w:pPr>
              <w:pStyle w:val="KodeProgram"/>
            </w:pPr>
          </w:p>
          <w:p w14:paraId="271E8C4B" w14:textId="77777777" w:rsidR="00590915" w:rsidRDefault="00590915" w:rsidP="00590915">
            <w:pPr>
              <w:pStyle w:val="KodeProgram"/>
            </w:pPr>
            <w:r>
              <w:t xml:space="preserve">        $this-&gt;load-&gt;view('layouts/master_umum', $data);</w:t>
            </w:r>
          </w:p>
          <w:p w14:paraId="3BDDA3D5" w14:textId="77777777" w:rsidR="00A71333" w:rsidRDefault="00590915" w:rsidP="00590915">
            <w:pPr>
              <w:pStyle w:val="KodeProgram"/>
            </w:pPr>
            <w:r>
              <w:t xml:space="preserve">    }</w:t>
            </w:r>
          </w:p>
          <w:p w14:paraId="7F70D5C6" w14:textId="40E2F77F" w:rsidR="00590915" w:rsidRDefault="00590915" w:rsidP="003A5B61">
            <w:pPr>
              <w:pStyle w:val="KodeProgram"/>
              <w:keepNext/>
            </w:pPr>
            <w:r>
              <w:t>}</w:t>
            </w:r>
          </w:p>
        </w:tc>
      </w:tr>
    </w:tbl>
    <w:p w14:paraId="5200FEAB" w14:textId="47ABE253" w:rsidR="00A71333" w:rsidRPr="003A5B61" w:rsidRDefault="003A5B61" w:rsidP="003A5B61">
      <w:pPr>
        <w:pStyle w:val="Caption"/>
      </w:pPr>
      <w:bookmarkStart w:id="126" w:name="_Toc60912045"/>
      <w:r>
        <w:lastRenderedPageBreak/>
        <w:t xml:space="preserve">Kode Program 5. </w:t>
      </w:r>
      <w:r w:rsidR="00D93194">
        <w:rPr>
          <w:noProof/>
        </w:rPr>
        <w:fldChar w:fldCharType="begin"/>
      </w:r>
      <w:r w:rsidR="00D93194">
        <w:rPr>
          <w:noProof/>
        </w:rPr>
        <w:instrText xml:space="preserve"> SEQ Kode_Program_5. \* ARABIC </w:instrText>
      </w:r>
      <w:r w:rsidR="00D93194">
        <w:rPr>
          <w:noProof/>
        </w:rPr>
        <w:fldChar w:fldCharType="separate"/>
      </w:r>
      <w:proofErr w:type="gramStart"/>
      <w:r>
        <w:rPr>
          <w:noProof/>
        </w:rPr>
        <w:t>10</w:t>
      </w:r>
      <w:r w:rsidR="00D93194">
        <w:rPr>
          <w:noProof/>
        </w:rPr>
        <w:fldChar w:fldCharType="end"/>
      </w:r>
      <w:r>
        <w:t xml:space="preserve"> </w:t>
      </w:r>
      <w:r w:rsidR="00A71333">
        <w:rPr>
          <w:b w:val="0"/>
        </w:rPr>
        <w:t>Pengajuan.php</w:t>
      </w:r>
      <w:bookmarkEnd w:id="126"/>
      <w:proofErr w:type="gramEnd"/>
    </w:p>
    <w:p w14:paraId="4853FFA4" w14:textId="09E3F82B" w:rsidR="00A71333" w:rsidRDefault="003A5B61" w:rsidP="00A71333">
      <w:pPr>
        <w:ind w:firstLine="851"/>
      </w:pPr>
      <w:proofErr w:type="gramStart"/>
      <w:r>
        <w:t>Kode Program 5</w:t>
      </w:r>
      <w:r w:rsidR="00A71333">
        <w:t xml:space="preserve">.10 merupakan kode program yang digunakan untuk menerima </w:t>
      </w:r>
      <w:r w:rsidR="00A71333" w:rsidRPr="006D67F4">
        <w:rPr>
          <w:i/>
        </w:rPr>
        <w:t>request</w:t>
      </w:r>
      <w:r w:rsidR="00A71333">
        <w:t xml:space="preserve"> berdasarkan </w:t>
      </w:r>
      <w:r w:rsidR="00A71333" w:rsidRPr="006D67F4">
        <w:rPr>
          <w:i/>
        </w:rPr>
        <w:t>route mapping</w:t>
      </w:r>
      <w:r w:rsidR="00A71333">
        <w:t xml:space="preserve"> untuk daftar pengajuan dan melakukan </w:t>
      </w:r>
      <w:r w:rsidR="00A71333" w:rsidRPr="006D67F4">
        <w:rPr>
          <w:i/>
        </w:rPr>
        <w:t>load view</w:t>
      </w:r>
      <w:r w:rsidR="00A71333">
        <w:t xml:space="preserve"> dengan data yang telah didapatkan dari model.</w:t>
      </w:r>
      <w:proofErr w:type="gramEnd"/>
    </w:p>
    <w:p w14:paraId="3526B274" w14:textId="15F8A226" w:rsidR="002517C7" w:rsidRDefault="002517C7" w:rsidP="002517C7"/>
    <w:p w14:paraId="637B6360" w14:textId="45B92F47" w:rsidR="00B31B60" w:rsidRDefault="00B31B60" w:rsidP="00A0746C">
      <w:pPr>
        <w:pStyle w:val="Heading3"/>
        <w:numPr>
          <w:ilvl w:val="0"/>
          <w:numId w:val="26"/>
        </w:numPr>
        <w:ind w:left="851" w:hanging="851"/>
      </w:pPr>
      <w:bookmarkStart w:id="127" w:name="_Toc61213518"/>
      <w:r>
        <w:lastRenderedPageBreak/>
        <w:t>Membuat Pengajuan Penerbitan KK Baru</w:t>
      </w:r>
      <w:bookmarkEnd w:id="127"/>
    </w:p>
    <w:p w14:paraId="0775E68F" w14:textId="32E7B43F" w:rsidR="00C56F2E" w:rsidRDefault="00C56F2E" w:rsidP="00C56F2E">
      <w:pPr>
        <w:ind w:firstLine="851"/>
      </w:pPr>
      <w:r>
        <w:t>Masyarakat dapat membuat pengajuan penerbitan KK baru dengan mengisi form yang dibutuhkan. Sesuai dengan standar pelayanan Disdukcapil Kabupaten Gianyar, form yang dibutuhkan adalah form F-1.01.</w:t>
      </w:r>
    </w:p>
    <w:p w14:paraId="61A22DD8" w14:textId="742DEBD8" w:rsidR="009D08AB" w:rsidRDefault="009D08AB" w:rsidP="00A0746C">
      <w:pPr>
        <w:pStyle w:val="ListParagraph"/>
        <w:numPr>
          <w:ilvl w:val="0"/>
          <w:numId w:val="28"/>
        </w:numPr>
        <w:ind w:left="851" w:hanging="851"/>
      </w:pPr>
      <w:r>
        <w:t>Model Penerbitan KK</w:t>
      </w:r>
    </w:p>
    <w:p w14:paraId="55BBAFC7" w14:textId="155EDF95" w:rsidR="00C56F2E" w:rsidRDefault="00C56F2E" w:rsidP="00C56F2E">
      <w:pPr>
        <w:pStyle w:val="ListParagraph"/>
        <w:ind w:left="0" w:firstLine="851"/>
      </w:pPr>
      <w:proofErr w:type="gramStart"/>
      <w:r>
        <w:t xml:space="preserve">Model Penerbitan KK adalah model yang digunakan untuk menyimpan data pengajuan penerbitan KK baru ke </w:t>
      </w:r>
      <w:r w:rsidRPr="00C56F2E">
        <w:rPr>
          <w:i/>
        </w:rPr>
        <w:t>database</w:t>
      </w:r>
      <w:r>
        <w:t>.</w:t>
      </w:r>
      <w:proofErr w:type="gramEnd"/>
    </w:p>
    <w:p w14:paraId="73B405A8" w14:textId="77777777" w:rsidR="00C56F2E" w:rsidRDefault="00C56F2E" w:rsidP="00C56F2E"/>
    <w:tbl>
      <w:tblPr>
        <w:tblStyle w:val="TableGrid"/>
        <w:tblW w:w="0" w:type="auto"/>
        <w:tblLook w:val="04A0" w:firstRow="1" w:lastRow="0" w:firstColumn="1" w:lastColumn="0" w:noHBand="0" w:noVBand="1"/>
      </w:tblPr>
      <w:tblGrid>
        <w:gridCol w:w="8234"/>
      </w:tblGrid>
      <w:tr w:rsidR="00C56F2E" w14:paraId="672DE161" w14:textId="77777777" w:rsidTr="00C56F2E">
        <w:tc>
          <w:tcPr>
            <w:tcW w:w="8234" w:type="dxa"/>
          </w:tcPr>
          <w:p w14:paraId="1B03EA81" w14:textId="77777777" w:rsidR="009A01FF" w:rsidRDefault="009A01FF" w:rsidP="009A01FF">
            <w:pPr>
              <w:pStyle w:val="KodeProgram"/>
            </w:pPr>
            <w:r>
              <w:t>&lt;?php</w:t>
            </w:r>
          </w:p>
          <w:p w14:paraId="004816EE" w14:textId="77777777" w:rsidR="009A01FF" w:rsidRDefault="009A01FF" w:rsidP="009A01FF">
            <w:pPr>
              <w:pStyle w:val="KodeProgram"/>
            </w:pPr>
          </w:p>
          <w:p w14:paraId="68A4678C" w14:textId="77777777" w:rsidR="009A01FF" w:rsidRDefault="009A01FF" w:rsidP="009A01FF">
            <w:pPr>
              <w:pStyle w:val="KodeProgram"/>
            </w:pPr>
            <w:r>
              <w:t>class Penerbitan_kk_model extends CI_Model</w:t>
            </w:r>
          </w:p>
          <w:p w14:paraId="062563D2" w14:textId="77777777" w:rsidR="009A01FF" w:rsidRDefault="009A01FF" w:rsidP="009A01FF">
            <w:pPr>
              <w:pStyle w:val="KodeProgram"/>
            </w:pPr>
            <w:r>
              <w:t>{</w:t>
            </w:r>
          </w:p>
          <w:p w14:paraId="637317C0" w14:textId="77777777" w:rsidR="009A01FF" w:rsidRDefault="009A01FF" w:rsidP="009A01FF">
            <w:pPr>
              <w:pStyle w:val="KodeProgram"/>
            </w:pPr>
            <w:r>
              <w:t xml:space="preserve">    public function __construct()</w:t>
            </w:r>
          </w:p>
          <w:p w14:paraId="5162FDE3" w14:textId="77777777" w:rsidR="009A01FF" w:rsidRDefault="009A01FF" w:rsidP="009A01FF">
            <w:pPr>
              <w:pStyle w:val="KodeProgram"/>
            </w:pPr>
            <w:r>
              <w:t xml:space="preserve">    {</w:t>
            </w:r>
          </w:p>
          <w:p w14:paraId="5DB2BED6" w14:textId="77777777" w:rsidR="009A01FF" w:rsidRDefault="009A01FF" w:rsidP="009A01FF">
            <w:pPr>
              <w:pStyle w:val="KodeProgram"/>
            </w:pPr>
            <w:r>
              <w:t xml:space="preserve">        parent::__construct();</w:t>
            </w:r>
          </w:p>
          <w:p w14:paraId="2D4FFBA0" w14:textId="77777777" w:rsidR="009A01FF" w:rsidRDefault="009A01FF" w:rsidP="009A01FF">
            <w:pPr>
              <w:pStyle w:val="KodeProgram"/>
            </w:pPr>
            <w:r>
              <w:t xml:space="preserve">    }</w:t>
            </w:r>
          </w:p>
          <w:p w14:paraId="2F458D16" w14:textId="7D86DB61" w:rsidR="009A01FF" w:rsidRDefault="009A01FF" w:rsidP="009A01FF">
            <w:pPr>
              <w:pStyle w:val="KodeProgram"/>
            </w:pPr>
          </w:p>
          <w:p w14:paraId="1A424D9A" w14:textId="77777777" w:rsidR="009A01FF" w:rsidRDefault="009A01FF" w:rsidP="009A01FF">
            <w:pPr>
              <w:pStyle w:val="KodeProgram"/>
            </w:pPr>
            <w:r>
              <w:t xml:space="preserve">    public function set_pengajuan_penerbitan_kk($pengajuan, $f101, $detail_f101)</w:t>
            </w:r>
          </w:p>
          <w:p w14:paraId="7CA7C0CB" w14:textId="77777777" w:rsidR="009A01FF" w:rsidRDefault="009A01FF" w:rsidP="009A01FF">
            <w:pPr>
              <w:pStyle w:val="KodeProgram"/>
            </w:pPr>
            <w:r>
              <w:t xml:space="preserve">    {</w:t>
            </w:r>
          </w:p>
          <w:p w14:paraId="4A9C2042" w14:textId="77777777" w:rsidR="009A01FF" w:rsidRDefault="009A01FF" w:rsidP="009A01FF">
            <w:pPr>
              <w:pStyle w:val="KodeProgram"/>
            </w:pPr>
            <w:r>
              <w:t xml:space="preserve">        $data_pengajuan['pengajuan_wilayah_id']             = $pengajuan['wilayah_id'];</w:t>
            </w:r>
          </w:p>
          <w:p w14:paraId="628E6F32" w14:textId="77777777" w:rsidR="009A01FF" w:rsidRDefault="009A01FF" w:rsidP="009A01FF">
            <w:pPr>
              <w:pStyle w:val="KodeProgram"/>
            </w:pPr>
            <w:r>
              <w:t xml:space="preserve">        $data_pengajuan['pengajuan_nik']                    = $pengajuan['nik'];</w:t>
            </w:r>
          </w:p>
          <w:p w14:paraId="0D4CCE99" w14:textId="77777777" w:rsidR="009A01FF" w:rsidRDefault="009A01FF" w:rsidP="009A01FF">
            <w:pPr>
              <w:pStyle w:val="KodeProgram"/>
            </w:pPr>
            <w:r>
              <w:t xml:space="preserve">        $data_pengajuan['pengajuan_jenis_layanan']          = 1;</w:t>
            </w:r>
          </w:p>
          <w:p w14:paraId="569E799B" w14:textId="77777777" w:rsidR="009A01FF" w:rsidRDefault="009A01FF" w:rsidP="009A01FF">
            <w:pPr>
              <w:pStyle w:val="KodeProgram"/>
            </w:pPr>
            <w:r>
              <w:t xml:space="preserve">        $data_pengajuan['pengajuan_status_pengajuan_id']    = 1;</w:t>
            </w:r>
          </w:p>
          <w:p w14:paraId="18AC07BA" w14:textId="77777777" w:rsidR="009A01FF" w:rsidRDefault="009A01FF" w:rsidP="009A01FF">
            <w:pPr>
              <w:pStyle w:val="KodeProgram"/>
            </w:pPr>
          </w:p>
          <w:p w14:paraId="1AB12AF0" w14:textId="77777777" w:rsidR="009A01FF" w:rsidRDefault="009A01FF" w:rsidP="009A01FF">
            <w:pPr>
              <w:pStyle w:val="KodeProgram"/>
            </w:pPr>
            <w:r>
              <w:t xml:space="preserve">        $data_detail_form = array(1);</w:t>
            </w:r>
          </w:p>
          <w:p w14:paraId="19C8EDCA" w14:textId="77777777" w:rsidR="009A01FF" w:rsidRDefault="009A01FF" w:rsidP="009A01FF">
            <w:pPr>
              <w:pStyle w:val="KodeProgram"/>
            </w:pPr>
            <w:r>
              <w:t xml:space="preserve">        $data_detail_lampiran = array(); </w:t>
            </w:r>
          </w:p>
          <w:p w14:paraId="4C57257D" w14:textId="77777777" w:rsidR="009A01FF" w:rsidRDefault="009A01FF" w:rsidP="009A01FF">
            <w:pPr>
              <w:pStyle w:val="KodeProgram"/>
            </w:pPr>
          </w:p>
          <w:p w14:paraId="464614B6" w14:textId="77777777" w:rsidR="009A01FF" w:rsidRDefault="009A01FF" w:rsidP="009A01FF">
            <w:pPr>
              <w:pStyle w:val="KodeProgram"/>
            </w:pPr>
            <w:r>
              <w:t xml:space="preserve">        $this-&gt;db-&gt;trans_start();</w:t>
            </w:r>
          </w:p>
          <w:p w14:paraId="09955DF7" w14:textId="77777777" w:rsidR="009A01FF" w:rsidRDefault="009A01FF" w:rsidP="009A01FF">
            <w:pPr>
              <w:pStyle w:val="KodeProgram"/>
            </w:pPr>
          </w:p>
          <w:p w14:paraId="42428A06" w14:textId="77777777" w:rsidR="009A01FF" w:rsidRDefault="009A01FF" w:rsidP="009A01FF">
            <w:pPr>
              <w:pStyle w:val="KodeProgram"/>
            </w:pPr>
            <w:r>
              <w:t xml:space="preserve">        // input ke pengajuan</w:t>
            </w:r>
          </w:p>
          <w:p w14:paraId="0DB5D1FD" w14:textId="77777777" w:rsidR="009A01FF" w:rsidRDefault="009A01FF" w:rsidP="009A01FF">
            <w:pPr>
              <w:pStyle w:val="KodeProgram"/>
            </w:pPr>
            <w:r>
              <w:t xml:space="preserve">        $this-&gt;db-&gt;insert('ta_pengajuan', $data_pengajuan);</w:t>
            </w:r>
          </w:p>
          <w:p w14:paraId="1345872B" w14:textId="77777777" w:rsidR="009A01FF" w:rsidRDefault="009A01FF" w:rsidP="009A01FF">
            <w:pPr>
              <w:pStyle w:val="KodeProgram"/>
            </w:pPr>
            <w:r>
              <w:t xml:space="preserve">        $pengajuan_id = $this-&gt;db-&gt;insert_id();</w:t>
            </w:r>
          </w:p>
          <w:p w14:paraId="6D5F2F32" w14:textId="77777777" w:rsidR="009A01FF" w:rsidRDefault="009A01FF" w:rsidP="009A01FF">
            <w:pPr>
              <w:pStyle w:val="KodeProgram"/>
            </w:pPr>
          </w:p>
          <w:p w14:paraId="77A2824D" w14:textId="77777777" w:rsidR="009A01FF" w:rsidRDefault="009A01FF" w:rsidP="009A01FF">
            <w:pPr>
              <w:pStyle w:val="KodeProgram"/>
            </w:pPr>
            <w:r>
              <w:t xml:space="preserve">        // input ke detail_pengajuan_form</w:t>
            </w:r>
          </w:p>
          <w:p w14:paraId="306DCEF7" w14:textId="77777777" w:rsidR="009A01FF" w:rsidRDefault="009A01FF" w:rsidP="009A01FF">
            <w:pPr>
              <w:pStyle w:val="KodeProgram"/>
            </w:pPr>
            <w:r>
              <w:t xml:space="preserve">        foreach($data_detail_form as $form) {</w:t>
            </w:r>
          </w:p>
          <w:p w14:paraId="7FA9B178" w14:textId="77777777" w:rsidR="009A01FF" w:rsidRDefault="009A01FF" w:rsidP="009A01FF">
            <w:pPr>
              <w:pStyle w:val="KodeProgram"/>
            </w:pPr>
            <w:r>
              <w:t xml:space="preserve">            $data_form = array(</w:t>
            </w:r>
          </w:p>
          <w:p w14:paraId="2C0A3D55" w14:textId="77777777" w:rsidR="009A01FF" w:rsidRDefault="009A01FF" w:rsidP="009A01FF">
            <w:pPr>
              <w:pStyle w:val="KodeProgram"/>
            </w:pPr>
            <w:r>
              <w:t xml:space="preserve">                'detail_pengajuan_form_pengajuan_id'        =&gt; $pengajuan_id,</w:t>
            </w:r>
          </w:p>
          <w:p w14:paraId="1FDFBFB8" w14:textId="77777777" w:rsidR="009A01FF" w:rsidRDefault="009A01FF" w:rsidP="009A01FF">
            <w:pPr>
              <w:pStyle w:val="KodeProgram"/>
            </w:pPr>
            <w:r>
              <w:t xml:space="preserve">                'detail_pengajuan_form_jenis_form_id'       =&gt; $form</w:t>
            </w:r>
          </w:p>
          <w:p w14:paraId="65CAC783" w14:textId="77777777" w:rsidR="009A01FF" w:rsidRDefault="009A01FF" w:rsidP="009A01FF">
            <w:pPr>
              <w:pStyle w:val="KodeProgram"/>
            </w:pPr>
            <w:r>
              <w:t xml:space="preserve">            );</w:t>
            </w:r>
          </w:p>
          <w:p w14:paraId="2F54EC58" w14:textId="77777777" w:rsidR="009A01FF" w:rsidRDefault="009A01FF" w:rsidP="009A01FF">
            <w:pPr>
              <w:pStyle w:val="KodeProgram"/>
            </w:pPr>
            <w:r>
              <w:t xml:space="preserve">            $this-&gt;db-&gt;insert('ta_detail_pengajuan_form', $data_form);</w:t>
            </w:r>
          </w:p>
          <w:p w14:paraId="67FBBA31" w14:textId="77777777" w:rsidR="009A01FF" w:rsidRDefault="009A01FF" w:rsidP="009A01FF">
            <w:pPr>
              <w:pStyle w:val="KodeProgram"/>
            </w:pPr>
            <w:r>
              <w:t xml:space="preserve">        }</w:t>
            </w:r>
          </w:p>
          <w:p w14:paraId="3F22DBEB" w14:textId="77777777" w:rsidR="009A01FF" w:rsidRDefault="009A01FF" w:rsidP="009A01FF">
            <w:pPr>
              <w:pStyle w:val="KodeProgram"/>
            </w:pPr>
          </w:p>
          <w:p w14:paraId="375B9259" w14:textId="77777777" w:rsidR="009A01FF" w:rsidRDefault="009A01FF" w:rsidP="009A01FF">
            <w:pPr>
              <w:pStyle w:val="KodeProgram"/>
            </w:pPr>
            <w:r>
              <w:t xml:space="preserve">        // input ke detail_pengajuan_lampiran</w:t>
            </w:r>
          </w:p>
          <w:p w14:paraId="4F0A4137" w14:textId="77777777" w:rsidR="009A01FF" w:rsidRDefault="009A01FF" w:rsidP="009A01FF">
            <w:pPr>
              <w:pStyle w:val="KodeProgram"/>
            </w:pPr>
            <w:r>
              <w:t xml:space="preserve">        foreach($data_detail_lampiran as $lampiran) {</w:t>
            </w:r>
          </w:p>
          <w:p w14:paraId="5774AF80" w14:textId="77777777" w:rsidR="009A01FF" w:rsidRDefault="009A01FF" w:rsidP="009A01FF">
            <w:pPr>
              <w:pStyle w:val="KodeProgram"/>
            </w:pPr>
            <w:r>
              <w:t xml:space="preserve">            $data_lampiran = array(</w:t>
            </w:r>
          </w:p>
          <w:p w14:paraId="327D9725" w14:textId="77777777" w:rsidR="009A01FF" w:rsidRDefault="009A01FF" w:rsidP="009A01FF">
            <w:pPr>
              <w:pStyle w:val="KodeProgram"/>
            </w:pPr>
            <w:r>
              <w:lastRenderedPageBreak/>
              <w:t xml:space="preserve">                'detail_pengajuan_lampiran_pengajuan_id'    =&gt; $pengajuan_id,</w:t>
            </w:r>
          </w:p>
          <w:p w14:paraId="171C3186" w14:textId="77777777" w:rsidR="009A01FF" w:rsidRDefault="009A01FF" w:rsidP="009A01FF">
            <w:pPr>
              <w:pStyle w:val="KodeProgram"/>
            </w:pPr>
            <w:r>
              <w:t xml:space="preserve">                'detail_pengajuan_lampiran_nama'            =&gt; $lampiran</w:t>
            </w:r>
          </w:p>
          <w:p w14:paraId="2FA4954E" w14:textId="77777777" w:rsidR="009A01FF" w:rsidRDefault="009A01FF" w:rsidP="009A01FF">
            <w:pPr>
              <w:pStyle w:val="KodeProgram"/>
            </w:pPr>
            <w:r>
              <w:t xml:space="preserve">            );</w:t>
            </w:r>
          </w:p>
          <w:p w14:paraId="5800B0F1" w14:textId="77777777" w:rsidR="009A01FF" w:rsidRDefault="009A01FF" w:rsidP="009A01FF">
            <w:pPr>
              <w:pStyle w:val="KodeProgram"/>
            </w:pPr>
            <w:r>
              <w:t xml:space="preserve">            $this-&gt;db-&gt;insert('ta_detail_pengajuan_lampiran', $data_lampiran);</w:t>
            </w:r>
          </w:p>
          <w:p w14:paraId="2D910510" w14:textId="77777777" w:rsidR="009A01FF" w:rsidRDefault="009A01FF" w:rsidP="009A01FF">
            <w:pPr>
              <w:pStyle w:val="KodeProgram"/>
            </w:pPr>
            <w:r>
              <w:t xml:space="preserve">        }</w:t>
            </w:r>
          </w:p>
          <w:p w14:paraId="2F7C05CA" w14:textId="77777777" w:rsidR="009A01FF" w:rsidRDefault="009A01FF" w:rsidP="009A01FF">
            <w:pPr>
              <w:pStyle w:val="KodeProgram"/>
            </w:pPr>
          </w:p>
          <w:p w14:paraId="43F6DB18" w14:textId="77777777" w:rsidR="009A01FF" w:rsidRDefault="009A01FF" w:rsidP="009A01FF">
            <w:pPr>
              <w:pStyle w:val="KodeProgram"/>
            </w:pPr>
            <w:r>
              <w:t xml:space="preserve">        // input ke f101</w:t>
            </w:r>
          </w:p>
          <w:p w14:paraId="703FF0D9" w14:textId="77777777" w:rsidR="009A01FF" w:rsidRDefault="009A01FF" w:rsidP="009A01FF">
            <w:pPr>
              <w:pStyle w:val="KodeProgram"/>
            </w:pPr>
            <w:r>
              <w:t xml:space="preserve">        $data_f101 = array(</w:t>
            </w:r>
          </w:p>
          <w:p w14:paraId="60079976" w14:textId="77777777" w:rsidR="009A01FF" w:rsidRDefault="009A01FF" w:rsidP="009A01FF">
            <w:pPr>
              <w:pStyle w:val="KodeProgram"/>
            </w:pPr>
            <w:r>
              <w:t xml:space="preserve">            'f101_pengajuan_id'                 =&gt; $pengajuan_id,</w:t>
            </w:r>
          </w:p>
          <w:p w14:paraId="1E971B9C" w14:textId="77777777" w:rsidR="009A01FF" w:rsidRDefault="009A01FF" w:rsidP="009A01FF">
            <w:pPr>
              <w:pStyle w:val="KodeProgram"/>
            </w:pPr>
            <w:r>
              <w:t xml:space="preserve">            'f101_nama_kepala_keluarga'         =&gt; $f101['nama_kepala_keluarga'],</w:t>
            </w:r>
          </w:p>
          <w:p w14:paraId="260AFE0C" w14:textId="77777777" w:rsidR="009A01FF" w:rsidRDefault="009A01FF" w:rsidP="009A01FF">
            <w:pPr>
              <w:pStyle w:val="KodeProgram"/>
            </w:pPr>
            <w:r>
              <w:t xml:space="preserve">            'f101_alamat'                       =&gt; $f101['alamat'],</w:t>
            </w:r>
          </w:p>
          <w:p w14:paraId="0EC0EC0D" w14:textId="77777777" w:rsidR="009A01FF" w:rsidRDefault="009A01FF" w:rsidP="009A01FF">
            <w:pPr>
              <w:pStyle w:val="KodeProgram"/>
            </w:pPr>
            <w:r>
              <w:t xml:space="preserve">            'f101_wilayah_id'                   =&gt; $pengajuan['wilayah_id'],</w:t>
            </w:r>
          </w:p>
          <w:p w14:paraId="1A2C7276" w14:textId="77777777" w:rsidR="009A01FF" w:rsidRDefault="009A01FF" w:rsidP="009A01FF">
            <w:pPr>
              <w:pStyle w:val="KodeProgram"/>
            </w:pPr>
            <w:r>
              <w:t xml:space="preserve">            'f101_rt'                           =&gt; $f101['rt'],</w:t>
            </w:r>
          </w:p>
          <w:p w14:paraId="362FD423" w14:textId="77777777" w:rsidR="009A01FF" w:rsidRDefault="009A01FF" w:rsidP="009A01FF">
            <w:pPr>
              <w:pStyle w:val="KodeProgram"/>
            </w:pPr>
            <w:r>
              <w:t xml:space="preserve">            'f101_rw'                           =&gt; $f101['rw'],</w:t>
            </w:r>
          </w:p>
          <w:p w14:paraId="63EA1030" w14:textId="77777777" w:rsidR="009A01FF" w:rsidRDefault="009A01FF" w:rsidP="009A01FF">
            <w:pPr>
              <w:pStyle w:val="KodeProgram"/>
            </w:pPr>
            <w:r>
              <w:t xml:space="preserve">            'f101_jumlah_anggota_keluarga'      =&gt; $f101['jumlah_anggota_keluarga'],</w:t>
            </w:r>
          </w:p>
          <w:p w14:paraId="257BFA99" w14:textId="77777777" w:rsidR="009A01FF" w:rsidRDefault="009A01FF" w:rsidP="009A01FF">
            <w:pPr>
              <w:pStyle w:val="KodeProgram"/>
            </w:pPr>
            <w:r>
              <w:t xml:space="preserve">            'f101_telepon'                      =&gt; $f101['telepon']</w:t>
            </w:r>
          </w:p>
          <w:p w14:paraId="20498E69" w14:textId="77777777" w:rsidR="009A01FF" w:rsidRDefault="009A01FF" w:rsidP="009A01FF">
            <w:pPr>
              <w:pStyle w:val="KodeProgram"/>
            </w:pPr>
            <w:r>
              <w:t xml:space="preserve">        );</w:t>
            </w:r>
          </w:p>
          <w:p w14:paraId="40E908EB" w14:textId="77777777" w:rsidR="009A01FF" w:rsidRDefault="009A01FF" w:rsidP="009A01FF">
            <w:pPr>
              <w:pStyle w:val="KodeProgram"/>
            </w:pPr>
            <w:r>
              <w:t xml:space="preserve">        $this-&gt;db-&gt;insert('ta_f101', $data_f101);</w:t>
            </w:r>
          </w:p>
          <w:p w14:paraId="4707F0BE" w14:textId="77777777" w:rsidR="009A01FF" w:rsidRDefault="009A01FF" w:rsidP="009A01FF">
            <w:pPr>
              <w:pStyle w:val="KodeProgram"/>
            </w:pPr>
            <w:r>
              <w:t xml:space="preserve">        $f101_id = $this-&gt;db-&gt;insert_id();</w:t>
            </w:r>
          </w:p>
          <w:p w14:paraId="16AB8CE8" w14:textId="77777777" w:rsidR="009A01FF" w:rsidRDefault="009A01FF" w:rsidP="009A01FF">
            <w:pPr>
              <w:pStyle w:val="KodeProgram"/>
            </w:pPr>
          </w:p>
          <w:p w14:paraId="4E4958A0" w14:textId="77777777" w:rsidR="009A01FF" w:rsidRDefault="009A01FF" w:rsidP="009A01FF">
            <w:pPr>
              <w:pStyle w:val="KodeProgram"/>
            </w:pPr>
            <w:r>
              <w:t xml:space="preserve">        // input ke detail</w:t>
            </w:r>
          </w:p>
          <w:p w14:paraId="6ED9E2BD" w14:textId="77777777" w:rsidR="009A01FF" w:rsidRDefault="009A01FF" w:rsidP="009A01FF">
            <w:pPr>
              <w:pStyle w:val="KodeProgram"/>
            </w:pPr>
            <w:r>
              <w:t xml:space="preserve">        foreach($detail_f101 as $detail_f101_data) {</w:t>
            </w:r>
          </w:p>
          <w:p w14:paraId="37DC6D17" w14:textId="77777777" w:rsidR="009A01FF" w:rsidRDefault="009A01FF" w:rsidP="009A01FF">
            <w:pPr>
              <w:pStyle w:val="KodeProgram"/>
            </w:pPr>
            <w:r>
              <w:t xml:space="preserve">            $detail_f101 = (array) $detail_f101_data;</w:t>
            </w:r>
          </w:p>
          <w:p w14:paraId="1E51CBB9" w14:textId="77777777" w:rsidR="009A01FF" w:rsidRDefault="009A01FF" w:rsidP="009A01FF">
            <w:pPr>
              <w:pStyle w:val="KodeProgram"/>
            </w:pPr>
          </w:p>
          <w:p w14:paraId="43012CCF" w14:textId="77777777" w:rsidR="009A01FF" w:rsidRDefault="009A01FF" w:rsidP="009A01FF">
            <w:pPr>
              <w:pStyle w:val="KodeProgram"/>
            </w:pPr>
            <w:r>
              <w:t xml:space="preserve">            $data_detail_f101 = array(</w:t>
            </w:r>
          </w:p>
          <w:p w14:paraId="1F20C84F" w14:textId="77777777" w:rsidR="009A01FF" w:rsidRDefault="009A01FF" w:rsidP="009A01FF">
            <w:pPr>
              <w:pStyle w:val="KodeProgram"/>
            </w:pPr>
            <w:r>
              <w:t xml:space="preserve">                'detail_f101_f101_id'                       =&gt; $f101_id,</w:t>
            </w:r>
          </w:p>
          <w:p w14:paraId="47B140A3" w14:textId="77777777" w:rsidR="009A01FF" w:rsidRDefault="009A01FF" w:rsidP="009A01FF">
            <w:pPr>
              <w:pStyle w:val="KodeProgram"/>
            </w:pPr>
            <w:r>
              <w:t xml:space="preserve">                'detail_f101_nama_lengkap'                  =&gt; $detail_f101['nama_lengkap'],</w:t>
            </w:r>
          </w:p>
          <w:p w14:paraId="7609810E" w14:textId="77777777" w:rsidR="009A01FF" w:rsidRDefault="009A01FF" w:rsidP="009A01FF">
            <w:pPr>
              <w:pStyle w:val="KodeProgram"/>
            </w:pPr>
            <w:r>
              <w:t xml:space="preserve">                'detail_f101_gelar_id'                      =&gt; $detail_f101['gelar'],</w:t>
            </w:r>
          </w:p>
          <w:p w14:paraId="65A9001A" w14:textId="77777777" w:rsidR="009A01FF" w:rsidRDefault="009A01FF" w:rsidP="009A01FF">
            <w:pPr>
              <w:pStyle w:val="KodeProgram"/>
            </w:pPr>
            <w:r>
              <w:t xml:space="preserve">                'detail_f101_nomor_penduduk'                =&gt; $detail_f101['nomor_penduduk'],</w:t>
            </w:r>
          </w:p>
          <w:p w14:paraId="1F75D5C4" w14:textId="77777777" w:rsidR="009A01FF" w:rsidRDefault="009A01FF" w:rsidP="009A01FF">
            <w:pPr>
              <w:pStyle w:val="KodeProgram"/>
            </w:pPr>
            <w:r>
              <w:t xml:space="preserve">                'detail_f101_alamat_sebelumnya'             =&gt; $detail_f101['alamat_sebelumnya'],</w:t>
            </w:r>
          </w:p>
          <w:p w14:paraId="06967E66" w14:textId="77777777" w:rsidR="009A01FF" w:rsidRDefault="009A01FF" w:rsidP="009A01FF">
            <w:pPr>
              <w:pStyle w:val="KodeProgram"/>
            </w:pPr>
          </w:p>
          <w:p w14:paraId="567BB963" w14:textId="77777777" w:rsidR="009A01FF" w:rsidRDefault="009A01FF" w:rsidP="009A01FF">
            <w:pPr>
              <w:pStyle w:val="KodeProgram"/>
            </w:pPr>
            <w:r>
              <w:t xml:space="preserve">                'detail_f101_nomor_paspor'                  =&gt; $detail_f101['nomor_paspor'],</w:t>
            </w:r>
          </w:p>
          <w:p w14:paraId="6383FCDB" w14:textId="77777777" w:rsidR="009A01FF" w:rsidRDefault="009A01FF" w:rsidP="009A01FF">
            <w:pPr>
              <w:pStyle w:val="KodeProgram"/>
            </w:pPr>
            <w:r>
              <w:t xml:space="preserve">                'detail_f101_tanggal_berakhir_paspor'       =&gt; $detail_f101['tanggal_berakhir_paspor'],</w:t>
            </w:r>
          </w:p>
          <w:p w14:paraId="59883AFE" w14:textId="77777777" w:rsidR="009A01FF" w:rsidRDefault="009A01FF" w:rsidP="009A01FF">
            <w:pPr>
              <w:pStyle w:val="KodeProgram"/>
            </w:pPr>
            <w:r>
              <w:t xml:space="preserve">                'detail_f101_kelamin_id'                    =&gt; $detail_f101['kelamin'],</w:t>
            </w:r>
          </w:p>
          <w:p w14:paraId="5A4C0F85" w14:textId="77777777" w:rsidR="009A01FF" w:rsidRDefault="009A01FF" w:rsidP="009A01FF">
            <w:pPr>
              <w:pStyle w:val="KodeProgram"/>
            </w:pPr>
            <w:r>
              <w:t xml:space="preserve">                'detail_f101_tempat_lahir'                  =&gt; $detail_f101['tempat_lahir'],</w:t>
            </w:r>
          </w:p>
          <w:p w14:paraId="32FC34B6" w14:textId="77777777" w:rsidR="009A01FF" w:rsidRDefault="009A01FF" w:rsidP="009A01FF">
            <w:pPr>
              <w:pStyle w:val="KodeProgram"/>
            </w:pPr>
            <w:r>
              <w:t xml:space="preserve">                'detail_f101_tanggal_lahir'                 =&gt; $detail_f101['tanggal_lahir'],</w:t>
            </w:r>
          </w:p>
          <w:p w14:paraId="107F0A54" w14:textId="77777777" w:rsidR="009A01FF" w:rsidRDefault="009A01FF" w:rsidP="009A01FF">
            <w:pPr>
              <w:pStyle w:val="KodeProgram"/>
            </w:pPr>
          </w:p>
          <w:p w14:paraId="74BBF4AE" w14:textId="77777777" w:rsidR="009A01FF" w:rsidRDefault="009A01FF" w:rsidP="009A01FF">
            <w:pPr>
              <w:pStyle w:val="KodeProgram"/>
            </w:pPr>
            <w:r>
              <w:t xml:space="preserve">                'detail_f101_umur'                          =&gt; $detail_f101['umur'],</w:t>
            </w:r>
          </w:p>
          <w:p w14:paraId="69A6B1F1" w14:textId="77777777" w:rsidR="009A01FF" w:rsidRDefault="009A01FF" w:rsidP="009A01FF">
            <w:pPr>
              <w:pStyle w:val="KodeProgram"/>
            </w:pPr>
            <w:r>
              <w:lastRenderedPageBreak/>
              <w:t xml:space="preserve">                'detail_f101_akta_lahir_id'                 =&gt; $detail_f101['kepemilikan_akta_lahir'],</w:t>
            </w:r>
          </w:p>
          <w:p w14:paraId="3B0558C5" w14:textId="77777777" w:rsidR="009A01FF" w:rsidRDefault="009A01FF" w:rsidP="009A01FF">
            <w:pPr>
              <w:pStyle w:val="KodeProgram"/>
            </w:pPr>
            <w:r>
              <w:t xml:space="preserve">                'detail_f101_nomor_akta_kelahiran'          =&gt; $detail_f101['nomor_akta_kelahiran'],</w:t>
            </w:r>
          </w:p>
          <w:p w14:paraId="572B5ED2" w14:textId="77777777" w:rsidR="009A01FF" w:rsidRDefault="009A01FF" w:rsidP="009A01FF">
            <w:pPr>
              <w:pStyle w:val="KodeProgram"/>
            </w:pPr>
            <w:r>
              <w:t xml:space="preserve">                'detail_f101_goldar_id'                     =&gt; $detail_f101['golongan_darah'],</w:t>
            </w:r>
          </w:p>
          <w:p w14:paraId="35E195A7" w14:textId="77777777" w:rsidR="009A01FF" w:rsidRDefault="009A01FF" w:rsidP="009A01FF">
            <w:pPr>
              <w:pStyle w:val="KodeProgram"/>
            </w:pPr>
            <w:r>
              <w:t xml:space="preserve">                'detail_f101_agama_id'                      =&gt; $detail_f101['agama'],</w:t>
            </w:r>
          </w:p>
          <w:p w14:paraId="2A36E8B5" w14:textId="77777777" w:rsidR="009A01FF" w:rsidRDefault="009A01FF" w:rsidP="009A01FF">
            <w:pPr>
              <w:pStyle w:val="KodeProgram"/>
            </w:pPr>
          </w:p>
          <w:p w14:paraId="178A34B5" w14:textId="77777777" w:rsidR="009A01FF" w:rsidRDefault="009A01FF" w:rsidP="009A01FF">
            <w:pPr>
              <w:pStyle w:val="KodeProgram"/>
            </w:pPr>
            <w:r>
              <w:t xml:space="preserve">                'detail_f101_kawin_id'                      =&gt; $detail_f101['status_kawin'],</w:t>
            </w:r>
          </w:p>
          <w:p w14:paraId="2C14CC23" w14:textId="77777777" w:rsidR="009A01FF" w:rsidRDefault="009A01FF" w:rsidP="009A01FF">
            <w:pPr>
              <w:pStyle w:val="KodeProgram"/>
            </w:pPr>
            <w:r>
              <w:t xml:space="preserve">                'detail_f101_akta_perkawinan_id'            =&gt; $detail_f101['kepemilikan_akta_perkawinan'],</w:t>
            </w:r>
          </w:p>
          <w:p w14:paraId="34E82006" w14:textId="77777777" w:rsidR="009A01FF" w:rsidRDefault="009A01FF" w:rsidP="009A01FF">
            <w:pPr>
              <w:pStyle w:val="KodeProgram"/>
            </w:pPr>
            <w:r>
              <w:t xml:space="preserve">                'detail_f101_nomor_akta_perkawinan'         =&gt; $detail_f101['nomor_akta_perkawinan'],</w:t>
            </w:r>
          </w:p>
          <w:p w14:paraId="482160B1" w14:textId="77777777" w:rsidR="009A01FF" w:rsidRDefault="009A01FF" w:rsidP="009A01FF">
            <w:pPr>
              <w:pStyle w:val="KodeProgram"/>
            </w:pPr>
            <w:r>
              <w:t xml:space="preserve">                'detail_f101_tanggal_perkawinan'            =&gt; $detail_f101['tanggal_perkawinan'],</w:t>
            </w:r>
          </w:p>
          <w:p w14:paraId="43875053" w14:textId="77777777" w:rsidR="009A01FF" w:rsidRDefault="009A01FF" w:rsidP="009A01FF">
            <w:pPr>
              <w:pStyle w:val="KodeProgram"/>
            </w:pPr>
            <w:r>
              <w:t xml:space="preserve">                'detail_f101_akta_cerai_id'                 =&gt; $detail_f101['kepemilikan_akta_cerai'],</w:t>
            </w:r>
          </w:p>
          <w:p w14:paraId="39215AD1" w14:textId="77777777" w:rsidR="009A01FF" w:rsidRDefault="009A01FF" w:rsidP="009A01FF">
            <w:pPr>
              <w:pStyle w:val="KodeProgram"/>
            </w:pPr>
          </w:p>
          <w:p w14:paraId="4FA5D586" w14:textId="77777777" w:rsidR="009A01FF" w:rsidRDefault="009A01FF" w:rsidP="009A01FF">
            <w:pPr>
              <w:pStyle w:val="KodeProgram"/>
            </w:pPr>
            <w:r>
              <w:t xml:space="preserve">                'detail_f101_nomor_akta_perceraian'         =&gt; $detail_f101['nomor_akta_perceraian'],</w:t>
            </w:r>
          </w:p>
          <w:p w14:paraId="27FD481A" w14:textId="77777777" w:rsidR="009A01FF" w:rsidRDefault="009A01FF" w:rsidP="009A01FF">
            <w:pPr>
              <w:pStyle w:val="KodeProgram"/>
            </w:pPr>
            <w:r>
              <w:t xml:space="preserve">                'detail_f101_hubkel_id'                     =&gt; $detail_f101['hubungan_keluarga'],</w:t>
            </w:r>
          </w:p>
          <w:p w14:paraId="3AC3DFCB" w14:textId="77777777" w:rsidR="009A01FF" w:rsidRDefault="009A01FF" w:rsidP="009A01FF">
            <w:pPr>
              <w:pStyle w:val="KodeProgram"/>
            </w:pPr>
            <w:r>
              <w:t xml:space="preserve">                'detail_f101_kelainan_id'                   =&gt; $detail_f101['kepemilikan_kelainan'],</w:t>
            </w:r>
          </w:p>
          <w:p w14:paraId="076D3A21" w14:textId="77777777" w:rsidR="009A01FF" w:rsidRDefault="009A01FF" w:rsidP="009A01FF">
            <w:pPr>
              <w:pStyle w:val="KodeProgram"/>
            </w:pPr>
            <w:r>
              <w:t xml:space="preserve">                'detail_f101_cacat_id'                      =&gt; $detail_f101['penyandang_cacat'],</w:t>
            </w:r>
          </w:p>
          <w:p w14:paraId="045BAD21" w14:textId="77777777" w:rsidR="009A01FF" w:rsidRDefault="009A01FF" w:rsidP="009A01FF">
            <w:pPr>
              <w:pStyle w:val="KodeProgram"/>
            </w:pPr>
            <w:r>
              <w:t xml:space="preserve">                'detail_f101_pendidikan'                    =&gt; $detail_f101['pendidikan'],</w:t>
            </w:r>
          </w:p>
          <w:p w14:paraId="4C0D73C0" w14:textId="77777777" w:rsidR="009A01FF" w:rsidRDefault="009A01FF" w:rsidP="009A01FF">
            <w:pPr>
              <w:pStyle w:val="KodeProgram"/>
            </w:pPr>
          </w:p>
          <w:p w14:paraId="3B1E5F66" w14:textId="77777777" w:rsidR="009A01FF" w:rsidRDefault="009A01FF" w:rsidP="009A01FF">
            <w:pPr>
              <w:pStyle w:val="KodeProgram"/>
            </w:pPr>
            <w:r>
              <w:t xml:space="preserve">                'detail_f101_pekerjaan'                     =&gt; $detail_f101['pekerjaan'],</w:t>
            </w:r>
          </w:p>
          <w:p w14:paraId="173E8CF2" w14:textId="77777777" w:rsidR="009A01FF" w:rsidRDefault="009A01FF" w:rsidP="009A01FF">
            <w:pPr>
              <w:pStyle w:val="KodeProgram"/>
            </w:pPr>
            <w:r>
              <w:t xml:space="preserve">                'detail_f101_nik_ibu'                       =&gt; $detail_f101['nik_ibu'],</w:t>
            </w:r>
          </w:p>
          <w:p w14:paraId="55B1DEEE" w14:textId="77777777" w:rsidR="009A01FF" w:rsidRDefault="009A01FF" w:rsidP="009A01FF">
            <w:pPr>
              <w:pStyle w:val="KodeProgram"/>
            </w:pPr>
            <w:r>
              <w:t xml:space="preserve">                'detail_f101_nama_lengkap_ibu'              =&gt; $detail_f101['nama_lengkap_ibu'],</w:t>
            </w:r>
          </w:p>
          <w:p w14:paraId="23C22116" w14:textId="77777777" w:rsidR="009A01FF" w:rsidRDefault="009A01FF" w:rsidP="009A01FF">
            <w:pPr>
              <w:pStyle w:val="KodeProgram"/>
            </w:pPr>
            <w:r>
              <w:t xml:space="preserve">                'detail_f101_nik_ayah'                      =&gt; $detail_f101['nik_ayah'],</w:t>
            </w:r>
          </w:p>
          <w:p w14:paraId="697C0D8D" w14:textId="77777777" w:rsidR="009A01FF" w:rsidRDefault="009A01FF" w:rsidP="009A01FF">
            <w:pPr>
              <w:pStyle w:val="KodeProgram"/>
            </w:pPr>
            <w:r>
              <w:t xml:space="preserve">                'detail_f101_nama_lengkap_ayah'             =&gt; $detail_f101['nama_lengkap_ayah'],</w:t>
            </w:r>
          </w:p>
          <w:p w14:paraId="5720BBC7" w14:textId="77777777" w:rsidR="009A01FF" w:rsidRDefault="009A01FF" w:rsidP="009A01FF">
            <w:pPr>
              <w:pStyle w:val="KodeProgram"/>
            </w:pPr>
          </w:p>
          <w:p w14:paraId="1DD0AE2B" w14:textId="77777777" w:rsidR="009A01FF" w:rsidRDefault="009A01FF" w:rsidP="009A01FF">
            <w:pPr>
              <w:pStyle w:val="KodeProgram"/>
            </w:pPr>
            <w:r>
              <w:t xml:space="preserve">                'detail_f101_tanggal_perceraian'            =&gt; $detail_f101['tanggal_perceraian'],</w:t>
            </w:r>
          </w:p>
          <w:p w14:paraId="69B6582C" w14:textId="77777777" w:rsidR="009A01FF" w:rsidRDefault="009A01FF" w:rsidP="009A01FF">
            <w:pPr>
              <w:pStyle w:val="KodeProgram"/>
            </w:pPr>
            <w:r>
              <w:t xml:space="preserve">                'detail_f101_kepercayaan_terhadap_tuhan_yme'    =&gt; $detail_f101['kepercayaan_terhadap_tuhan_yme']</w:t>
            </w:r>
          </w:p>
          <w:p w14:paraId="136184CD" w14:textId="77777777" w:rsidR="009A01FF" w:rsidRDefault="009A01FF" w:rsidP="009A01FF">
            <w:pPr>
              <w:pStyle w:val="KodeProgram"/>
            </w:pPr>
            <w:r>
              <w:t xml:space="preserve">            );</w:t>
            </w:r>
          </w:p>
          <w:p w14:paraId="1F3066C5" w14:textId="77777777" w:rsidR="009A01FF" w:rsidRDefault="009A01FF" w:rsidP="009A01FF">
            <w:pPr>
              <w:pStyle w:val="KodeProgram"/>
            </w:pPr>
          </w:p>
          <w:p w14:paraId="1EE3532F" w14:textId="77777777" w:rsidR="009A01FF" w:rsidRDefault="009A01FF" w:rsidP="009A01FF">
            <w:pPr>
              <w:pStyle w:val="KodeProgram"/>
            </w:pPr>
            <w:r>
              <w:t xml:space="preserve">            $this-&gt;db-&gt;insert('ta_detail_f101', $data_detail_f101);</w:t>
            </w:r>
          </w:p>
          <w:p w14:paraId="11FAEDB8" w14:textId="77777777" w:rsidR="009A01FF" w:rsidRDefault="009A01FF" w:rsidP="009A01FF">
            <w:pPr>
              <w:pStyle w:val="KodeProgram"/>
            </w:pPr>
            <w:r>
              <w:t xml:space="preserve">        }</w:t>
            </w:r>
          </w:p>
          <w:p w14:paraId="627E75CC" w14:textId="77777777" w:rsidR="009A01FF" w:rsidRDefault="009A01FF" w:rsidP="009A01FF">
            <w:pPr>
              <w:pStyle w:val="KodeProgram"/>
            </w:pPr>
          </w:p>
          <w:p w14:paraId="2879F7AA" w14:textId="77777777" w:rsidR="009A01FF" w:rsidRDefault="009A01FF" w:rsidP="009A01FF">
            <w:pPr>
              <w:pStyle w:val="KodeProgram"/>
            </w:pPr>
            <w:r>
              <w:t xml:space="preserve">        $this-&gt;db-&gt;trans_complete();</w:t>
            </w:r>
          </w:p>
          <w:p w14:paraId="6A1F0574" w14:textId="77777777" w:rsidR="009A01FF" w:rsidRDefault="009A01FF" w:rsidP="009A01FF">
            <w:pPr>
              <w:pStyle w:val="KodeProgram"/>
            </w:pPr>
            <w:r>
              <w:t xml:space="preserve">    }</w:t>
            </w:r>
          </w:p>
          <w:p w14:paraId="04B9CE59" w14:textId="43212508" w:rsidR="00C56F2E" w:rsidRDefault="009A01FF" w:rsidP="003A5B61">
            <w:pPr>
              <w:pStyle w:val="KodeProgram"/>
              <w:keepNext/>
            </w:pPr>
            <w:r>
              <w:t>}</w:t>
            </w:r>
          </w:p>
        </w:tc>
      </w:tr>
    </w:tbl>
    <w:p w14:paraId="0C337731" w14:textId="4E45B645" w:rsidR="00C56F2E" w:rsidRPr="003A5B61" w:rsidRDefault="003A5B61" w:rsidP="003A5B61">
      <w:pPr>
        <w:pStyle w:val="Caption"/>
      </w:pPr>
      <w:bookmarkStart w:id="128" w:name="_Toc60912046"/>
      <w:r>
        <w:lastRenderedPageBreak/>
        <w:t xml:space="preserve">Kode Program 5. </w:t>
      </w:r>
      <w:r w:rsidR="00D93194">
        <w:rPr>
          <w:noProof/>
        </w:rPr>
        <w:fldChar w:fldCharType="begin"/>
      </w:r>
      <w:r w:rsidR="00D93194">
        <w:rPr>
          <w:noProof/>
        </w:rPr>
        <w:instrText xml:space="preserve"> SEQ Kode_Program_5. \* ARABIC </w:instrText>
      </w:r>
      <w:r w:rsidR="00D93194">
        <w:rPr>
          <w:noProof/>
        </w:rPr>
        <w:fldChar w:fldCharType="separate"/>
      </w:r>
      <w:proofErr w:type="gramStart"/>
      <w:r>
        <w:rPr>
          <w:noProof/>
        </w:rPr>
        <w:t>11</w:t>
      </w:r>
      <w:r w:rsidR="00D93194">
        <w:rPr>
          <w:noProof/>
        </w:rPr>
        <w:fldChar w:fldCharType="end"/>
      </w:r>
      <w:r>
        <w:t xml:space="preserve"> </w:t>
      </w:r>
      <w:r w:rsidR="00C56F2E">
        <w:rPr>
          <w:b w:val="0"/>
        </w:rPr>
        <w:t>Penerbitan_kk_model.php</w:t>
      </w:r>
      <w:bookmarkEnd w:id="128"/>
      <w:proofErr w:type="gramEnd"/>
    </w:p>
    <w:p w14:paraId="28D684EF" w14:textId="6FC4F002" w:rsidR="00C56F2E" w:rsidRDefault="003A5B61" w:rsidP="00295EE3">
      <w:pPr>
        <w:ind w:firstLine="851"/>
      </w:pPr>
      <w:proofErr w:type="gramStart"/>
      <w:r>
        <w:lastRenderedPageBreak/>
        <w:t>Kode Program 5</w:t>
      </w:r>
      <w:r w:rsidR="00295EE3">
        <w:t xml:space="preserve">.11 merupakan kode program yang digunakan untuk menyimpan data pengajuan KK ke tabel </w:t>
      </w:r>
      <w:r w:rsidR="00295EE3" w:rsidRPr="00295EE3">
        <w:rPr>
          <w:rStyle w:val="KodeProgramChar"/>
        </w:rPr>
        <w:t>ta_pengajuan</w:t>
      </w:r>
      <w:r w:rsidR="00295EE3">
        <w:t xml:space="preserve">, </w:t>
      </w:r>
      <w:r w:rsidR="00295EE3" w:rsidRPr="00295EE3">
        <w:rPr>
          <w:rStyle w:val="KodeProgramChar"/>
        </w:rPr>
        <w:t>ta_detail_pengajuan_form</w:t>
      </w:r>
      <w:r w:rsidR="00295EE3">
        <w:t xml:space="preserve">, </w:t>
      </w:r>
      <w:r w:rsidR="00295EE3" w:rsidRPr="00295EE3">
        <w:rPr>
          <w:rStyle w:val="KodeProgramChar"/>
        </w:rPr>
        <w:t>ta_f101</w:t>
      </w:r>
      <w:r w:rsidR="00295EE3">
        <w:t xml:space="preserve"> dan </w:t>
      </w:r>
      <w:r w:rsidR="00295EE3" w:rsidRPr="00295EE3">
        <w:rPr>
          <w:rStyle w:val="KodeProgramChar"/>
        </w:rPr>
        <w:t>ta_detail_f101</w:t>
      </w:r>
      <w:r w:rsidR="00295EE3">
        <w:t>.</w:t>
      </w:r>
      <w:proofErr w:type="gramEnd"/>
    </w:p>
    <w:p w14:paraId="575F6C4E" w14:textId="3F6D4B01" w:rsidR="00295EE3" w:rsidRDefault="00295EE3" w:rsidP="002517C7"/>
    <w:p w14:paraId="26D2352C" w14:textId="3970FBF0" w:rsidR="009D08AB" w:rsidRDefault="009D08AB" w:rsidP="00A0746C">
      <w:pPr>
        <w:pStyle w:val="ListParagraph"/>
        <w:numPr>
          <w:ilvl w:val="0"/>
          <w:numId w:val="28"/>
        </w:numPr>
        <w:ind w:left="851" w:hanging="851"/>
      </w:pPr>
      <w:r>
        <w:t>Controller Penerbitan KK</w:t>
      </w:r>
    </w:p>
    <w:p w14:paraId="6A39CD52" w14:textId="3C2B942A" w:rsidR="000F3A47" w:rsidRDefault="000F3A47" w:rsidP="000F3A47">
      <w:pPr>
        <w:pStyle w:val="ListParagraph"/>
        <w:ind w:left="0" w:firstLine="851"/>
      </w:pPr>
      <w:proofErr w:type="gramStart"/>
      <w:r>
        <w:t xml:space="preserve">Controller Penerbitan KK adalah controller yang digunakan untuk menerima </w:t>
      </w:r>
      <w:r w:rsidRPr="0051418B">
        <w:rPr>
          <w:i/>
        </w:rPr>
        <w:t>request</w:t>
      </w:r>
      <w:r>
        <w:t xml:space="preserve"> </w:t>
      </w:r>
      <w:r w:rsidR="00110127">
        <w:t>data pengajuan</w:t>
      </w:r>
      <w:r w:rsidR="0051418B">
        <w:t xml:space="preserve"> KK</w:t>
      </w:r>
      <w:r w:rsidR="00110127">
        <w:t xml:space="preserve"> dan meneruskan ke model.</w:t>
      </w:r>
      <w:proofErr w:type="gramEnd"/>
    </w:p>
    <w:p w14:paraId="1F0FB7AA" w14:textId="77777777" w:rsidR="00110127" w:rsidRDefault="00110127" w:rsidP="00110127"/>
    <w:tbl>
      <w:tblPr>
        <w:tblStyle w:val="TableGrid"/>
        <w:tblW w:w="0" w:type="auto"/>
        <w:tblLook w:val="04A0" w:firstRow="1" w:lastRow="0" w:firstColumn="1" w:lastColumn="0" w:noHBand="0" w:noVBand="1"/>
      </w:tblPr>
      <w:tblGrid>
        <w:gridCol w:w="8234"/>
      </w:tblGrid>
      <w:tr w:rsidR="00110127" w14:paraId="049F079A" w14:textId="77777777" w:rsidTr="00110127">
        <w:tc>
          <w:tcPr>
            <w:tcW w:w="8234" w:type="dxa"/>
          </w:tcPr>
          <w:p w14:paraId="03EF5A3D" w14:textId="77777777" w:rsidR="00E86DC4" w:rsidRDefault="00E86DC4" w:rsidP="00E86DC4">
            <w:pPr>
              <w:pStyle w:val="KodeProgram"/>
            </w:pPr>
            <w:r>
              <w:t>&lt;?php</w:t>
            </w:r>
          </w:p>
          <w:p w14:paraId="10657615" w14:textId="77777777" w:rsidR="00E86DC4" w:rsidRDefault="00E86DC4" w:rsidP="00E86DC4">
            <w:pPr>
              <w:pStyle w:val="KodeProgram"/>
            </w:pPr>
            <w:r>
              <w:t>defined('BASEPATH') or exit('No direct script access allowed');</w:t>
            </w:r>
          </w:p>
          <w:p w14:paraId="1F6FC5A5" w14:textId="77777777" w:rsidR="00E86DC4" w:rsidRDefault="00E86DC4" w:rsidP="00E86DC4">
            <w:pPr>
              <w:pStyle w:val="KodeProgram"/>
            </w:pPr>
          </w:p>
          <w:p w14:paraId="1DFDFF65" w14:textId="77777777" w:rsidR="00E86DC4" w:rsidRDefault="00E86DC4" w:rsidP="00E86DC4">
            <w:pPr>
              <w:pStyle w:val="KodeProgram"/>
            </w:pPr>
            <w:r>
              <w:t>class Penerbitan_kk extends CI_Controller</w:t>
            </w:r>
          </w:p>
          <w:p w14:paraId="343B7EDD" w14:textId="77777777" w:rsidR="00E86DC4" w:rsidRDefault="00E86DC4" w:rsidP="00E86DC4">
            <w:pPr>
              <w:pStyle w:val="KodeProgram"/>
            </w:pPr>
            <w:r>
              <w:t>{</w:t>
            </w:r>
          </w:p>
          <w:p w14:paraId="697EAE76" w14:textId="77777777" w:rsidR="00E86DC4" w:rsidRDefault="00E86DC4" w:rsidP="00E86DC4">
            <w:pPr>
              <w:pStyle w:val="KodeProgram"/>
            </w:pPr>
            <w:r>
              <w:t xml:space="preserve">    public function __construct()</w:t>
            </w:r>
          </w:p>
          <w:p w14:paraId="3BF7DE54" w14:textId="77777777" w:rsidR="00E86DC4" w:rsidRDefault="00E86DC4" w:rsidP="00E86DC4">
            <w:pPr>
              <w:pStyle w:val="KodeProgram"/>
            </w:pPr>
            <w:r>
              <w:t xml:space="preserve">    {</w:t>
            </w:r>
          </w:p>
          <w:p w14:paraId="2F1900DA" w14:textId="77777777" w:rsidR="00E86DC4" w:rsidRDefault="00E86DC4" w:rsidP="00E86DC4">
            <w:pPr>
              <w:pStyle w:val="KodeProgram"/>
            </w:pPr>
            <w:r>
              <w:t xml:space="preserve">        parent::__construct();</w:t>
            </w:r>
          </w:p>
          <w:p w14:paraId="6D4277D8" w14:textId="77777777" w:rsidR="00E86DC4" w:rsidRDefault="00E86DC4" w:rsidP="00E86DC4">
            <w:pPr>
              <w:pStyle w:val="KodeProgram"/>
            </w:pPr>
            <w:r>
              <w:t xml:space="preserve">        $this-&gt;load-&gt;model('Data_masyarakat_model');</w:t>
            </w:r>
          </w:p>
          <w:p w14:paraId="29FC92B4" w14:textId="77777777" w:rsidR="00E86DC4" w:rsidRDefault="00E86DC4" w:rsidP="00E86DC4">
            <w:pPr>
              <w:pStyle w:val="KodeProgram"/>
            </w:pPr>
            <w:r>
              <w:t xml:space="preserve">        $this-&gt;load-&gt;model('Umum/Penerbitan_kk_model', 'penerbitan_kk_model');</w:t>
            </w:r>
          </w:p>
          <w:p w14:paraId="5994D955" w14:textId="77777777" w:rsidR="00E86DC4" w:rsidRDefault="00E86DC4" w:rsidP="00E86DC4">
            <w:pPr>
              <w:pStyle w:val="KodeProgram"/>
            </w:pPr>
            <w:r>
              <w:t xml:space="preserve">        $this-&gt;load-&gt;helper('check_login_helper');</w:t>
            </w:r>
          </w:p>
          <w:p w14:paraId="3E6278D5" w14:textId="77777777" w:rsidR="00E86DC4" w:rsidRDefault="00E86DC4" w:rsidP="00E86DC4">
            <w:pPr>
              <w:pStyle w:val="KodeProgram"/>
            </w:pPr>
            <w:r>
              <w:t xml:space="preserve">        check_login($this-&gt;session);</w:t>
            </w:r>
          </w:p>
          <w:p w14:paraId="62C24CE2" w14:textId="77777777" w:rsidR="00E86DC4" w:rsidRDefault="00E86DC4" w:rsidP="00E86DC4">
            <w:pPr>
              <w:pStyle w:val="KodeProgram"/>
            </w:pPr>
            <w:r>
              <w:t xml:space="preserve">    }</w:t>
            </w:r>
          </w:p>
          <w:p w14:paraId="530C5B35" w14:textId="77777777" w:rsidR="00E86DC4" w:rsidRDefault="00E86DC4" w:rsidP="00E86DC4">
            <w:pPr>
              <w:pStyle w:val="KodeProgram"/>
            </w:pPr>
          </w:p>
          <w:p w14:paraId="1C13E9AE" w14:textId="77777777" w:rsidR="00E86DC4" w:rsidRDefault="00E86DC4" w:rsidP="00E86DC4">
            <w:pPr>
              <w:pStyle w:val="KodeProgram"/>
            </w:pPr>
            <w:r>
              <w:t xml:space="preserve">    public function penerbitan_kk_baru()</w:t>
            </w:r>
          </w:p>
          <w:p w14:paraId="42F8817E" w14:textId="77777777" w:rsidR="00E86DC4" w:rsidRDefault="00E86DC4" w:rsidP="00E86DC4">
            <w:pPr>
              <w:pStyle w:val="KodeProgram"/>
            </w:pPr>
            <w:r>
              <w:t xml:space="preserve">    {</w:t>
            </w:r>
          </w:p>
          <w:p w14:paraId="528C8AFA" w14:textId="77777777" w:rsidR="00E86DC4" w:rsidRDefault="00E86DC4" w:rsidP="00E86DC4">
            <w:pPr>
              <w:pStyle w:val="KodeProgram"/>
            </w:pPr>
            <w:r>
              <w:t xml:space="preserve">        $data['content']        = 'backend/umum/penerbitan_kk/create';</w:t>
            </w:r>
          </w:p>
          <w:p w14:paraId="74BC683E" w14:textId="77777777" w:rsidR="00E86DC4" w:rsidRDefault="00E86DC4" w:rsidP="00E86DC4">
            <w:pPr>
              <w:pStyle w:val="KodeProgram"/>
            </w:pPr>
            <w:r>
              <w:t xml:space="preserve">        $data['title']          = 'Penerbitan KK Baru';</w:t>
            </w:r>
          </w:p>
          <w:p w14:paraId="7AF8010A" w14:textId="77777777" w:rsidR="00E86DC4" w:rsidRDefault="00E86DC4" w:rsidP="00E86DC4">
            <w:pPr>
              <w:pStyle w:val="KodeProgram"/>
            </w:pPr>
            <w:r>
              <w:t xml:space="preserve">        $data['breadcrumbs']    = array(</w:t>
            </w:r>
          </w:p>
          <w:p w14:paraId="174CD9D7" w14:textId="77777777" w:rsidR="00E86DC4" w:rsidRDefault="00E86DC4" w:rsidP="00E86DC4">
            <w:pPr>
              <w:pStyle w:val="KodeProgram"/>
            </w:pPr>
            <w:r>
              <w:t xml:space="preserve">            array(</w:t>
            </w:r>
          </w:p>
          <w:p w14:paraId="7A4DD4A9" w14:textId="77777777" w:rsidR="00E86DC4" w:rsidRDefault="00E86DC4" w:rsidP="00E86DC4">
            <w:pPr>
              <w:pStyle w:val="KodeProgram"/>
            </w:pPr>
            <w:r>
              <w:t xml:space="preserve">                'url'       =&gt; 'umum/pengajuan/daftar-pengajuan',</w:t>
            </w:r>
          </w:p>
          <w:p w14:paraId="16E44325" w14:textId="77777777" w:rsidR="00E86DC4" w:rsidRDefault="00E86DC4" w:rsidP="00E86DC4">
            <w:pPr>
              <w:pStyle w:val="KodeProgram"/>
            </w:pPr>
            <w:r>
              <w:t xml:space="preserve">                'title'     =&gt; 'Pengajuan'</w:t>
            </w:r>
          </w:p>
          <w:p w14:paraId="4DF09DB6" w14:textId="77777777" w:rsidR="00E86DC4" w:rsidRDefault="00E86DC4" w:rsidP="00E86DC4">
            <w:pPr>
              <w:pStyle w:val="KodeProgram"/>
            </w:pPr>
            <w:r>
              <w:t xml:space="preserve">            ),</w:t>
            </w:r>
          </w:p>
          <w:p w14:paraId="22DF1C98" w14:textId="77777777" w:rsidR="00E86DC4" w:rsidRDefault="00E86DC4" w:rsidP="00E86DC4">
            <w:pPr>
              <w:pStyle w:val="KodeProgram"/>
            </w:pPr>
            <w:r>
              <w:t xml:space="preserve">            array(</w:t>
            </w:r>
          </w:p>
          <w:p w14:paraId="6458C603" w14:textId="77777777" w:rsidR="00E86DC4" w:rsidRDefault="00E86DC4" w:rsidP="00E86DC4">
            <w:pPr>
              <w:pStyle w:val="KodeProgram"/>
            </w:pPr>
            <w:r>
              <w:t xml:space="preserve">                'url'       =&gt; 'umum/pengajuan/penerbitan-kk-baru/create',</w:t>
            </w:r>
          </w:p>
          <w:p w14:paraId="3CB15647" w14:textId="77777777" w:rsidR="00E86DC4" w:rsidRDefault="00E86DC4" w:rsidP="00E86DC4">
            <w:pPr>
              <w:pStyle w:val="KodeProgram"/>
            </w:pPr>
            <w:r>
              <w:t xml:space="preserve">                'title'     =&gt; 'Penerbitan KK Baru'</w:t>
            </w:r>
          </w:p>
          <w:p w14:paraId="7A47BEED" w14:textId="77777777" w:rsidR="00E86DC4" w:rsidRDefault="00E86DC4" w:rsidP="00E86DC4">
            <w:pPr>
              <w:pStyle w:val="KodeProgram"/>
            </w:pPr>
            <w:r>
              <w:t xml:space="preserve">            )</w:t>
            </w:r>
          </w:p>
          <w:p w14:paraId="2D7481D6" w14:textId="77777777" w:rsidR="00E86DC4" w:rsidRDefault="00E86DC4" w:rsidP="00E86DC4">
            <w:pPr>
              <w:pStyle w:val="KodeProgram"/>
            </w:pPr>
            <w:r>
              <w:t xml:space="preserve">        );</w:t>
            </w:r>
          </w:p>
          <w:p w14:paraId="69A5AC68" w14:textId="77777777" w:rsidR="00E86DC4" w:rsidRDefault="00E86DC4" w:rsidP="00E86DC4">
            <w:pPr>
              <w:pStyle w:val="KodeProgram"/>
            </w:pPr>
          </w:p>
          <w:p w14:paraId="13D3FE6E" w14:textId="77777777" w:rsidR="00E86DC4" w:rsidRDefault="00E86DC4" w:rsidP="00E86DC4">
            <w:pPr>
              <w:pStyle w:val="KodeProgram"/>
            </w:pPr>
            <w:r>
              <w:t xml:space="preserve">        $this-&gt;load-&gt;view('layouts/master_umum', $data);</w:t>
            </w:r>
          </w:p>
          <w:p w14:paraId="46D483F9" w14:textId="77777777" w:rsidR="00E86DC4" w:rsidRDefault="00E86DC4" w:rsidP="00E86DC4">
            <w:pPr>
              <w:pStyle w:val="KodeProgram"/>
            </w:pPr>
            <w:r>
              <w:t xml:space="preserve">    }</w:t>
            </w:r>
          </w:p>
          <w:p w14:paraId="61D7C245" w14:textId="77777777" w:rsidR="00E86DC4" w:rsidRDefault="00E86DC4" w:rsidP="00E86DC4">
            <w:pPr>
              <w:pStyle w:val="KodeProgram"/>
            </w:pPr>
          </w:p>
          <w:p w14:paraId="2D44B09A" w14:textId="77777777" w:rsidR="00E86DC4" w:rsidRDefault="00E86DC4" w:rsidP="00E86DC4">
            <w:pPr>
              <w:pStyle w:val="KodeProgram"/>
            </w:pPr>
            <w:r>
              <w:t xml:space="preserve">    public function store_penerbitan_kk_baru()</w:t>
            </w:r>
          </w:p>
          <w:p w14:paraId="3F37CE20" w14:textId="77777777" w:rsidR="00E86DC4" w:rsidRDefault="00E86DC4" w:rsidP="00E86DC4">
            <w:pPr>
              <w:pStyle w:val="KodeProgram"/>
            </w:pPr>
            <w:r>
              <w:t xml:space="preserve">    {</w:t>
            </w:r>
          </w:p>
          <w:p w14:paraId="5AEB74B8" w14:textId="77777777" w:rsidR="00E86DC4" w:rsidRDefault="00E86DC4" w:rsidP="00E86DC4">
            <w:pPr>
              <w:pStyle w:val="KodeProgram"/>
            </w:pPr>
            <w:r>
              <w:t xml:space="preserve">        $post = $this-&gt;input-&gt;post();</w:t>
            </w:r>
          </w:p>
          <w:p w14:paraId="15E9A18B" w14:textId="77777777" w:rsidR="00E86DC4" w:rsidRDefault="00E86DC4" w:rsidP="00E86DC4">
            <w:pPr>
              <w:pStyle w:val="KodeProgram"/>
            </w:pPr>
            <w:r>
              <w:t xml:space="preserve">        $pengajuan = array(</w:t>
            </w:r>
          </w:p>
          <w:p w14:paraId="3EE71E26" w14:textId="77777777" w:rsidR="00E86DC4" w:rsidRDefault="00E86DC4" w:rsidP="00E86DC4">
            <w:pPr>
              <w:pStyle w:val="KodeProgram"/>
            </w:pPr>
            <w:r>
              <w:t xml:space="preserve">            'wilayah_id'    =&gt; $this-&gt;session-&gt;userdata('wilayah_id'),</w:t>
            </w:r>
          </w:p>
          <w:p w14:paraId="437C6AAD" w14:textId="77777777" w:rsidR="00E86DC4" w:rsidRDefault="00E86DC4" w:rsidP="00E86DC4">
            <w:pPr>
              <w:pStyle w:val="KodeProgram"/>
            </w:pPr>
            <w:r>
              <w:t xml:space="preserve">            'nik'           =&gt; $this-&gt;session-&gt;userdata('nik_pemohon')</w:t>
            </w:r>
          </w:p>
          <w:p w14:paraId="171544A5" w14:textId="77777777" w:rsidR="00E86DC4" w:rsidRDefault="00E86DC4" w:rsidP="00E86DC4">
            <w:pPr>
              <w:pStyle w:val="KodeProgram"/>
            </w:pPr>
            <w:r>
              <w:lastRenderedPageBreak/>
              <w:t xml:space="preserve">        );</w:t>
            </w:r>
          </w:p>
          <w:p w14:paraId="25F72098" w14:textId="77777777" w:rsidR="00E86DC4" w:rsidRDefault="00E86DC4" w:rsidP="00E86DC4">
            <w:pPr>
              <w:pStyle w:val="KodeProgram"/>
            </w:pPr>
          </w:p>
          <w:p w14:paraId="14AA38F8" w14:textId="77777777" w:rsidR="00E86DC4" w:rsidRDefault="00E86DC4" w:rsidP="00E86DC4">
            <w:pPr>
              <w:pStyle w:val="KodeProgram"/>
            </w:pPr>
            <w:r>
              <w:t xml:space="preserve">        $data_f101 = array(</w:t>
            </w:r>
          </w:p>
          <w:p w14:paraId="61583C16" w14:textId="77777777" w:rsidR="00E86DC4" w:rsidRDefault="00E86DC4" w:rsidP="00E86DC4">
            <w:pPr>
              <w:pStyle w:val="KodeProgram"/>
            </w:pPr>
            <w:r>
              <w:t xml:space="preserve">            'nama_kepala_keluarga'      =&gt; $post['nama_kepala_keluarga'],</w:t>
            </w:r>
          </w:p>
          <w:p w14:paraId="11060876" w14:textId="77777777" w:rsidR="00E86DC4" w:rsidRDefault="00E86DC4" w:rsidP="00E86DC4">
            <w:pPr>
              <w:pStyle w:val="KodeProgram"/>
            </w:pPr>
            <w:r>
              <w:t xml:space="preserve">            'alamat'                    =&gt; $post['alamat'],</w:t>
            </w:r>
          </w:p>
          <w:p w14:paraId="2F7F62FF" w14:textId="77777777" w:rsidR="00E86DC4" w:rsidRDefault="00E86DC4" w:rsidP="00E86DC4">
            <w:pPr>
              <w:pStyle w:val="KodeProgram"/>
            </w:pPr>
            <w:r>
              <w:t xml:space="preserve">            'rt'                        =&gt; $post['rt'],</w:t>
            </w:r>
          </w:p>
          <w:p w14:paraId="45059918" w14:textId="77777777" w:rsidR="00E86DC4" w:rsidRDefault="00E86DC4" w:rsidP="00E86DC4">
            <w:pPr>
              <w:pStyle w:val="KodeProgram"/>
            </w:pPr>
            <w:r>
              <w:t xml:space="preserve">            'rw'                        =&gt; $post['rw'],</w:t>
            </w:r>
          </w:p>
          <w:p w14:paraId="02CEFA00" w14:textId="77777777" w:rsidR="00E86DC4" w:rsidRDefault="00E86DC4" w:rsidP="00E86DC4">
            <w:pPr>
              <w:pStyle w:val="KodeProgram"/>
            </w:pPr>
            <w:r>
              <w:t xml:space="preserve">            'jumlah_anggota_keluarga'   =&gt; $post['jumlah_anggota_keluarga'],</w:t>
            </w:r>
          </w:p>
          <w:p w14:paraId="59598207" w14:textId="77777777" w:rsidR="00E86DC4" w:rsidRDefault="00E86DC4" w:rsidP="00E86DC4">
            <w:pPr>
              <w:pStyle w:val="KodeProgram"/>
            </w:pPr>
            <w:r>
              <w:t xml:space="preserve">            'telepon'                   =&gt; $post['telepon']</w:t>
            </w:r>
          </w:p>
          <w:p w14:paraId="59DE30F1" w14:textId="77777777" w:rsidR="00E86DC4" w:rsidRDefault="00E86DC4" w:rsidP="00E86DC4">
            <w:pPr>
              <w:pStyle w:val="KodeProgram"/>
            </w:pPr>
            <w:r>
              <w:t xml:space="preserve">        );</w:t>
            </w:r>
          </w:p>
          <w:p w14:paraId="3C087BB2" w14:textId="77777777" w:rsidR="00E86DC4" w:rsidRDefault="00E86DC4" w:rsidP="00E86DC4">
            <w:pPr>
              <w:pStyle w:val="KodeProgram"/>
            </w:pPr>
          </w:p>
          <w:p w14:paraId="2C7E35F4" w14:textId="77777777" w:rsidR="00E86DC4" w:rsidRDefault="00E86DC4" w:rsidP="00E86DC4">
            <w:pPr>
              <w:pStyle w:val="KodeProgram"/>
            </w:pPr>
            <w:r>
              <w:t xml:space="preserve">        $data_detail_f101 = json_decode($post['detail_f101']);</w:t>
            </w:r>
          </w:p>
          <w:p w14:paraId="00E8A6C3" w14:textId="77777777" w:rsidR="00E86DC4" w:rsidRDefault="00E86DC4" w:rsidP="00E86DC4">
            <w:pPr>
              <w:pStyle w:val="KodeProgram"/>
            </w:pPr>
          </w:p>
          <w:p w14:paraId="78524780" w14:textId="77777777" w:rsidR="00E86DC4" w:rsidRDefault="00E86DC4" w:rsidP="00E86DC4">
            <w:pPr>
              <w:pStyle w:val="KodeProgram"/>
            </w:pPr>
            <w:r>
              <w:t xml:space="preserve">        $this-&gt;penerbitan_kk_model-&gt;set_pengajuan_penerbitan_kk($pengajuan, $data_f101, $data_detail_f101);</w:t>
            </w:r>
          </w:p>
          <w:p w14:paraId="6B49FBC4" w14:textId="77777777" w:rsidR="00110127" w:rsidRDefault="00E86DC4" w:rsidP="00E86DC4">
            <w:pPr>
              <w:pStyle w:val="KodeProgram"/>
            </w:pPr>
            <w:r>
              <w:t xml:space="preserve">    }</w:t>
            </w:r>
          </w:p>
          <w:p w14:paraId="7AFADA8B" w14:textId="104C76F5" w:rsidR="00E86DC4" w:rsidRDefault="00E86DC4" w:rsidP="003A5B61">
            <w:pPr>
              <w:pStyle w:val="KodeProgram"/>
              <w:keepNext/>
            </w:pPr>
            <w:r>
              <w:t>}</w:t>
            </w:r>
          </w:p>
        </w:tc>
      </w:tr>
    </w:tbl>
    <w:p w14:paraId="4D667C21" w14:textId="6FC4CE4C" w:rsidR="00110127" w:rsidRPr="003A5B61" w:rsidRDefault="003A5B61" w:rsidP="003A5B61">
      <w:pPr>
        <w:pStyle w:val="Caption"/>
      </w:pPr>
      <w:bookmarkStart w:id="129" w:name="_Toc60912047"/>
      <w:r>
        <w:lastRenderedPageBreak/>
        <w:t xml:space="preserve">Kode Program 5. </w:t>
      </w:r>
      <w:r w:rsidR="00D93194">
        <w:rPr>
          <w:noProof/>
        </w:rPr>
        <w:fldChar w:fldCharType="begin"/>
      </w:r>
      <w:r w:rsidR="00D93194">
        <w:rPr>
          <w:noProof/>
        </w:rPr>
        <w:instrText xml:space="preserve"> SEQ Kode_Program_5. \* ARABIC </w:instrText>
      </w:r>
      <w:r w:rsidR="00D93194">
        <w:rPr>
          <w:noProof/>
        </w:rPr>
        <w:fldChar w:fldCharType="separate"/>
      </w:r>
      <w:proofErr w:type="gramStart"/>
      <w:r>
        <w:rPr>
          <w:noProof/>
        </w:rPr>
        <w:t>12</w:t>
      </w:r>
      <w:r w:rsidR="00D93194">
        <w:rPr>
          <w:noProof/>
        </w:rPr>
        <w:fldChar w:fldCharType="end"/>
      </w:r>
      <w:r>
        <w:t xml:space="preserve"> </w:t>
      </w:r>
      <w:r w:rsidR="00110127">
        <w:rPr>
          <w:b w:val="0"/>
        </w:rPr>
        <w:t>Penerbitan_kk.php</w:t>
      </w:r>
      <w:bookmarkEnd w:id="129"/>
      <w:proofErr w:type="gramEnd"/>
    </w:p>
    <w:p w14:paraId="4D5A690B" w14:textId="613D0FD6" w:rsidR="00110127" w:rsidRDefault="00110127" w:rsidP="00110127">
      <w:pPr>
        <w:ind w:firstLine="851"/>
      </w:pPr>
      <w:proofErr w:type="gramStart"/>
      <w:r>
        <w:t xml:space="preserve">Kode Program </w:t>
      </w:r>
      <w:r w:rsidR="003A5B61">
        <w:t>5</w:t>
      </w:r>
      <w:r>
        <w:t xml:space="preserve">.12 merupakan kode program yang digunakan untuk menerima </w:t>
      </w:r>
      <w:r w:rsidRPr="00110127">
        <w:rPr>
          <w:i/>
        </w:rPr>
        <w:t>request</w:t>
      </w:r>
      <w:r>
        <w:t xml:space="preserve"> berdasarkan </w:t>
      </w:r>
      <w:r w:rsidRPr="00110127">
        <w:rPr>
          <w:i/>
        </w:rPr>
        <w:t>route mapping</w:t>
      </w:r>
      <w:r>
        <w:t xml:space="preserve"> untuk membuat pengajuan penerbitan KK baru.</w:t>
      </w:r>
      <w:proofErr w:type="gramEnd"/>
    </w:p>
    <w:p w14:paraId="0A15D7C4" w14:textId="77A96415" w:rsidR="00110127" w:rsidRDefault="00110127" w:rsidP="00110127"/>
    <w:p w14:paraId="25C4A1A4" w14:textId="50BEC04F" w:rsidR="00B31B60" w:rsidRDefault="00B31B60" w:rsidP="00A0746C">
      <w:pPr>
        <w:pStyle w:val="Heading3"/>
        <w:numPr>
          <w:ilvl w:val="0"/>
          <w:numId w:val="26"/>
        </w:numPr>
        <w:ind w:left="851" w:hanging="851"/>
      </w:pPr>
      <w:bookmarkStart w:id="130" w:name="_Toc61213519"/>
      <w:r>
        <w:t>Membuat Pengajuan Penerbitan KTP Baru</w:t>
      </w:r>
      <w:bookmarkEnd w:id="130"/>
    </w:p>
    <w:p w14:paraId="1E473C9F" w14:textId="0A00C94E" w:rsidR="00083C2C" w:rsidRDefault="00083C2C" w:rsidP="00083C2C">
      <w:pPr>
        <w:ind w:firstLine="851"/>
      </w:pPr>
      <w:proofErr w:type="gramStart"/>
      <w:r>
        <w:t>Masyarakat dapat membuat pengajuan penerbitan KTP baru dengan melampirkan berkas yang dibutuhkan.</w:t>
      </w:r>
      <w:proofErr w:type="gramEnd"/>
      <w:r>
        <w:t xml:space="preserve"> Sesuai dengan standar pelayanan Disdukcapil Kabupaten Gianyar, lampiran yang dibutuhkan adalah scan KK dan Surat Keterangan dari Desa.</w:t>
      </w:r>
    </w:p>
    <w:p w14:paraId="07B7785F" w14:textId="5E57AA20" w:rsidR="009D08AB" w:rsidRDefault="009D08AB" w:rsidP="00A0746C">
      <w:pPr>
        <w:pStyle w:val="ListParagraph"/>
        <w:numPr>
          <w:ilvl w:val="0"/>
          <w:numId w:val="29"/>
        </w:numPr>
        <w:ind w:left="851" w:hanging="851"/>
      </w:pPr>
      <w:r>
        <w:t>Model Penerbitan KTP</w:t>
      </w:r>
    </w:p>
    <w:p w14:paraId="0CEB426E" w14:textId="5C8CDA93" w:rsidR="00083C2C" w:rsidRDefault="00083C2C" w:rsidP="00083C2C">
      <w:pPr>
        <w:pStyle w:val="ListParagraph"/>
        <w:ind w:left="0" w:firstLine="851"/>
      </w:pPr>
      <w:proofErr w:type="gramStart"/>
      <w:r>
        <w:t xml:space="preserve">Model Penerbitan KTP adalah model yang digunakan untuk menyimpan data pengajuan penerbitan KTP baru ke </w:t>
      </w:r>
      <w:r w:rsidRPr="006112CB">
        <w:rPr>
          <w:i/>
        </w:rPr>
        <w:t>database</w:t>
      </w:r>
      <w:r>
        <w:t>.</w:t>
      </w:r>
      <w:proofErr w:type="gramEnd"/>
    </w:p>
    <w:p w14:paraId="38602C36" w14:textId="77777777" w:rsidR="00083C2C" w:rsidRDefault="00083C2C" w:rsidP="00083C2C"/>
    <w:tbl>
      <w:tblPr>
        <w:tblStyle w:val="TableGrid"/>
        <w:tblW w:w="0" w:type="auto"/>
        <w:tblLook w:val="04A0" w:firstRow="1" w:lastRow="0" w:firstColumn="1" w:lastColumn="0" w:noHBand="0" w:noVBand="1"/>
      </w:tblPr>
      <w:tblGrid>
        <w:gridCol w:w="8234"/>
      </w:tblGrid>
      <w:tr w:rsidR="00083C2C" w14:paraId="4079CBB5" w14:textId="77777777" w:rsidTr="00083C2C">
        <w:tc>
          <w:tcPr>
            <w:tcW w:w="8234" w:type="dxa"/>
          </w:tcPr>
          <w:p w14:paraId="6C3C0B7E" w14:textId="77777777" w:rsidR="006112CB" w:rsidRDefault="006112CB" w:rsidP="006112CB">
            <w:pPr>
              <w:pStyle w:val="KodeProgram"/>
            </w:pPr>
            <w:r>
              <w:t>&lt;?php</w:t>
            </w:r>
          </w:p>
          <w:p w14:paraId="5691DB21" w14:textId="77777777" w:rsidR="006112CB" w:rsidRDefault="006112CB" w:rsidP="006112CB">
            <w:pPr>
              <w:pStyle w:val="KodeProgram"/>
            </w:pPr>
          </w:p>
          <w:p w14:paraId="349072A8" w14:textId="77777777" w:rsidR="006112CB" w:rsidRDefault="006112CB" w:rsidP="006112CB">
            <w:pPr>
              <w:pStyle w:val="KodeProgram"/>
            </w:pPr>
            <w:r>
              <w:t>class Penerbitan_ktp_model extends CI_Model</w:t>
            </w:r>
          </w:p>
          <w:p w14:paraId="248B5F90" w14:textId="77777777" w:rsidR="006112CB" w:rsidRDefault="006112CB" w:rsidP="006112CB">
            <w:pPr>
              <w:pStyle w:val="KodeProgram"/>
            </w:pPr>
            <w:r>
              <w:t>{</w:t>
            </w:r>
          </w:p>
          <w:p w14:paraId="11DDEA90" w14:textId="77777777" w:rsidR="006112CB" w:rsidRDefault="006112CB" w:rsidP="006112CB">
            <w:pPr>
              <w:pStyle w:val="KodeProgram"/>
            </w:pPr>
            <w:r>
              <w:t xml:space="preserve">    public function __construct()</w:t>
            </w:r>
          </w:p>
          <w:p w14:paraId="097C4239" w14:textId="77777777" w:rsidR="006112CB" w:rsidRDefault="006112CB" w:rsidP="006112CB">
            <w:pPr>
              <w:pStyle w:val="KodeProgram"/>
            </w:pPr>
            <w:r>
              <w:t xml:space="preserve">    {</w:t>
            </w:r>
          </w:p>
          <w:p w14:paraId="7F05491D" w14:textId="77777777" w:rsidR="006112CB" w:rsidRDefault="006112CB" w:rsidP="006112CB">
            <w:pPr>
              <w:pStyle w:val="KodeProgram"/>
            </w:pPr>
            <w:r>
              <w:t xml:space="preserve">        parent::__construct();</w:t>
            </w:r>
          </w:p>
          <w:p w14:paraId="08D2D786" w14:textId="77777777" w:rsidR="006112CB" w:rsidRDefault="006112CB" w:rsidP="006112CB">
            <w:pPr>
              <w:pStyle w:val="KodeProgram"/>
            </w:pPr>
            <w:r>
              <w:t xml:space="preserve">        $this-&gt;load-&gt;library('upload');</w:t>
            </w:r>
          </w:p>
          <w:p w14:paraId="1BA2D812" w14:textId="77777777" w:rsidR="006112CB" w:rsidRDefault="006112CB" w:rsidP="006112CB">
            <w:pPr>
              <w:pStyle w:val="KodeProgram"/>
            </w:pPr>
            <w:r>
              <w:t xml:space="preserve">    }</w:t>
            </w:r>
          </w:p>
          <w:p w14:paraId="5147DA58" w14:textId="77777777" w:rsidR="006112CB" w:rsidRDefault="006112CB" w:rsidP="006112CB">
            <w:pPr>
              <w:pStyle w:val="KodeProgram"/>
            </w:pPr>
          </w:p>
          <w:p w14:paraId="4C903776" w14:textId="77777777" w:rsidR="006112CB" w:rsidRDefault="006112CB" w:rsidP="006112CB">
            <w:pPr>
              <w:pStyle w:val="KodeProgram"/>
            </w:pPr>
            <w:r>
              <w:t xml:space="preserve">    /**</w:t>
            </w:r>
          </w:p>
          <w:p w14:paraId="53AC8D5F" w14:textId="77777777" w:rsidR="006112CB" w:rsidRDefault="006112CB" w:rsidP="006112CB">
            <w:pPr>
              <w:pStyle w:val="KodeProgram"/>
            </w:pPr>
            <w:r>
              <w:lastRenderedPageBreak/>
              <w:t xml:space="preserve">     * @param   $pengajuan      berisi wilayah_id, nik, id_layanan</w:t>
            </w:r>
          </w:p>
          <w:p w14:paraId="1DB857BF" w14:textId="77777777" w:rsidR="006112CB" w:rsidRDefault="006112CB" w:rsidP="006112CB">
            <w:pPr>
              <w:pStyle w:val="KodeProgram"/>
            </w:pPr>
            <w:r>
              <w:t xml:space="preserve">     * @param   $files          berisi array nama field di form dan nama lampiran</w:t>
            </w:r>
          </w:p>
          <w:p w14:paraId="440AF2E2" w14:textId="77777777" w:rsidR="006112CB" w:rsidRDefault="006112CB" w:rsidP="006112CB">
            <w:pPr>
              <w:pStyle w:val="KodeProgram"/>
            </w:pPr>
            <w:r>
              <w:t xml:space="preserve">     * </w:t>
            </w:r>
          </w:p>
          <w:p w14:paraId="7314A04A" w14:textId="77777777" w:rsidR="006112CB" w:rsidRDefault="006112CB" w:rsidP="006112CB">
            <w:pPr>
              <w:pStyle w:val="KodeProgram"/>
            </w:pPr>
            <w:r>
              <w:t xml:space="preserve">     * $files = [</w:t>
            </w:r>
          </w:p>
          <w:p w14:paraId="79562F11" w14:textId="77777777" w:rsidR="006112CB" w:rsidRDefault="006112CB" w:rsidP="006112CB">
            <w:pPr>
              <w:pStyle w:val="KodeProgram"/>
            </w:pPr>
            <w:r>
              <w:t xml:space="preserve">     *      'kk'               =&gt; 'KK',</w:t>
            </w:r>
          </w:p>
          <w:p w14:paraId="7A588680" w14:textId="77777777" w:rsidR="006112CB" w:rsidRDefault="006112CB" w:rsidP="006112CB">
            <w:pPr>
              <w:pStyle w:val="KodeProgram"/>
            </w:pPr>
            <w:r>
              <w:t xml:space="preserve">     *      'surat_pengantar'   =&gt; 'Surat Pengantar'</w:t>
            </w:r>
          </w:p>
          <w:p w14:paraId="312CC8EC" w14:textId="77777777" w:rsidR="006112CB" w:rsidRDefault="006112CB" w:rsidP="006112CB">
            <w:pPr>
              <w:pStyle w:val="KodeProgram"/>
            </w:pPr>
            <w:r>
              <w:t xml:space="preserve">     * ]</w:t>
            </w:r>
          </w:p>
          <w:p w14:paraId="1E24D948" w14:textId="77777777" w:rsidR="006112CB" w:rsidRDefault="006112CB" w:rsidP="006112CB">
            <w:pPr>
              <w:pStyle w:val="KodeProgram"/>
            </w:pPr>
            <w:r>
              <w:t xml:space="preserve">     * </w:t>
            </w:r>
          </w:p>
          <w:p w14:paraId="06B066F1" w14:textId="77777777" w:rsidR="006112CB" w:rsidRDefault="006112CB" w:rsidP="006112CB">
            <w:pPr>
              <w:pStyle w:val="KodeProgram"/>
            </w:pPr>
            <w:r>
              <w:t xml:space="preserve">     * TODO:</w:t>
            </w:r>
          </w:p>
          <w:p w14:paraId="3869DF7A" w14:textId="77777777" w:rsidR="006112CB" w:rsidRDefault="006112CB" w:rsidP="006112CB">
            <w:pPr>
              <w:pStyle w:val="KodeProgram"/>
            </w:pPr>
            <w:r>
              <w:t xml:space="preserve">     * - input ke pengajuan</w:t>
            </w:r>
          </w:p>
          <w:p w14:paraId="50AF2070" w14:textId="77777777" w:rsidR="006112CB" w:rsidRDefault="006112CB" w:rsidP="006112CB">
            <w:pPr>
              <w:pStyle w:val="KodeProgram"/>
            </w:pPr>
            <w:r>
              <w:t xml:space="preserve">     * - input ke detail_pengajuan_lampiran</w:t>
            </w:r>
          </w:p>
          <w:p w14:paraId="697C4FB6" w14:textId="77777777" w:rsidR="006112CB" w:rsidRDefault="006112CB" w:rsidP="006112CB">
            <w:pPr>
              <w:pStyle w:val="KodeProgram"/>
            </w:pPr>
            <w:r>
              <w:t xml:space="preserve">     * - tentukan path</w:t>
            </w:r>
          </w:p>
          <w:p w14:paraId="610AEFF4" w14:textId="77777777" w:rsidR="006112CB" w:rsidRDefault="006112CB" w:rsidP="006112CB">
            <w:pPr>
              <w:pStyle w:val="KodeProgram"/>
            </w:pPr>
            <w:r>
              <w:t xml:space="preserve">     */</w:t>
            </w:r>
          </w:p>
          <w:p w14:paraId="7BA440A0" w14:textId="77777777" w:rsidR="006112CB" w:rsidRDefault="006112CB" w:rsidP="006112CB">
            <w:pPr>
              <w:pStyle w:val="KodeProgram"/>
            </w:pPr>
            <w:r>
              <w:t xml:space="preserve">    public function set_pengajuan_penerbitan_ktp($pengajuan, $files)</w:t>
            </w:r>
          </w:p>
          <w:p w14:paraId="675023EC" w14:textId="77777777" w:rsidR="006112CB" w:rsidRDefault="006112CB" w:rsidP="006112CB">
            <w:pPr>
              <w:pStyle w:val="KodeProgram"/>
            </w:pPr>
            <w:r>
              <w:t xml:space="preserve">    {</w:t>
            </w:r>
          </w:p>
          <w:p w14:paraId="087F00DC" w14:textId="77777777" w:rsidR="006112CB" w:rsidRDefault="006112CB" w:rsidP="006112CB">
            <w:pPr>
              <w:pStyle w:val="KodeProgram"/>
            </w:pPr>
            <w:r>
              <w:t xml:space="preserve">        $data_pengajuan['pengajuan_wilayah_id']             = $pengajuan['wilayah_id'];</w:t>
            </w:r>
          </w:p>
          <w:p w14:paraId="0B50AF86" w14:textId="77777777" w:rsidR="006112CB" w:rsidRDefault="006112CB" w:rsidP="006112CB">
            <w:pPr>
              <w:pStyle w:val="KodeProgram"/>
            </w:pPr>
            <w:r>
              <w:t xml:space="preserve">        $data_pengajuan['pengajuan_nik']                    = $pengajuan['nik'];</w:t>
            </w:r>
          </w:p>
          <w:p w14:paraId="316A529D" w14:textId="77777777" w:rsidR="006112CB" w:rsidRDefault="006112CB" w:rsidP="006112CB">
            <w:pPr>
              <w:pStyle w:val="KodeProgram"/>
            </w:pPr>
            <w:r>
              <w:t xml:space="preserve">        $data_pengajuan['pengajuan_jenis_layanan']          = 2;</w:t>
            </w:r>
          </w:p>
          <w:p w14:paraId="56F02DF2" w14:textId="77777777" w:rsidR="006112CB" w:rsidRDefault="006112CB" w:rsidP="006112CB">
            <w:pPr>
              <w:pStyle w:val="KodeProgram"/>
            </w:pPr>
            <w:r>
              <w:t xml:space="preserve">        $data_pengajuan['pengajuan_status_pengajuan_id']    = 1;</w:t>
            </w:r>
          </w:p>
          <w:p w14:paraId="571F7FBE" w14:textId="77777777" w:rsidR="006112CB" w:rsidRDefault="006112CB" w:rsidP="006112CB">
            <w:pPr>
              <w:pStyle w:val="KodeProgram"/>
            </w:pPr>
          </w:p>
          <w:p w14:paraId="6E748C43" w14:textId="77777777" w:rsidR="006112CB" w:rsidRDefault="006112CB" w:rsidP="006112CB">
            <w:pPr>
              <w:pStyle w:val="KodeProgram"/>
            </w:pPr>
            <w:r>
              <w:t xml:space="preserve">        $this-&gt;db-&gt;trans_start();</w:t>
            </w:r>
          </w:p>
          <w:p w14:paraId="0835EA4B" w14:textId="77777777" w:rsidR="006112CB" w:rsidRDefault="006112CB" w:rsidP="006112CB">
            <w:pPr>
              <w:pStyle w:val="KodeProgram"/>
            </w:pPr>
          </w:p>
          <w:p w14:paraId="1769EDC8" w14:textId="77777777" w:rsidR="006112CB" w:rsidRDefault="006112CB" w:rsidP="006112CB">
            <w:pPr>
              <w:pStyle w:val="KodeProgram"/>
            </w:pPr>
            <w:r>
              <w:t xml:space="preserve">        // input ke pengajuan</w:t>
            </w:r>
          </w:p>
          <w:p w14:paraId="55D3BD6A" w14:textId="77777777" w:rsidR="006112CB" w:rsidRDefault="006112CB" w:rsidP="006112CB">
            <w:pPr>
              <w:pStyle w:val="KodeProgram"/>
            </w:pPr>
            <w:r>
              <w:t xml:space="preserve">        $this-&gt;db-&gt;insert('ta_pengajuan', $data_pengajuan);</w:t>
            </w:r>
          </w:p>
          <w:p w14:paraId="37166858" w14:textId="77777777" w:rsidR="006112CB" w:rsidRDefault="006112CB" w:rsidP="006112CB">
            <w:pPr>
              <w:pStyle w:val="KodeProgram"/>
            </w:pPr>
            <w:r>
              <w:t xml:space="preserve">        $pengajuan_id = $this-&gt;db-&gt;insert_id();</w:t>
            </w:r>
          </w:p>
          <w:p w14:paraId="71ADD3D4" w14:textId="77777777" w:rsidR="006112CB" w:rsidRDefault="006112CB" w:rsidP="006112CB">
            <w:pPr>
              <w:pStyle w:val="KodeProgram"/>
            </w:pPr>
          </w:p>
          <w:p w14:paraId="34A46061" w14:textId="77777777" w:rsidR="006112CB" w:rsidRDefault="006112CB" w:rsidP="006112CB">
            <w:pPr>
              <w:pStyle w:val="KodeProgram"/>
            </w:pPr>
            <w:r>
              <w:t xml:space="preserve">        $path = $this-&gt;get_path($pengajuan_id);</w:t>
            </w:r>
          </w:p>
          <w:p w14:paraId="21124687" w14:textId="77777777" w:rsidR="006112CB" w:rsidRDefault="006112CB" w:rsidP="006112CB">
            <w:pPr>
              <w:pStyle w:val="KodeProgram"/>
            </w:pPr>
          </w:p>
          <w:p w14:paraId="552861FD" w14:textId="77777777" w:rsidR="006112CB" w:rsidRDefault="006112CB" w:rsidP="006112CB">
            <w:pPr>
              <w:pStyle w:val="KodeProgram"/>
            </w:pPr>
            <w:r>
              <w:t xml:space="preserve">        // input ke detail_pengajuan_lampiran</w:t>
            </w:r>
          </w:p>
          <w:p w14:paraId="0944028D" w14:textId="77777777" w:rsidR="006112CB" w:rsidRDefault="006112CB" w:rsidP="006112CB">
            <w:pPr>
              <w:pStyle w:val="KodeProgram"/>
            </w:pPr>
            <w:r>
              <w:t xml:space="preserve">        foreach($files as $key =&gt; $nama) {</w:t>
            </w:r>
          </w:p>
          <w:p w14:paraId="11229452" w14:textId="77777777" w:rsidR="006112CB" w:rsidRDefault="006112CB" w:rsidP="006112CB">
            <w:pPr>
              <w:pStyle w:val="KodeProgram"/>
            </w:pPr>
            <w:r>
              <w:t xml:space="preserve">            $nama_file = $this-&gt;upload_file($key, $path);</w:t>
            </w:r>
          </w:p>
          <w:p w14:paraId="76A0D0FF" w14:textId="77777777" w:rsidR="006112CB" w:rsidRDefault="006112CB" w:rsidP="006112CB">
            <w:pPr>
              <w:pStyle w:val="KodeProgram"/>
            </w:pPr>
          </w:p>
          <w:p w14:paraId="127EC438" w14:textId="77777777" w:rsidR="006112CB" w:rsidRDefault="006112CB" w:rsidP="006112CB">
            <w:pPr>
              <w:pStyle w:val="KodeProgram"/>
            </w:pPr>
            <w:r>
              <w:t xml:space="preserve">            $data_lampiran = array(</w:t>
            </w:r>
          </w:p>
          <w:p w14:paraId="243A5C4E" w14:textId="77777777" w:rsidR="006112CB" w:rsidRDefault="006112CB" w:rsidP="006112CB">
            <w:pPr>
              <w:pStyle w:val="KodeProgram"/>
            </w:pPr>
            <w:r>
              <w:t xml:space="preserve">                'detail_pengajuan_lampiran_pengajuan_id'    =&gt; $pengajuan_id,</w:t>
            </w:r>
          </w:p>
          <w:p w14:paraId="6DF3EC82" w14:textId="77777777" w:rsidR="006112CB" w:rsidRDefault="006112CB" w:rsidP="006112CB">
            <w:pPr>
              <w:pStyle w:val="KodeProgram"/>
            </w:pPr>
            <w:r>
              <w:t xml:space="preserve">                'detail_pengajuan_lampiran_nama'            =&gt; $nama,</w:t>
            </w:r>
          </w:p>
          <w:p w14:paraId="41C51EB4" w14:textId="77777777" w:rsidR="006112CB" w:rsidRDefault="006112CB" w:rsidP="006112CB">
            <w:pPr>
              <w:pStyle w:val="KodeProgram"/>
            </w:pPr>
            <w:r>
              <w:t xml:space="preserve">                'detail_pengajuan_lampiran_nama_file'       =&gt; $nama_file,</w:t>
            </w:r>
          </w:p>
          <w:p w14:paraId="4237B363" w14:textId="77777777" w:rsidR="006112CB" w:rsidRDefault="006112CB" w:rsidP="006112CB">
            <w:pPr>
              <w:pStyle w:val="KodeProgram"/>
            </w:pPr>
            <w:r>
              <w:t xml:space="preserve">                'detail_pengajuan_lampiran_path'            =&gt; $path</w:t>
            </w:r>
          </w:p>
          <w:p w14:paraId="6DE9A831" w14:textId="77777777" w:rsidR="006112CB" w:rsidRDefault="006112CB" w:rsidP="006112CB">
            <w:pPr>
              <w:pStyle w:val="KodeProgram"/>
            </w:pPr>
            <w:r>
              <w:t xml:space="preserve">            );</w:t>
            </w:r>
          </w:p>
          <w:p w14:paraId="37E647BA" w14:textId="77777777" w:rsidR="006112CB" w:rsidRDefault="006112CB" w:rsidP="006112CB">
            <w:pPr>
              <w:pStyle w:val="KodeProgram"/>
            </w:pPr>
            <w:r>
              <w:t xml:space="preserve">            $this-&gt;db-&gt;insert('ta_detail_pengajuan_lampiran', $data_lampiran);</w:t>
            </w:r>
          </w:p>
          <w:p w14:paraId="185A8204" w14:textId="77777777" w:rsidR="006112CB" w:rsidRDefault="006112CB" w:rsidP="006112CB">
            <w:pPr>
              <w:pStyle w:val="KodeProgram"/>
            </w:pPr>
            <w:r>
              <w:t xml:space="preserve">        }</w:t>
            </w:r>
          </w:p>
          <w:p w14:paraId="633A85F4" w14:textId="77777777" w:rsidR="006112CB" w:rsidRDefault="006112CB" w:rsidP="006112CB">
            <w:pPr>
              <w:pStyle w:val="KodeProgram"/>
            </w:pPr>
          </w:p>
          <w:p w14:paraId="5731CBD0" w14:textId="77777777" w:rsidR="006112CB" w:rsidRDefault="006112CB" w:rsidP="006112CB">
            <w:pPr>
              <w:pStyle w:val="KodeProgram"/>
            </w:pPr>
            <w:r>
              <w:t xml:space="preserve">        $this-&gt;db-&gt;trans_complete();</w:t>
            </w:r>
          </w:p>
          <w:p w14:paraId="2C64D32A" w14:textId="77777777" w:rsidR="006112CB" w:rsidRDefault="006112CB" w:rsidP="006112CB">
            <w:pPr>
              <w:pStyle w:val="KodeProgram"/>
            </w:pPr>
            <w:r>
              <w:t xml:space="preserve">    }</w:t>
            </w:r>
          </w:p>
          <w:p w14:paraId="3305BB9D" w14:textId="77777777" w:rsidR="006112CB" w:rsidRDefault="006112CB" w:rsidP="006112CB">
            <w:pPr>
              <w:pStyle w:val="KodeProgram"/>
            </w:pPr>
          </w:p>
          <w:p w14:paraId="7DFB4934" w14:textId="77777777" w:rsidR="006112CB" w:rsidRDefault="006112CB" w:rsidP="006112CB">
            <w:pPr>
              <w:pStyle w:val="KodeProgram"/>
            </w:pPr>
            <w:r>
              <w:t xml:space="preserve">    // $file = 'ktp'</w:t>
            </w:r>
          </w:p>
          <w:p w14:paraId="2C34418F" w14:textId="77777777" w:rsidR="006112CB" w:rsidRDefault="006112CB" w:rsidP="006112CB">
            <w:pPr>
              <w:pStyle w:val="KodeProgram"/>
            </w:pPr>
            <w:r>
              <w:t xml:space="preserve">    private function upload_file($file, $path)</w:t>
            </w:r>
          </w:p>
          <w:p w14:paraId="6BC3D38D" w14:textId="77777777" w:rsidR="006112CB" w:rsidRDefault="006112CB" w:rsidP="006112CB">
            <w:pPr>
              <w:pStyle w:val="KodeProgram"/>
            </w:pPr>
            <w:r>
              <w:t xml:space="preserve">    {</w:t>
            </w:r>
          </w:p>
          <w:p w14:paraId="5297C8CC" w14:textId="77777777" w:rsidR="006112CB" w:rsidRDefault="006112CB" w:rsidP="006112CB">
            <w:pPr>
              <w:pStyle w:val="KodeProgram"/>
            </w:pPr>
            <w:r>
              <w:t xml:space="preserve">        $this-&gt;upload-&gt;initialize($this-&gt;upload_config($file, </w:t>
            </w:r>
            <w:r>
              <w:lastRenderedPageBreak/>
              <w:t>$path));</w:t>
            </w:r>
          </w:p>
          <w:p w14:paraId="23FF2EA0" w14:textId="77777777" w:rsidR="006112CB" w:rsidRDefault="006112CB" w:rsidP="006112CB">
            <w:pPr>
              <w:pStyle w:val="KodeProgram"/>
            </w:pPr>
            <w:r>
              <w:t xml:space="preserve">        $this-&gt;upload-&gt;do_upload($file);</w:t>
            </w:r>
          </w:p>
          <w:p w14:paraId="0FAC74EA" w14:textId="77777777" w:rsidR="006112CB" w:rsidRDefault="006112CB" w:rsidP="006112CB">
            <w:pPr>
              <w:pStyle w:val="KodeProgram"/>
            </w:pPr>
            <w:r>
              <w:t xml:space="preserve">        // die($this-&gt;upload-&gt;display_errors());</w:t>
            </w:r>
          </w:p>
          <w:p w14:paraId="660DDEBE" w14:textId="77777777" w:rsidR="006112CB" w:rsidRDefault="006112CB" w:rsidP="006112CB">
            <w:pPr>
              <w:pStyle w:val="KodeProgram"/>
            </w:pPr>
            <w:r>
              <w:t xml:space="preserve">        return $this-&gt;upload-&gt;data('file_name');</w:t>
            </w:r>
          </w:p>
          <w:p w14:paraId="3D26FF88" w14:textId="77777777" w:rsidR="006112CB" w:rsidRDefault="006112CB" w:rsidP="006112CB">
            <w:pPr>
              <w:pStyle w:val="KodeProgram"/>
            </w:pPr>
            <w:r>
              <w:t xml:space="preserve">    }</w:t>
            </w:r>
          </w:p>
          <w:p w14:paraId="1C25DC73" w14:textId="77777777" w:rsidR="006112CB" w:rsidRDefault="006112CB" w:rsidP="006112CB">
            <w:pPr>
              <w:pStyle w:val="KodeProgram"/>
            </w:pPr>
          </w:p>
          <w:p w14:paraId="7386EBA9" w14:textId="77777777" w:rsidR="006112CB" w:rsidRDefault="006112CB" w:rsidP="006112CB">
            <w:pPr>
              <w:pStyle w:val="KodeProgram"/>
            </w:pPr>
            <w:r>
              <w:t xml:space="preserve">    private function get_path($pengajuan_id)</w:t>
            </w:r>
          </w:p>
          <w:p w14:paraId="1A0BA1F7" w14:textId="77777777" w:rsidR="006112CB" w:rsidRDefault="006112CB" w:rsidP="006112CB">
            <w:pPr>
              <w:pStyle w:val="KodeProgram"/>
            </w:pPr>
            <w:r>
              <w:t xml:space="preserve">    {</w:t>
            </w:r>
          </w:p>
          <w:p w14:paraId="4B51460A" w14:textId="77777777" w:rsidR="006112CB" w:rsidRDefault="006112CB" w:rsidP="006112CB">
            <w:pPr>
              <w:pStyle w:val="KodeProgram"/>
            </w:pPr>
            <w:r>
              <w:t xml:space="preserve">        $dir_path = "storage/penerbitan_ktp/</w:t>
            </w:r>
            <w:proofErr w:type="gramStart"/>
            <w:r>
              <w:t>" .</w:t>
            </w:r>
            <w:proofErr w:type="gramEnd"/>
            <w:r>
              <w:t xml:space="preserve"> $pengajuan_id;</w:t>
            </w:r>
          </w:p>
          <w:p w14:paraId="07F8C826" w14:textId="77777777" w:rsidR="006112CB" w:rsidRDefault="006112CB" w:rsidP="006112CB">
            <w:pPr>
              <w:pStyle w:val="KodeProgram"/>
            </w:pPr>
            <w:r>
              <w:t xml:space="preserve">        if(!is_dir($dir_path)) {</w:t>
            </w:r>
          </w:p>
          <w:p w14:paraId="6E231D76" w14:textId="77777777" w:rsidR="006112CB" w:rsidRDefault="006112CB" w:rsidP="006112CB">
            <w:pPr>
              <w:pStyle w:val="KodeProgram"/>
            </w:pPr>
            <w:r>
              <w:t xml:space="preserve">            </w:t>
            </w:r>
            <w:proofErr w:type="gramStart"/>
            <w:r>
              <w:t>mkdir(</w:t>
            </w:r>
            <w:proofErr w:type="gramEnd"/>
            <w:r>
              <w:t>FCPATH . '/' . $dir_path, 0777);</w:t>
            </w:r>
          </w:p>
          <w:p w14:paraId="542E38E5" w14:textId="77777777" w:rsidR="006112CB" w:rsidRDefault="006112CB" w:rsidP="006112CB">
            <w:pPr>
              <w:pStyle w:val="KodeProgram"/>
            </w:pPr>
            <w:r>
              <w:t xml:space="preserve">        }</w:t>
            </w:r>
          </w:p>
          <w:p w14:paraId="0C497AF1" w14:textId="77777777" w:rsidR="006112CB" w:rsidRDefault="006112CB" w:rsidP="006112CB">
            <w:pPr>
              <w:pStyle w:val="KodeProgram"/>
            </w:pPr>
          </w:p>
          <w:p w14:paraId="79FE298B" w14:textId="77777777" w:rsidR="006112CB" w:rsidRDefault="006112CB" w:rsidP="006112CB">
            <w:pPr>
              <w:pStyle w:val="KodeProgram"/>
            </w:pPr>
            <w:r>
              <w:t xml:space="preserve">        return $dir_path;</w:t>
            </w:r>
          </w:p>
          <w:p w14:paraId="268CA9F7" w14:textId="77777777" w:rsidR="006112CB" w:rsidRDefault="006112CB" w:rsidP="006112CB">
            <w:pPr>
              <w:pStyle w:val="KodeProgram"/>
            </w:pPr>
            <w:r>
              <w:t xml:space="preserve">    }</w:t>
            </w:r>
          </w:p>
          <w:p w14:paraId="7D6134EE" w14:textId="77777777" w:rsidR="006112CB" w:rsidRDefault="006112CB" w:rsidP="006112CB">
            <w:pPr>
              <w:pStyle w:val="KodeProgram"/>
            </w:pPr>
          </w:p>
          <w:p w14:paraId="15388440" w14:textId="77777777" w:rsidR="006112CB" w:rsidRDefault="006112CB" w:rsidP="006112CB">
            <w:pPr>
              <w:pStyle w:val="KodeProgram"/>
            </w:pPr>
            <w:r>
              <w:t xml:space="preserve">    private function upload_config($filename, $path)</w:t>
            </w:r>
          </w:p>
          <w:p w14:paraId="34365368" w14:textId="77777777" w:rsidR="006112CB" w:rsidRDefault="006112CB" w:rsidP="006112CB">
            <w:pPr>
              <w:pStyle w:val="KodeProgram"/>
            </w:pPr>
            <w:r>
              <w:t xml:space="preserve">    {</w:t>
            </w:r>
          </w:p>
          <w:p w14:paraId="232A938D" w14:textId="77777777" w:rsidR="006112CB" w:rsidRDefault="006112CB" w:rsidP="006112CB">
            <w:pPr>
              <w:pStyle w:val="KodeProgram"/>
            </w:pPr>
            <w:r>
              <w:t xml:space="preserve">        $config['upload_path']      = $path;</w:t>
            </w:r>
          </w:p>
          <w:p w14:paraId="336B48BD" w14:textId="77777777" w:rsidR="006112CB" w:rsidRDefault="006112CB" w:rsidP="006112CB">
            <w:pPr>
              <w:pStyle w:val="KodeProgram"/>
            </w:pPr>
            <w:r>
              <w:t xml:space="preserve">        $config['allowed_types']    = 'gif|jpeg|jpg|png|pdf';</w:t>
            </w:r>
          </w:p>
          <w:p w14:paraId="35D23D33" w14:textId="77777777" w:rsidR="006112CB" w:rsidRDefault="006112CB" w:rsidP="006112CB">
            <w:pPr>
              <w:pStyle w:val="KodeProgram"/>
            </w:pPr>
            <w:r>
              <w:t xml:space="preserve">        $config['file_name']        = $filename;</w:t>
            </w:r>
          </w:p>
          <w:p w14:paraId="5D828C64" w14:textId="77777777" w:rsidR="006112CB" w:rsidRDefault="006112CB" w:rsidP="006112CB">
            <w:pPr>
              <w:pStyle w:val="KodeProgram"/>
            </w:pPr>
            <w:r>
              <w:t xml:space="preserve">        $config['overwrite']        = true;</w:t>
            </w:r>
          </w:p>
          <w:p w14:paraId="7450C160" w14:textId="77777777" w:rsidR="006112CB" w:rsidRDefault="006112CB" w:rsidP="006112CB">
            <w:pPr>
              <w:pStyle w:val="KodeProgram"/>
            </w:pPr>
            <w:r>
              <w:t xml:space="preserve">        $config['max_size']         = 2048;</w:t>
            </w:r>
          </w:p>
          <w:p w14:paraId="5917730A" w14:textId="77777777" w:rsidR="006112CB" w:rsidRDefault="006112CB" w:rsidP="006112CB">
            <w:pPr>
              <w:pStyle w:val="KodeProgram"/>
            </w:pPr>
          </w:p>
          <w:p w14:paraId="73A52783" w14:textId="77777777" w:rsidR="006112CB" w:rsidRDefault="006112CB" w:rsidP="006112CB">
            <w:pPr>
              <w:pStyle w:val="KodeProgram"/>
            </w:pPr>
            <w:r>
              <w:t xml:space="preserve">        return $config;</w:t>
            </w:r>
          </w:p>
          <w:p w14:paraId="21E9C779" w14:textId="77777777" w:rsidR="006112CB" w:rsidRDefault="006112CB" w:rsidP="006112CB">
            <w:pPr>
              <w:pStyle w:val="KodeProgram"/>
            </w:pPr>
            <w:r>
              <w:t xml:space="preserve">    }</w:t>
            </w:r>
          </w:p>
          <w:p w14:paraId="5DE54AF7" w14:textId="2096429A" w:rsidR="00083C2C" w:rsidRDefault="006112CB" w:rsidP="003A5B61">
            <w:pPr>
              <w:pStyle w:val="KodeProgram"/>
              <w:keepNext/>
            </w:pPr>
            <w:r>
              <w:t>}</w:t>
            </w:r>
          </w:p>
        </w:tc>
      </w:tr>
    </w:tbl>
    <w:p w14:paraId="27E121C0" w14:textId="604F3A01" w:rsidR="00083C2C" w:rsidRPr="003A5B61" w:rsidRDefault="003A5B61" w:rsidP="003A5B61">
      <w:pPr>
        <w:pStyle w:val="Caption"/>
      </w:pPr>
      <w:bookmarkStart w:id="131" w:name="_Toc60912048"/>
      <w:r>
        <w:lastRenderedPageBreak/>
        <w:t xml:space="preserve">Kode Program 5. </w:t>
      </w:r>
      <w:r w:rsidR="00D93194">
        <w:rPr>
          <w:noProof/>
        </w:rPr>
        <w:fldChar w:fldCharType="begin"/>
      </w:r>
      <w:r w:rsidR="00D93194">
        <w:rPr>
          <w:noProof/>
        </w:rPr>
        <w:instrText xml:space="preserve"> SEQ Kode_Program_5. \* ARABIC </w:instrText>
      </w:r>
      <w:r w:rsidR="00D93194">
        <w:rPr>
          <w:noProof/>
        </w:rPr>
        <w:fldChar w:fldCharType="separate"/>
      </w:r>
      <w:proofErr w:type="gramStart"/>
      <w:r>
        <w:rPr>
          <w:noProof/>
        </w:rPr>
        <w:t>13</w:t>
      </w:r>
      <w:r w:rsidR="00D93194">
        <w:rPr>
          <w:noProof/>
        </w:rPr>
        <w:fldChar w:fldCharType="end"/>
      </w:r>
      <w:r>
        <w:t xml:space="preserve"> </w:t>
      </w:r>
      <w:r w:rsidR="00083C2C">
        <w:rPr>
          <w:b w:val="0"/>
        </w:rPr>
        <w:t>Penerbitan_ktp_model.php</w:t>
      </w:r>
      <w:bookmarkEnd w:id="131"/>
      <w:proofErr w:type="gramEnd"/>
    </w:p>
    <w:p w14:paraId="0F2CF3FC" w14:textId="2F5B4572" w:rsidR="00083C2C" w:rsidRDefault="00083C2C" w:rsidP="00083C2C">
      <w:pPr>
        <w:ind w:firstLine="851"/>
      </w:pPr>
      <w:proofErr w:type="gramStart"/>
      <w:r>
        <w:t xml:space="preserve">Kode Program </w:t>
      </w:r>
      <w:r w:rsidR="003A5B61">
        <w:t>5</w:t>
      </w:r>
      <w:r>
        <w:t xml:space="preserve">.13 merupakan kode program yang digunakan untuk menyimpan </w:t>
      </w:r>
      <w:r w:rsidR="0051418B">
        <w:t xml:space="preserve">data pengajuan KTP ke tabel </w:t>
      </w:r>
      <w:r w:rsidR="0051418B" w:rsidRPr="0051418B">
        <w:rPr>
          <w:rStyle w:val="KodeProgramChar"/>
        </w:rPr>
        <w:t>ta_pengajuan</w:t>
      </w:r>
      <w:r w:rsidR="0051418B">
        <w:t xml:space="preserve"> dan </w:t>
      </w:r>
      <w:r w:rsidR="0051418B" w:rsidRPr="0051418B">
        <w:rPr>
          <w:rStyle w:val="KodeProgramChar"/>
        </w:rPr>
        <w:t>ta_detail_pengajuan_lampiran</w:t>
      </w:r>
      <w:r w:rsidR="0051418B">
        <w:t>.</w:t>
      </w:r>
      <w:proofErr w:type="gramEnd"/>
    </w:p>
    <w:p w14:paraId="5A23F253" w14:textId="77777777" w:rsidR="002517C7" w:rsidRDefault="002517C7" w:rsidP="00083C2C">
      <w:pPr>
        <w:ind w:firstLine="851"/>
      </w:pPr>
    </w:p>
    <w:p w14:paraId="3CD4D87C" w14:textId="43828076" w:rsidR="009D08AB" w:rsidRDefault="009D08AB" w:rsidP="00A0746C">
      <w:pPr>
        <w:pStyle w:val="ListParagraph"/>
        <w:numPr>
          <w:ilvl w:val="0"/>
          <w:numId w:val="29"/>
        </w:numPr>
        <w:ind w:left="851" w:hanging="851"/>
      </w:pPr>
      <w:r>
        <w:t>Controller Penerbitan KTP</w:t>
      </w:r>
    </w:p>
    <w:p w14:paraId="6F044D32" w14:textId="3F6C6355" w:rsidR="0051418B" w:rsidRDefault="0051418B" w:rsidP="0051418B">
      <w:pPr>
        <w:pStyle w:val="ListParagraph"/>
        <w:ind w:left="0" w:firstLine="851"/>
      </w:pPr>
      <w:proofErr w:type="gramStart"/>
      <w:r>
        <w:t xml:space="preserve">Controller Penerbitan KTP adalah controller yang digunakan untuk menerima </w:t>
      </w:r>
      <w:r w:rsidRPr="0051418B">
        <w:rPr>
          <w:i/>
        </w:rPr>
        <w:t>request</w:t>
      </w:r>
      <w:r>
        <w:t xml:space="preserve"> data pengajuan KTP dan meneruskan ke model.</w:t>
      </w:r>
      <w:proofErr w:type="gramEnd"/>
    </w:p>
    <w:p w14:paraId="6EDFD264" w14:textId="77777777" w:rsidR="0051418B" w:rsidRDefault="0051418B" w:rsidP="0051418B"/>
    <w:tbl>
      <w:tblPr>
        <w:tblStyle w:val="TableGrid"/>
        <w:tblW w:w="0" w:type="auto"/>
        <w:tblLook w:val="04A0" w:firstRow="1" w:lastRow="0" w:firstColumn="1" w:lastColumn="0" w:noHBand="0" w:noVBand="1"/>
      </w:tblPr>
      <w:tblGrid>
        <w:gridCol w:w="8234"/>
      </w:tblGrid>
      <w:tr w:rsidR="0051418B" w14:paraId="197445EE" w14:textId="77777777" w:rsidTr="0051418B">
        <w:tc>
          <w:tcPr>
            <w:tcW w:w="8234" w:type="dxa"/>
          </w:tcPr>
          <w:p w14:paraId="7C068C55" w14:textId="77777777" w:rsidR="006037BB" w:rsidRDefault="006037BB" w:rsidP="006037BB">
            <w:pPr>
              <w:pStyle w:val="KodeProgram"/>
            </w:pPr>
            <w:r>
              <w:t>&lt;?php</w:t>
            </w:r>
          </w:p>
          <w:p w14:paraId="224291AA" w14:textId="77777777" w:rsidR="006037BB" w:rsidRDefault="006037BB" w:rsidP="006037BB">
            <w:pPr>
              <w:pStyle w:val="KodeProgram"/>
            </w:pPr>
            <w:r>
              <w:t>defined('BASEPATH') or exit('No direct script access allowed');</w:t>
            </w:r>
          </w:p>
          <w:p w14:paraId="6EDAF91A" w14:textId="77777777" w:rsidR="006037BB" w:rsidRDefault="006037BB" w:rsidP="006037BB">
            <w:pPr>
              <w:pStyle w:val="KodeProgram"/>
            </w:pPr>
          </w:p>
          <w:p w14:paraId="61934C2F" w14:textId="77777777" w:rsidR="006037BB" w:rsidRDefault="006037BB" w:rsidP="006037BB">
            <w:pPr>
              <w:pStyle w:val="KodeProgram"/>
            </w:pPr>
            <w:r>
              <w:t>class Penerbitan_ktp extends CI_Controller</w:t>
            </w:r>
          </w:p>
          <w:p w14:paraId="6ADE9D16" w14:textId="77777777" w:rsidR="006037BB" w:rsidRDefault="006037BB" w:rsidP="006037BB">
            <w:pPr>
              <w:pStyle w:val="KodeProgram"/>
            </w:pPr>
            <w:r>
              <w:t>{</w:t>
            </w:r>
          </w:p>
          <w:p w14:paraId="793D320D" w14:textId="77777777" w:rsidR="006037BB" w:rsidRDefault="006037BB" w:rsidP="006037BB">
            <w:pPr>
              <w:pStyle w:val="KodeProgram"/>
            </w:pPr>
            <w:r>
              <w:t xml:space="preserve">    public function __construct()</w:t>
            </w:r>
          </w:p>
          <w:p w14:paraId="3BB60DA4" w14:textId="77777777" w:rsidR="006037BB" w:rsidRDefault="006037BB" w:rsidP="006037BB">
            <w:pPr>
              <w:pStyle w:val="KodeProgram"/>
            </w:pPr>
            <w:r>
              <w:t xml:space="preserve">    {</w:t>
            </w:r>
          </w:p>
          <w:p w14:paraId="52361C3A" w14:textId="77777777" w:rsidR="006037BB" w:rsidRDefault="006037BB" w:rsidP="006037BB">
            <w:pPr>
              <w:pStyle w:val="KodeProgram"/>
            </w:pPr>
            <w:r>
              <w:t xml:space="preserve">        parent::__construct();</w:t>
            </w:r>
          </w:p>
          <w:p w14:paraId="00E5BA23" w14:textId="77777777" w:rsidR="006037BB" w:rsidRDefault="006037BB" w:rsidP="006037BB">
            <w:pPr>
              <w:pStyle w:val="KodeProgram"/>
            </w:pPr>
            <w:r>
              <w:t xml:space="preserve">        $this-&gt;load-&gt;model('Umum/Penerbitan_ktp_model', 'penerbitan_ktp_model');</w:t>
            </w:r>
          </w:p>
          <w:p w14:paraId="082274C2" w14:textId="77777777" w:rsidR="006037BB" w:rsidRDefault="006037BB" w:rsidP="006037BB">
            <w:pPr>
              <w:pStyle w:val="KodeProgram"/>
            </w:pPr>
            <w:r>
              <w:t xml:space="preserve">        $this-&gt;load-&gt;helper('check_login_helper');</w:t>
            </w:r>
          </w:p>
          <w:p w14:paraId="2CE5F81E" w14:textId="77777777" w:rsidR="006037BB" w:rsidRDefault="006037BB" w:rsidP="006037BB">
            <w:pPr>
              <w:pStyle w:val="KodeProgram"/>
            </w:pPr>
            <w:r>
              <w:t xml:space="preserve">        check_login($this-&gt;session);</w:t>
            </w:r>
          </w:p>
          <w:p w14:paraId="0D6C5A60" w14:textId="77777777" w:rsidR="006037BB" w:rsidRDefault="006037BB" w:rsidP="006037BB">
            <w:pPr>
              <w:pStyle w:val="KodeProgram"/>
            </w:pPr>
            <w:r>
              <w:t xml:space="preserve">    }</w:t>
            </w:r>
          </w:p>
          <w:p w14:paraId="10D3CAF0" w14:textId="77777777" w:rsidR="006037BB" w:rsidRDefault="006037BB" w:rsidP="006037BB">
            <w:pPr>
              <w:pStyle w:val="KodeProgram"/>
            </w:pPr>
          </w:p>
          <w:p w14:paraId="281D21E8" w14:textId="77777777" w:rsidR="006037BB" w:rsidRDefault="006037BB" w:rsidP="006037BB">
            <w:pPr>
              <w:pStyle w:val="KodeProgram"/>
            </w:pPr>
            <w:r>
              <w:lastRenderedPageBreak/>
              <w:t xml:space="preserve">    public function penerbitan_ktp_baru()</w:t>
            </w:r>
          </w:p>
          <w:p w14:paraId="00AA92C5" w14:textId="77777777" w:rsidR="006037BB" w:rsidRDefault="006037BB" w:rsidP="006037BB">
            <w:pPr>
              <w:pStyle w:val="KodeProgram"/>
            </w:pPr>
            <w:r>
              <w:t xml:space="preserve">    {</w:t>
            </w:r>
          </w:p>
          <w:p w14:paraId="2ACD445B" w14:textId="77777777" w:rsidR="006037BB" w:rsidRDefault="006037BB" w:rsidP="006037BB">
            <w:pPr>
              <w:pStyle w:val="KodeProgram"/>
            </w:pPr>
            <w:r>
              <w:t xml:space="preserve">        $data['content']        = 'backend/umum/penerbitan_ktp/create';</w:t>
            </w:r>
          </w:p>
          <w:p w14:paraId="1FC41C68" w14:textId="77777777" w:rsidR="006037BB" w:rsidRDefault="006037BB" w:rsidP="006037BB">
            <w:pPr>
              <w:pStyle w:val="KodeProgram"/>
            </w:pPr>
            <w:r>
              <w:t xml:space="preserve">        $data['title']          = 'Penerbitan KTP Baru';</w:t>
            </w:r>
          </w:p>
          <w:p w14:paraId="41829819" w14:textId="77777777" w:rsidR="006037BB" w:rsidRDefault="006037BB" w:rsidP="006037BB">
            <w:pPr>
              <w:pStyle w:val="KodeProgram"/>
            </w:pPr>
            <w:r>
              <w:t xml:space="preserve">        $data['breadcrumbs']    = array(</w:t>
            </w:r>
          </w:p>
          <w:p w14:paraId="4A11DA83" w14:textId="77777777" w:rsidR="006037BB" w:rsidRDefault="006037BB" w:rsidP="006037BB">
            <w:pPr>
              <w:pStyle w:val="KodeProgram"/>
            </w:pPr>
            <w:r>
              <w:t xml:space="preserve">            array(</w:t>
            </w:r>
          </w:p>
          <w:p w14:paraId="29F8AEDB" w14:textId="77777777" w:rsidR="006037BB" w:rsidRDefault="006037BB" w:rsidP="006037BB">
            <w:pPr>
              <w:pStyle w:val="KodeProgram"/>
            </w:pPr>
            <w:r>
              <w:t xml:space="preserve">                'url'       =&gt; 'umum/pengajuan/daftar-pengajuan',</w:t>
            </w:r>
          </w:p>
          <w:p w14:paraId="4458C42D" w14:textId="77777777" w:rsidR="006037BB" w:rsidRDefault="006037BB" w:rsidP="006037BB">
            <w:pPr>
              <w:pStyle w:val="KodeProgram"/>
            </w:pPr>
            <w:r>
              <w:t xml:space="preserve">                'title'     =&gt; 'Pengajuan'</w:t>
            </w:r>
          </w:p>
          <w:p w14:paraId="1C6ACA2B" w14:textId="77777777" w:rsidR="006037BB" w:rsidRDefault="006037BB" w:rsidP="006037BB">
            <w:pPr>
              <w:pStyle w:val="KodeProgram"/>
            </w:pPr>
            <w:r>
              <w:t xml:space="preserve">            ),</w:t>
            </w:r>
          </w:p>
          <w:p w14:paraId="47DA829A" w14:textId="77777777" w:rsidR="006037BB" w:rsidRDefault="006037BB" w:rsidP="006037BB">
            <w:pPr>
              <w:pStyle w:val="KodeProgram"/>
            </w:pPr>
            <w:r>
              <w:t xml:space="preserve">            array(</w:t>
            </w:r>
          </w:p>
          <w:p w14:paraId="24D12384" w14:textId="77777777" w:rsidR="006037BB" w:rsidRDefault="006037BB" w:rsidP="006037BB">
            <w:pPr>
              <w:pStyle w:val="KodeProgram"/>
            </w:pPr>
            <w:r>
              <w:t xml:space="preserve">                'url'       =&gt; 'umum/pengajuan/penerbitan-ktp-baru/create',</w:t>
            </w:r>
          </w:p>
          <w:p w14:paraId="064C4311" w14:textId="77777777" w:rsidR="006037BB" w:rsidRDefault="006037BB" w:rsidP="006037BB">
            <w:pPr>
              <w:pStyle w:val="KodeProgram"/>
            </w:pPr>
            <w:r>
              <w:t xml:space="preserve">                'title'     =&gt; 'Penerbitan KTP Baru'</w:t>
            </w:r>
          </w:p>
          <w:p w14:paraId="36B59AEC" w14:textId="77777777" w:rsidR="006037BB" w:rsidRDefault="006037BB" w:rsidP="006037BB">
            <w:pPr>
              <w:pStyle w:val="KodeProgram"/>
            </w:pPr>
            <w:r>
              <w:t xml:space="preserve">            )</w:t>
            </w:r>
          </w:p>
          <w:p w14:paraId="70052EF7" w14:textId="77777777" w:rsidR="006037BB" w:rsidRDefault="006037BB" w:rsidP="006037BB">
            <w:pPr>
              <w:pStyle w:val="KodeProgram"/>
            </w:pPr>
            <w:r>
              <w:t xml:space="preserve">        );</w:t>
            </w:r>
          </w:p>
          <w:p w14:paraId="11E7B4C4" w14:textId="77777777" w:rsidR="006037BB" w:rsidRDefault="006037BB" w:rsidP="006037BB">
            <w:pPr>
              <w:pStyle w:val="KodeProgram"/>
            </w:pPr>
          </w:p>
          <w:p w14:paraId="010E8093" w14:textId="77777777" w:rsidR="006037BB" w:rsidRDefault="006037BB" w:rsidP="006037BB">
            <w:pPr>
              <w:pStyle w:val="KodeProgram"/>
            </w:pPr>
            <w:r>
              <w:t xml:space="preserve">        $this-&gt;load-&gt;view('layouts/master_umum', $data);</w:t>
            </w:r>
          </w:p>
          <w:p w14:paraId="246731D0" w14:textId="77777777" w:rsidR="006037BB" w:rsidRDefault="006037BB" w:rsidP="006037BB">
            <w:pPr>
              <w:pStyle w:val="KodeProgram"/>
            </w:pPr>
            <w:r>
              <w:t xml:space="preserve">    }</w:t>
            </w:r>
          </w:p>
          <w:p w14:paraId="25EECB10" w14:textId="77777777" w:rsidR="006037BB" w:rsidRDefault="006037BB" w:rsidP="006037BB">
            <w:pPr>
              <w:pStyle w:val="KodeProgram"/>
            </w:pPr>
          </w:p>
          <w:p w14:paraId="54F0E344" w14:textId="77777777" w:rsidR="006037BB" w:rsidRDefault="006037BB" w:rsidP="006037BB">
            <w:pPr>
              <w:pStyle w:val="KodeProgram"/>
            </w:pPr>
            <w:r>
              <w:t xml:space="preserve">    public function store_penerbitan_ktp_baru()</w:t>
            </w:r>
          </w:p>
          <w:p w14:paraId="384B7D9C" w14:textId="77777777" w:rsidR="006037BB" w:rsidRDefault="006037BB" w:rsidP="006037BB">
            <w:pPr>
              <w:pStyle w:val="KodeProgram"/>
            </w:pPr>
            <w:r>
              <w:t xml:space="preserve">    {</w:t>
            </w:r>
          </w:p>
          <w:p w14:paraId="431E99FF" w14:textId="77777777" w:rsidR="006037BB" w:rsidRDefault="006037BB" w:rsidP="006037BB">
            <w:pPr>
              <w:pStyle w:val="KodeProgram"/>
            </w:pPr>
            <w:r>
              <w:t xml:space="preserve">        $post = $this-&gt;input-&gt;post();</w:t>
            </w:r>
          </w:p>
          <w:p w14:paraId="08069AB1" w14:textId="77777777" w:rsidR="006037BB" w:rsidRDefault="006037BB" w:rsidP="006037BB">
            <w:pPr>
              <w:pStyle w:val="KodeProgram"/>
            </w:pPr>
          </w:p>
          <w:p w14:paraId="00691D9F" w14:textId="77777777" w:rsidR="006037BB" w:rsidRDefault="006037BB" w:rsidP="006037BB">
            <w:pPr>
              <w:pStyle w:val="KodeProgram"/>
            </w:pPr>
            <w:r>
              <w:t xml:space="preserve">        $pengajuan = array(</w:t>
            </w:r>
          </w:p>
          <w:p w14:paraId="5BA1FB68" w14:textId="77777777" w:rsidR="006037BB" w:rsidRDefault="006037BB" w:rsidP="006037BB">
            <w:pPr>
              <w:pStyle w:val="KodeProgram"/>
            </w:pPr>
            <w:r>
              <w:t xml:space="preserve">            'wilayah_id'    =&gt; $this-&gt;session-&gt;userdata('wilayah_id'),</w:t>
            </w:r>
          </w:p>
          <w:p w14:paraId="7036A9C9" w14:textId="77777777" w:rsidR="006037BB" w:rsidRDefault="006037BB" w:rsidP="006037BB">
            <w:pPr>
              <w:pStyle w:val="KodeProgram"/>
            </w:pPr>
            <w:r>
              <w:t xml:space="preserve">            'nik'           =&gt; $this-&gt;session-&gt;userdata('nik_pemohon')</w:t>
            </w:r>
          </w:p>
          <w:p w14:paraId="7C1C668C" w14:textId="77777777" w:rsidR="006037BB" w:rsidRDefault="006037BB" w:rsidP="006037BB">
            <w:pPr>
              <w:pStyle w:val="KodeProgram"/>
            </w:pPr>
            <w:r>
              <w:t xml:space="preserve">        );</w:t>
            </w:r>
          </w:p>
          <w:p w14:paraId="689703AA" w14:textId="77777777" w:rsidR="006037BB" w:rsidRDefault="006037BB" w:rsidP="006037BB">
            <w:pPr>
              <w:pStyle w:val="KodeProgram"/>
            </w:pPr>
          </w:p>
          <w:p w14:paraId="047485E0" w14:textId="77777777" w:rsidR="006037BB" w:rsidRDefault="006037BB" w:rsidP="006037BB">
            <w:pPr>
              <w:pStyle w:val="KodeProgram"/>
            </w:pPr>
            <w:r>
              <w:t xml:space="preserve">        $files = array(</w:t>
            </w:r>
          </w:p>
          <w:p w14:paraId="0540922F" w14:textId="77777777" w:rsidR="006037BB" w:rsidRDefault="006037BB" w:rsidP="006037BB">
            <w:pPr>
              <w:pStyle w:val="KodeProgram"/>
            </w:pPr>
            <w:r>
              <w:t xml:space="preserve">            'kk'                =&gt; 'KK',</w:t>
            </w:r>
          </w:p>
          <w:p w14:paraId="1934C435" w14:textId="77777777" w:rsidR="006037BB" w:rsidRDefault="006037BB" w:rsidP="006037BB">
            <w:pPr>
              <w:pStyle w:val="KodeProgram"/>
            </w:pPr>
            <w:r>
              <w:t xml:space="preserve">            'surat_pengantar'   =&gt; 'Surat Pengantar'</w:t>
            </w:r>
          </w:p>
          <w:p w14:paraId="1857E266" w14:textId="77777777" w:rsidR="006037BB" w:rsidRDefault="006037BB" w:rsidP="006037BB">
            <w:pPr>
              <w:pStyle w:val="KodeProgram"/>
            </w:pPr>
            <w:r>
              <w:t xml:space="preserve">        );</w:t>
            </w:r>
          </w:p>
          <w:p w14:paraId="7E951EEB" w14:textId="77777777" w:rsidR="006037BB" w:rsidRDefault="006037BB" w:rsidP="006037BB">
            <w:pPr>
              <w:pStyle w:val="KodeProgram"/>
            </w:pPr>
          </w:p>
          <w:p w14:paraId="39D02298" w14:textId="77777777" w:rsidR="006037BB" w:rsidRDefault="006037BB" w:rsidP="006037BB">
            <w:pPr>
              <w:pStyle w:val="KodeProgram"/>
            </w:pPr>
            <w:r>
              <w:t xml:space="preserve">        $this-&gt;penerbitan_ktp_model-&gt;set_pengajuan_penerbitan_ktp($pengajuan, $files);</w:t>
            </w:r>
          </w:p>
          <w:p w14:paraId="00CBF990" w14:textId="77777777" w:rsidR="006037BB" w:rsidRDefault="006037BB" w:rsidP="006037BB">
            <w:pPr>
              <w:pStyle w:val="KodeProgram"/>
            </w:pPr>
          </w:p>
          <w:p w14:paraId="2C31C2B6" w14:textId="77777777" w:rsidR="006037BB" w:rsidRDefault="006037BB" w:rsidP="006037BB">
            <w:pPr>
              <w:pStyle w:val="KodeProgram"/>
            </w:pPr>
            <w:r>
              <w:t xml:space="preserve">        $this-&gt;output-&gt;set_content_type('application/json');</w:t>
            </w:r>
          </w:p>
          <w:p w14:paraId="0C0778D8" w14:textId="77777777" w:rsidR="006037BB" w:rsidRDefault="006037BB" w:rsidP="006037BB">
            <w:pPr>
              <w:pStyle w:val="KodeProgram"/>
            </w:pPr>
            <w:r>
              <w:t xml:space="preserve">        echo json_encode(array(</w:t>
            </w:r>
          </w:p>
          <w:p w14:paraId="15B3A258" w14:textId="77777777" w:rsidR="006037BB" w:rsidRDefault="006037BB" w:rsidP="006037BB">
            <w:pPr>
              <w:pStyle w:val="KodeProgram"/>
            </w:pPr>
            <w:r>
              <w:t xml:space="preserve">            'msg' =&gt; 'Success'</w:t>
            </w:r>
          </w:p>
          <w:p w14:paraId="2767B7B7" w14:textId="77777777" w:rsidR="006037BB" w:rsidRDefault="006037BB" w:rsidP="006037BB">
            <w:pPr>
              <w:pStyle w:val="KodeProgram"/>
            </w:pPr>
            <w:r>
              <w:t xml:space="preserve">        ));</w:t>
            </w:r>
          </w:p>
          <w:p w14:paraId="50FFA9FB" w14:textId="77777777" w:rsidR="006037BB" w:rsidRDefault="006037BB" w:rsidP="006037BB">
            <w:pPr>
              <w:pStyle w:val="KodeProgram"/>
            </w:pPr>
            <w:r>
              <w:t xml:space="preserve">    }</w:t>
            </w:r>
          </w:p>
          <w:p w14:paraId="35264D67" w14:textId="7B28D0BE" w:rsidR="0051418B" w:rsidRDefault="006037BB" w:rsidP="003A5B61">
            <w:pPr>
              <w:pStyle w:val="KodeProgram"/>
              <w:keepNext/>
            </w:pPr>
            <w:r>
              <w:t>}</w:t>
            </w:r>
          </w:p>
        </w:tc>
      </w:tr>
    </w:tbl>
    <w:p w14:paraId="4C238441" w14:textId="3ACD72AC" w:rsidR="0051418B" w:rsidRPr="003A5B61" w:rsidRDefault="003A5B61" w:rsidP="003A5B61">
      <w:pPr>
        <w:pStyle w:val="Caption"/>
      </w:pPr>
      <w:bookmarkStart w:id="132" w:name="_Toc60912049"/>
      <w:r>
        <w:lastRenderedPageBreak/>
        <w:t xml:space="preserve">Kode Program 5. </w:t>
      </w:r>
      <w:r w:rsidR="00D93194">
        <w:rPr>
          <w:noProof/>
        </w:rPr>
        <w:fldChar w:fldCharType="begin"/>
      </w:r>
      <w:r w:rsidR="00D93194">
        <w:rPr>
          <w:noProof/>
        </w:rPr>
        <w:instrText xml:space="preserve"> SEQ Kode_Program_5. \* ARABIC </w:instrText>
      </w:r>
      <w:r w:rsidR="00D93194">
        <w:rPr>
          <w:noProof/>
        </w:rPr>
        <w:fldChar w:fldCharType="separate"/>
      </w:r>
      <w:proofErr w:type="gramStart"/>
      <w:r>
        <w:rPr>
          <w:noProof/>
        </w:rPr>
        <w:t>14</w:t>
      </w:r>
      <w:r w:rsidR="00D93194">
        <w:rPr>
          <w:noProof/>
        </w:rPr>
        <w:fldChar w:fldCharType="end"/>
      </w:r>
      <w:r>
        <w:t xml:space="preserve"> </w:t>
      </w:r>
      <w:r w:rsidR="0051418B">
        <w:rPr>
          <w:b w:val="0"/>
        </w:rPr>
        <w:t>Penerbitan_ktp.php</w:t>
      </w:r>
      <w:bookmarkEnd w:id="132"/>
      <w:proofErr w:type="gramEnd"/>
    </w:p>
    <w:p w14:paraId="0BA91C7A" w14:textId="78ECA04D" w:rsidR="0051418B" w:rsidRDefault="003A5B61" w:rsidP="0051418B">
      <w:pPr>
        <w:ind w:firstLine="851"/>
      </w:pPr>
      <w:proofErr w:type="gramStart"/>
      <w:r>
        <w:t>Kode Program 5</w:t>
      </w:r>
      <w:r w:rsidR="0051418B">
        <w:t xml:space="preserve">.14 merupakan kode program yang digunakan untuk menerima </w:t>
      </w:r>
      <w:r w:rsidR="0051418B" w:rsidRPr="0051418B">
        <w:rPr>
          <w:i/>
        </w:rPr>
        <w:t>request</w:t>
      </w:r>
      <w:r w:rsidR="0051418B">
        <w:t xml:space="preserve"> berdasarkan </w:t>
      </w:r>
      <w:r w:rsidR="0051418B" w:rsidRPr="0051418B">
        <w:rPr>
          <w:i/>
        </w:rPr>
        <w:t>route mapping</w:t>
      </w:r>
      <w:r w:rsidR="0051418B">
        <w:t xml:space="preserve"> untuk membuat pengajuan penerbitan KTP baru.</w:t>
      </w:r>
      <w:proofErr w:type="gramEnd"/>
    </w:p>
    <w:p w14:paraId="27D09939" w14:textId="48A458CB" w:rsidR="0051418B" w:rsidRDefault="0051418B" w:rsidP="0051418B"/>
    <w:p w14:paraId="63EF4CA5" w14:textId="77777777" w:rsidR="002517C7" w:rsidRDefault="002517C7" w:rsidP="0051418B"/>
    <w:p w14:paraId="4FB470ED" w14:textId="7D4B0CA3" w:rsidR="00C32FCD" w:rsidRDefault="00B31B60" w:rsidP="00A0746C">
      <w:pPr>
        <w:pStyle w:val="Heading3"/>
        <w:numPr>
          <w:ilvl w:val="0"/>
          <w:numId w:val="26"/>
        </w:numPr>
        <w:ind w:left="851" w:hanging="851"/>
      </w:pPr>
      <w:bookmarkStart w:id="133" w:name="_Toc61213520"/>
      <w:r>
        <w:lastRenderedPageBreak/>
        <w:t>Mengubah Password</w:t>
      </w:r>
      <w:bookmarkEnd w:id="133"/>
    </w:p>
    <w:p w14:paraId="26F1CAD6" w14:textId="2CE1DF6F" w:rsidR="00C32FCD" w:rsidRDefault="00C32FCD" w:rsidP="00C32FCD">
      <w:pPr>
        <w:ind w:firstLine="851"/>
      </w:pPr>
      <w:proofErr w:type="gramStart"/>
      <w:r>
        <w:t xml:space="preserve">Masyarakat dapat melakukan perubahan </w:t>
      </w:r>
      <w:r w:rsidRPr="00C32FCD">
        <w:rPr>
          <w:i/>
        </w:rPr>
        <w:t>password</w:t>
      </w:r>
      <w:r>
        <w:t xml:space="preserve"> pada akun pengguna terkait.</w:t>
      </w:r>
      <w:proofErr w:type="gramEnd"/>
      <w:r>
        <w:t xml:space="preserve"> </w:t>
      </w:r>
      <w:proofErr w:type="gramStart"/>
      <w:r w:rsidRPr="00C32FCD">
        <w:rPr>
          <w:i/>
        </w:rPr>
        <w:t>Username</w:t>
      </w:r>
      <w:r>
        <w:t xml:space="preserve"> dan </w:t>
      </w:r>
      <w:r w:rsidRPr="00C32FCD">
        <w:rPr>
          <w:i/>
        </w:rPr>
        <w:t>password default</w:t>
      </w:r>
      <w:r>
        <w:t xml:space="preserve"> untuk yang belum pernah melakukan login adalah NIK sebagai </w:t>
      </w:r>
      <w:r w:rsidRPr="00C32FCD">
        <w:rPr>
          <w:i/>
        </w:rPr>
        <w:t>username</w:t>
      </w:r>
      <w:r>
        <w:t xml:space="preserve"> dan Nomor KK sebagai </w:t>
      </w:r>
      <w:r w:rsidRPr="00C32FCD">
        <w:rPr>
          <w:i/>
        </w:rPr>
        <w:t>password</w:t>
      </w:r>
      <w:r>
        <w:t>.</w:t>
      </w:r>
      <w:proofErr w:type="gramEnd"/>
    </w:p>
    <w:p w14:paraId="15509CF8" w14:textId="33B96155" w:rsidR="009D08AB" w:rsidRDefault="009D08AB" w:rsidP="00A0746C">
      <w:pPr>
        <w:pStyle w:val="ListParagraph"/>
        <w:numPr>
          <w:ilvl w:val="0"/>
          <w:numId w:val="30"/>
        </w:numPr>
        <w:ind w:left="851" w:hanging="851"/>
      </w:pPr>
      <w:r>
        <w:t>Model Manajemen Pengguna</w:t>
      </w:r>
    </w:p>
    <w:p w14:paraId="1E07BCFE" w14:textId="16D7C2FB" w:rsidR="00C32FCD" w:rsidRDefault="00C32FCD" w:rsidP="00C32FCD">
      <w:pPr>
        <w:pStyle w:val="ListParagraph"/>
        <w:ind w:left="0" w:firstLine="851"/>
      </w:pPr>
      <w:proofErr w:type="gramStart"/>
      <w:r>
        <w:t xml:space="preserve">Model Manajemen Pengguna adalah model yang digunakan untuk menyimpan perubahan data pengguna misalnya perubahan </w:t>
      </w:r>
      <w:r w:rsidRPr="00C32FCD">
        <w:rPr>
          <w:i/>
        </w:rPr>
        <w:t>password</w:t>
      </w:r>
      <w:r>
        <w:t>.</w:t>
      </w:r>
      <w:proofErr w:type="gramEnd"/>
    </w:p>
    <w:p w14:paraId="6E5FD346" w14:textId="77777777" w:rsidR="00C32FCD" w:rsidRDefault="00C32FCD" w:rsidP="00C32FCD"/>
    <w:tbl>
      <w:tblPr>
        <w:tblStyle w:val="TableGrid"/>
        <w:tblW w:w="0" w:type="auto"/>
        <w:tblLook w:val="04A0" w:firstRow="1" w:lastRow="0" w:firstColumn="1" w:lastColumn="0" w:noHBand="0" w:noVBand="1"/>
      </w:tblPr>
      <w:tblGrid>
        <w:gridCol w:w="8234"/>
      </w:tblGrid>
      <w:tr w:rsidR="00C32FCD" w14:paraId="72C0EA7D" w14:textId="77777777" w:rsidTr="00C32FCD">
        <w:tc>
          <w:tcPr>
            <w:tcW w:w="8234" w:type="dxa"/>
          </w:tcPr>
          <w:p w14:paraId="1E293404" w14:textId="77777777" w:rsidR="002556DE" w:rsidRDefault="002556DE" w:rsidP="002556DE">
            <w:pPr>
              <w:pStyle w:val="KodeProgram"/>
            </w:pPr>
            <w:r>
              <w:t>&lt;?php</w:t>
            </w:r>
          </w:p>
          <w:p w14:paraId="2DBD3534" w14:textId="77777777" w:rsidR="002556DE" w:rsidRDefault="002556DE" w:rsidP="002556DE">
            <w:pPr>
              <w:pStyle w:val="KodeProgram"/>
            </w:pPr>
            <w:r>
              <w:t>defined('BASEPATH') or exit('No direct script access allowed');</w:t>
            </w:r>
          </w:p>
          <w:p w14:paraId="4EAEC4C3" w14:textId="77777777" w:rsidR="002556DE" w:rsidRDefault="002556DE" w:rsidP="002556DE">
            <w:pPr>
              <w:pStyle w:val="KodeProgram"/>
            </w:pPr>
          </w:p>
          <w:p w14:paraId="21BF4183" w14:textId="77777777" w:rsidR="002556DE" w:rsidRDefault="002556DE" w:rsidP="002556DE">
            <w:pPr>
              <w:pStyle w:val="KodeProgram"/>
            </w:pPr>
            <w:r>
              <w:t>class Manajemen_pengguna_model extends CI_Model</w:t>
            </w:r>
          </w:p>
          <w:p w14:paraId="4140FBCE" w14:textId="77777777" w:rsidR="002556DE" w:rsidRDefault="002556DE" w:rsidP="002556DE">
            <w:pPr>
              <w:pStyle w:val="KodeProgram"/>
            </w:pPr>
            <w:r>
              <w:t>{</w:t>
            </w:r>
          </w:p>
          <w:p w14:paraId="7508F708" w14:textId="77777777" w:rsidR="002556DE" w:rsidRDefault="002556DE" w:rsidP="002556DE">
            <w:pPr>
              <w:pStyle w:val="KodeProgram"/>
            </w:pPr>
            <w:r>
              <w:t xml:space="preserve">    public function __construct()</w:t>
            </w:r>
          </w:p>
          <w:p w14:paraId="73F9EF01" w14:textId="77777777" w:rsidR="002556DE" w:rsidRDefault="002556DE" w:rsidP="002556DE">
            <w:pPr>
              <w:pStyle w:val="KodeProgram"/>
            </w:pPr>
            <w:r>
              <w:t xml:space="preserve">    {</w:t>
            </w:r>
          </w:p>
          <w:p w14:paraId="5652F85E" w14:textId="77777777" w:rsidR="002556DE" w:rsidRDefault="002556DE" w:rsidP="002556DE">
            <w:pPr>
              <w:pStyle w:val="KodeProgram"/>
            </w:pPr>
            <w:r>
              <w:t xml:space="preserve">        parent::__construct();</w:t>
            </w:r>
          </w:p>
          <w:p w14:paraId="0305CE58" w14:textId="77777777" w:rsidR="00C32FCD" w:rsidRDefault="002556DE" w:rsidP="002556DE">
            <w:pPr>
              <w:pStyle w:val="KodeProgram"/>
            </w:pPr>
            <w:r>
              <w:t xml:space="preserve">    }</w:t>
            </w:r>
          </w:p>
          <w:p w14:paraId="10C9CA15" w14:textId="77777777" w:rsidR="002556DE" w:rsidRDefault="002556DE" w:rsidP="002556DE">
            <w:pPr>
              <w:pStyle w:val="KodeProgram"/>
            </w:pPr>
          </w:p>
          <w:p w14:paraId="425750EC" w14:textId="77777777" w:rsidR="002556DE" w:rsidRDefault="002556DE" w:rsidP="002556DE">
            <w:pPr>
              <w:pStyle w:val="KodeProgram"/>
            </w:pPr>
            <w:r>
              <w:t xml:space="preserve">    public function ubah_password($user_id, $new_password)</w:t>
            </w:r>
          </w:p>
          <w:p w14:paraId="2AC83F7C" w14:textId="77777777" w:rsidR="002556DE" w:rsidRDefault="002556DE" w:rsidP="002556DE">
            <w:pPr>
              <w:pStyle w:val="KodeProgram"/>
            </w:pPr>
            <w:r>
              <w:t xml:space="preserve">    {</w:t>
            </w:r>
          </w:p>
          <w:p w14:paraId="5F38320A" w14:textId="77777777" w:rsidR="002556DE" w:rsidRDefault="002556DE" w:rsidP="002556DE">
            <w:pPr>
              <w:pStyle w:val="KodeProgram"/>
            </w:pPr>
            <w:r>
              <w:t xml:space="preserve">        $data = array(</w:t>
            </w:r>
          </w:p>
          <w:p w14:paraId="09E49A1B" w14:textId="77777777" w:rsidR="002556DE" w:rsidRDefault="002556DE" w:rsidP="002556DE">
            <w:pPr>
              <w:pStyle w:val="KodeProgram"/>
            </w:pPr>
            <w:r>
              <w:t xml:space="preserve">            'user_password' =&gt; password_hash($new_password, PASSWORD_DEFAULT)</w:t>
            </w:r>
          </w:p>
          <w:p w14:paraId="21F8A393" w14:textId="77777777" w:rsidR="002556DE" w:rsidRDefault="002556DE" w:rsidP="002556DE">
            <w:pPr>
              <w:pStyle w:val="KodeProgram"/>
            </w:pPr>
            <w:r>
              <w:t xml:space="preserve">        );</w:t>
            </w:r>
          </w:p>
          <w:p w14:paraId="5AA806DB" w14:textId="77777777" w:rsidR="002556DE" w:rsidRDefault="002556DE" w:rsidP="002556DE">
            <w:pPr>
              <w:pStyle w:val="KodeProgram"/>
            </w:pPr>
          </w:p>
          <w:p w14:paraId="7B1BF232" w14:textId="77777777" w:rsidR="002556DE" w:rsidRDefault="002556DE" w:rsidP="002556DE">
            <w:pPr>
              <w:pStyle w:val="KodeProgram"/>
            </w:pPr>
            <w:r>
              <w:t xml:space="preserve">        $this-&gt;db-&gt;where('user_id', $user_id)</w:t>
            </w:r>
          </w:p>
          <w:p w14:paraId="7A2764EB" w14:textId="77777777" w:rsidR="002556DE" w:rsidRDefault="002556DE" w:rsidP="002556DE">
            <w:pPr>
              <w:pStyle w:val="KodeProgram"/>
            </w:pPr>
            <w:r>
              <w:t xml:space="preserve">                -&gt;update('ref_user', $data);</w:t>
            </w:r>
          </w:p>
          <w:p w14:paraId="545775D8" w14:textId="77777777" w:rsidR="002556DE" w:rsidRDefault="002556DE" w:rsidP="002556DE">
            <w:pPr>
              <w:pStyle w:val="KodeProgram"/>
            </w:pPr>
            <w:r>
              <w:t xml:space="preserve">    }</w:t>
            </w:r>
          </w:p>
          <w:p w14:paraId="0C31EF95" w14:textId="3A50BDA7" w:rsidR="002556DE" w:rsidRDefault="002556DE" w:rsidP="003A5B61">
            <w:pPr>
              <w:pStyle w:val="KodeProgram"/>
              <w:keepNext/>
            </w:pPr>
            <w:r>
              <w:t>}</w:t>
            </w:r>
          </w:p>
        </w:tc>
      </w:tr>
    </w:tbl>
    <w:p w14:paraId="11E39C16" w14:textId="3C3FC2E8" w:rsidR="00C32FCD" w:rsidRPr="003A5B61" w:rsidRDefault="003A5B61" w:rsidP="003A5B61">
      <w:pPr>
        <w:pStyle w:val="Caption"/>
      </w:pPr>
      <w:bookmarkStart w:id="134" w:name="_Toc60912050"/>
      <w:r>
        <w:t xml:space="preserve">Kode Program 5. </w:t>
      </w:r>
      <w:r w:rsidR="00D93194">
        <w:rPr>
          <w:noProof/>
        </w:rPr>
        <w:fldChar w:fldCharType="begin"/>
      </w:r>
      <w:r w:rsidR="00D93194">
        <w:rPr>
          <w:noProof/>
        </w:rPr>
        <w:instrText xml:space="preserve"> SEQ Kode_Program_5. \* ARABIC </w:instrText>
      </w:r>
      <w:r w:rsidR="00D93194">
        <w:rPr>
          <w:noProof/>
        </w:rPr>
        <w:fldChar w:fldCharType="separate"/>
      </w:r>
      <w:proofErr w:type="gramStart"/>
      <w:r>
        <w:rPr>
          <w:noProof/>
        </w:rPr>
        <w:t>15</w:t>
      </w:r>
      <w:r w:rsidR="00D93194">
        <w:rPr>
          <w:noProof/>
        </w:rPr>
        <w:fldChar w:fldCharType="end"/>
      </w:r>
      <w:r>
        <w:t xml:space="preserve"> </w:t>
      </w:r>
      <w:r w:rsidR="00C32FCD">
        <w:rPr>
          <w:b w:val="0"/>
        </w:rPr>
        <w:t>Manajemen_pengguna_model.php</w:t>
      </w:r>
      <w:bookmarkEnd w:id="134"/>
      <w:proofErr w:type="gramEnd"/>
    </w:p>
    <w:p w14:paraId="576A9312" w14:textId="4718C75C" w:rsidR="00C32FCD" w:rsidRDefault="003A5B61" w:rsidP="00C32FCD">
      <w:pPr>
        <w:ind w:firstLine="851"/>
      </w:pPr>
      <w:proofErr w:type="gramStart"/>
      <w:r>
        <w:t>Kode Program 5</w:t>
      </w:r>
      <w:r w:rsidR="00C32FCD">
        <w:t xml:space="preserve">.15 adalah kode program yang digunakan untuk menyimpan perubahan data akun pengguna pada table </w:t>
      </w:r>
      <w:r w:rsidR="00C32FCD" w:rsidRPr="00C32FCD">
        <w:rPr>
          <w:rStyle w:val="KodeProgramChar"/>
        </w:rPr>
        <w:t>ref_user</w:t>
      </w:r>
      <w:r w:rsidR="00C32FCD">
        <w:t>.</w:t>
      </w:r>
      <w:proofErr w:type="gramEnd"/>
    </w:p>
    <w:p w14:paraId="6FBC8133" w14:textId="77777777" w:rsidR="002517C7" w:rsidRDefault="002517C7" w:rsidP="00C32FCD">
      <w:pPr>
        <w:ind w:firstLine="851"/>
      </w:pPr>
    </w:p>
    <w:p w14:paraId="116F0637" w14:textId="04ABE113" w:rsidR="009D08AB" w:rsidRDefault="009D08AB" w:rsidP="00A0746C">
      <w:pPr>
        <w:pStyle w:val="ListParagraph"/>
        <w:numPr>
          <w:ilvl w:val="0"/>
          <w:numId w:val="30"/>
        </w:numPr>
        <w:ind w:left="851" w:hanging="851"/>
      </w:pPr>
      <w:r>
        <w:t>Controller Manajemen Pengguna</w:t>
      </w:r>
    </w:p>
    <w:p w14:paraId="5FDFBF58" w14:textId="75756C98" w:rsidR="00C32FCD" w:rsidRDefault="00C32FCD" w:rsidP="00C32FCD">
      <w:pPr>
        <w:pStyle w:val="ListParagraph"/>
        <w:ind w:left="0" w:firstLine="851"/>
      </w:pPr>
      <w:proofErr w:type="gramStart"/>
      <w:r>
        <w:t xml:space="preserve">Controller Manajemen Pengguna adalah controller yang digunakan untuk menerima </w:t>
      </w:r>
      <w:r w:rsidRPr="00C32FCD">
        <w:rPr>
          <w:i/>
        </w:rPr>
        <w:t>request</w:t>
      </w:r>
      <w:r>
        <w:t xml:space="preserve"> perubahan data akun dan meneruskan ke model.</w:t>
      </w:r>
      <w:proofErr w:type="gramEnd"/>
    </w:p>
    <w:p w14:paraId="4B4D745A" w14:textId="77777777" w:rsidR="00C32FCD" w:rsidRDefault="00C32FCD" w:rsidP="00C32FCD"/>
    <w:tbl>
      <w:tblPr>
        <w:tblStyle w:val="TableGrid"/>
        <w:tblW w:w="0" w:type="auto"/>
        <w:tblLook w:val="04A0" w:firstRow="1" w:lastRow="0" w:firstColumn="1" w:lastColumn="0" w:noHBand="0" w:noVBand="1"/>
      </w:tblPr>
      <w:tblGrid>
        <w:gridCol w:w="8234"/>
      </w:tblGrid>
      <w:tr w:rsidR="00C32FCD" w14:paraId="6FD7BB47" w14:textId="77777777" w:rsidTr="00C32FCD">
        <w:tc>
          <w:tcPr>
            <w:tcW w:w="8234" w:type="dxa"/>
          </w:tcPr>
          <w:p w14:paraId="6ADF35C1" w14:textId="77777777" w:rsidR="006D2322" w:rsidRDefault="006D2322" w:rsidP="006D2322">
            <w:pPr>
              <w:pStyle w:val="KodeProgram"/>
            </w:pPr>
            <w:r>
              <w:t>&lt;?php</w:t>
            </w:r>
          </w:p>
          <w:p w14:paraId="101E2574" w14:textId="77777777" w:rsidR="006D2322" w:rsidRDefault="006D2322" w:rsidP="006D2322">
            <w:pPr>
              <w:pStyle w:val="KodeProgram"/>
            </w:pPr>
            <w:r>
              <w:t>defined('BASEPATH') or exit('No direct script access allowed');</w:t>
            </w:r>
          </w:p>
          <w:p w14:paraId="6F8F7BD3" w14:textId="77777777" w:rsidR="006D2322" w:rsidRDefault="006D2322" w:rsidP="006D2322">
            <w:pPr>
              <w:pStyle w:val="KodeProgram"/>
            </w:pPr>
          </w:p>
          <w:p w14:paraId="6E8E3FB1" w14:textId="77777777" w:rsidR="006D2322" w:rsidRDefault="006D2322" w:rsidP="006D2322">
            <w:pPr>
              <w:pStyle w:val="KodeProgram"/>
            </w:pPr>
            <w:r>
              <w:t>class Manajemen_pengguna extends CI_Controller</w:t>
            </w:r>
          </w:p>
          <w:p w14:paraId="622E54D2" w14:textId="77777777" w:rsidR="006D2322" w:rsidRDefault="006D2322" w:rsidP="006D2322">
            <w:pPr>
              <w:pStyle w:val="KodeProgram"/>
            </w:pPr>
            <w:r>
              <w:t>{</w:t>
            </w:r>
          </w:p>
          <w:p w14:paraId="2678EF4E" w14:textId="77777777" w:rsidR="006D2322" w:rsidRDefault="006D2322" w:rsidP="006D2322">
            <w:pPr>
              <w:pStyle w:val="KodeProgram"/>
            </w:pPr>
            <w:r>
              <w:t xml:space="preserve">    public function __construct()</w:t>
            </w:r>
          </w:p>
          <w:p w14:paraId="08815636" w14:textId="77777777" w:rsidR="006D2322" w:rsidRDefault="006D2322" w:rsidP="006D2322">
            <w:pPr>
              <w:pStyle w:val="KodeProgram"/>
            </w:pPr>
            <w:r>
              <w:t xml:space="preserve">    {</w:t>
            </w:r>
          </w:p>
          <w:p w14:paraId="64D5050B" w14:textId="77777777" w:rsidR="006D2322" w:rsidRDefault="006D2322" w:rsidP="006D2322">
            <w:pPr>
              <w:pStyle w:val="KodeProgram"/>
            </w:pPr>
            <w:r>
              <w:lastRenderedPageBreak/>
              <w:t xml:space="preserve">        parent::__construct();</w:t>
            </w:r>
          </w:p>
          <w:p w14:paraId="5B2F765F" w14:textId="77777777" w:rsidR="006D2322" w:rsidRDefault="006D2322" w:rsidP="006D2322">
            <w:pPr>
              <w:pStyle w:val="KodeProgram"/>
            </w:pPr>
            <w:r>
              <w:t xml:space="preserve">        $this-&gt;load-&gt;model('Umum/Manajemen_pengguna_model', 'manajemen_pengguna_model');</w:t>
            </w:r>
          </w:p>
          <w:p w14:paraId="46DD129F" w14:textId="77777777" w:rsidR="006D2322" w:rsidRDefault="006D2322" w:rsidP="006D2322">
            <w:pPr>
              <w:pStyle w:val="KodeProgram"/>
            </w:pPr>
            <w:r>
              <w:t xml:space="preserve">        $this-&gt;load-&gt;helper('check_login_helper');</w:t>
            </w:r>
          </w:p>
          <w:p w14:paraId="2A203E1F" w14:textId="77777777" w:rsidR="006D2322" w:rsidRDefault="006D2322" w:rsidP="006D2322">
            <w:pPr>
              <w:pStyle w:val="KodeProgram"/>
            </w:pPr>
            <w:r>
              <w:t xml:space="preserve">        check_login($this-&gt;session);</w:t>
            </w:r>
          </w:p>
          <w:p w14:paraId="31FBF55E" w14:textId="77777777" w:rsidR="006D2322" w:rsidRDefault="006D2322" w:rsidP="006D2322">
            <w:pPr>
              <w:pStyle w:val="KodeProgram"/>
            </w:pPr>
            <w:r>
              <w:t xml:space="preserve">    }</w:t>
            </w:r>
          </w:p>
          <w:p w14:paraId="2A00E347" w14:textId="77777777" w:rsidR="006D2322" w:rsidRDefault="006D2322" w:rsidP="006D2322">
            <w:pPr>
              <w:pStyle w:val="KodeProgram"/>
            </w:pPr>
          </w:p>
          <w:p w14:paraId="7F1BE33F" w14:textId="77777777" w:rsidR="006D2322" w:rsidRDefault="006D2322" w:rsidP="006D2322">
            <w:pPr>
              <w:pStyle w:val="KodeProgram"/>
            </w:pPr>
            <w:r>
              <w:t xml:space="preserve">    public function ubah_password()</w:t>
            </w:r>
          </w:p>
          <w:p w14:paraId="6BE9DA86" w14:textId="77777777" w:rsidR="006D2322" w:rsidRDefault="006D2322" w:rsidP="006D2322">
            <w:pPr>
              <w:pStyle w:val="KodeProgram"/>
            </w:pPr>
            <w:r>
              <w:t xml:space="preserve">    {</w:t>
            </w:r>
          </w:p>
          <w:p w14:paraId="05714397" w14:textId="77777777" w:rsidR="006D2322" w:rsidRDefault="006D2322" w:rsidP="006D2322">
            <w:pPr>
              <w:pStyle w:val="KodeProgram"/>
            </w:pPr>
            <w:r>
              <w:t xml:space="preserve">        $data['title']          = 'Ubah Password';</w:t>
            </w:r>
          </w:p>
          <w:p w14:paraId="653AA389" w14:textId="77777777" w:rsidR="006D2322" w:rsidRDefault="006D2322" w:rsidP="006D2322">
            <w:pPr>
              <w:pStyle w:val="KodeProgram"/>
            </w:pPr>
            <w:r>
              <w:t xml:space="preserve">        $data['content']        = 'backend/umum/manajemen_pengguna/ubah_password';</w:t>
            </w:r>
          </w:p>
          <w:p w14:paraId="15A0BB01" w14:textId="77777777" w:rsidR="006D2322" w:rsidRDefault="006D2322" w:rsidP="006D2322">
            <w:pPr>
              <w:pStyle w:val="KodeProgram"/>
            </w:pPr>
            <w:r>
              <w:t xml:space="preserve">        $data['breadcrumbs']    = array(</w:t>
            </w:r>
          </w:p>
          <w:p w14:paraId="5232CEFB" w14:textId="77777777" w:rsidR="006D2322" w:rsidRDefault="006D2322" w:rsidP="006D2322">
            <w:pPr>
              <w:pStyle w:val="KodeProgram"/>
            </w:pPr>
            <w:r>
              <w:t xml:space="preserve">            array(</w:t>
            </w:r>
          </w:p>
          <w:p w14:paraId="023B672D" w14:textId="77777777" w:rsidR="006D2322" w:rsidRDefault="006D2322" w:rsidP="006D2322">
            <w:pPr>
              <w:pStyle w:val="KodeProgram"/>
            </w:pPr>
            <w:r>
              <w:t xml:space="preserve">                'url'   =&gt; 'umum',</w:t>
            </w:r>
          </w:p>
          <w:p w14:paraId="3BF1E3B8" w14:textId="77777777" w:rsidR="006D2322" w:rsidRDefault="006D2322" w:rsidP="006D2322">
            <w:pPr>
              <w:pStyle w:val="KodeProgram"/>
            </w:pPr>
            <w:r>
              <w:t xml:space="preserve">                'title' =&gt; 'Dashboard'</w:t>
            </w:r>
          </w:p>
          <w:p w14:paraId="49B9D06E" w14:textId="77777777" w:rsidR="006D2322" w:rsidRDefault="006D2322" w:rsidP="006D2322">
            <w:pPr>
              <w:pStyle w:val="KodeProgram"/>
            </w:pPr>
            <w:r>
              <w:t xml:space="preserve">            ),</w:t>
            </w:r>
          </w:p>
          <w:p w14:paraId="787DDA7C" w14:textId="77777777" w:rsidR="006D2322" w:rsidRDefault="006D2322" w:rsidP="006D2322">
            <w:pPr>
              <w:pStyle w:val="KodeProgram"/>
            </w:pPr>
            <w:r>
              <w:t xml:space="preserve">            array(</w:t>
            </w:r>
          </w:p>
          <w:p w14:paraId="0F33AEAD" w14:textId="77777777" w:rsidR="006D2322" w:rsidRDefault="006D2322" w:rsidP="006D2322">
            <w:pPr>
              <w:pStyle w:val="KodeProgram"/>
            </w:pPr>
            <w:r>
              <w:t xml:space="preserve">                'url'   =&gt; 'umum/manajemen-pengguna/ubah-password',</w:t>
            </w:r>
          </w:p>
          <w:p w14:paraId="4CC0DE6A" w14:textId="77777777" w:rsidR="006D2322" w:rsidRDefault="006D2322" w:rsidP="006D2322">
            <w:pPr>
              <w:pStyle w:val="KodeProgram"/>
            </w:pPr>
            <w:r>
              <w:t xml:space="preserve">                'title' =&gt; 'Ubah Password'</w:t>
            </w:r>
          </w:p>
          <w:p w14:paraId="1E2171DC" w14:textId="77777777" w:rsidR="006D2322" w:rsidRDefault="006D2322" w:rsidP="006D2322">
            <w:pPr>
              <w:pStyle w:val="KodeProgram"/>
            </w:pPr>
            <w:r>
              <w:t xml:space="preserve">            )</w:t>
            </w:r>
          </w:p>
          <w:p w14:paraId="0419C73D" w14:textId="77777777" w:rsidR="006D2322" w:rsidRDefault="006D2322" w:rsidP="006D2322">
            <w:pPr>
              <w:pStyle w:val="KodeProgram"/>
            </w:pPr>
            <w:r>
              <w:t xml:space="preserve">        );</w:t>
            </w:r>
          </w:p>
          <w:p w14:paraId="6BFD191E" w14:textId="77777777" w:rsidR="006D2322" w:rsidRDefault="006D2322" w:rsidP="006D2322">
            <w:pPr>
              <w:pStyle w:val="KodeProgram"/>
            </w:pPr>
          </w:p>
          <w:p w14:paraId="67B9894F" w14:textId="77777777" w:rsidR="006D2322" w:rsidRDefault="006D2322" w:rsidP="006D2322">
            <w:pPr>
              <w:pStyle w:val="KodeProgram"/>
            </w:pPr>
            <w:r>
              <w:t xml:space="preserve">        $this-&gt;load-&gt;view('layouts/master_umum', $data);</w:t>
            </w:r>
          </w:p>
          <w:p w14:paraId="53D58DD0" w14:textId="77777777" w:rsidR="006D2322" w:rsidRDefault="006D2322" w:rsidP="006D2322">
            <w:pPr>
              <w:pStyle w:val="KodeProgram"/>
            </w:pPr>
            <w:r>
              <w:t xml:space="preserve">    }</w:t>
            </w:r>
          </w:p>
          <w:p w14:paraId="42AE56E7" w14:textId="77777777" w:rsidR="006D2322" w:rsidRDefault="006D2322" w:rsidP="006D2322">
            <w:pPr>
              <w:pStyle w:val="KodeProgram"/>
            </w:pPr>
          </w:p>
          <w:p w14:paraId="3548BCCD" w14:textId="77777777" w:rsidR="006D2322" w:rsidRDefault="006D2322" w:rsidP="006D2322">
            <w:pPr>
              <w:pStyle w:val="KodeProgram"/>
            </w:pPr>
            <w:r>
              <w:t xml:space="preserve">    public function store_ubah_password()</w:t>
            </w:r>
          </w:p>
          <w:p w14:paraId="427FD8FE" w14:textId="77777777" w:rsidR="006D2322" w:rsidRDefault="006D2322" w:rsidP="006D2322">
            <w:pPr>
              <w:pStyle w:val="KodeProgram"/>
            </w:pPr>
            <w:r>
              <w:t xml:space="preserve">    {</w:t>
            </w:r>
          </w:p>
          <w:p w14:paraId="3DB45DEB" w14:textId="77777777" w:rsidR="006D2322" w:rsidRDefault="006D2322" w:rsidP="006D2322">
            <w:pPr>
              <w:pStyle w:val="KodeProgram"/>
            </w:pPr>
            <w:r>
              <w:t xml:space="preserve">        $post           = $this-&gt;input-&gt;post();</w:t>
            </w:r>
          </w:p>
          <w:p w14:paraId="4B83CB73" w14:textId="77777777" w:rsidR="006D2322" w:rsidRDefault="006D2322" w:rsidP="006D2322">
            <w:pPr>
              <w:pStyle w:val="KodeProgram"/>
            </w:pPr>
            <w:r>
              <w:t xml:space="preserve">        $user_id        = $this-&gt;session-&gt;userdata('user_id');</w:t>
            </w:r>
          </w:p>
          <w:p w14:paraId="1A20D4C5" w14:textId="77777777" w:rsidR="006D2322" w:rsidRDefault="006D2322" w:rsidP="006D2322">
            <w:pPr>
              <w:pStyle w:val="KodeProgram"/>
            </w:pPr>
            <w:r>
              <w:t xml:space="preserve">        $old_password   = $post['current_password'];</w:t>
            </w:r>
          </w:p>
          <w:p w14:paraId="788F42CF" w14:textId="77777777" w:rsidR="006D2322" w:rsidRDefault="006D2322" w:rsidP="006D2322">
            <w:pPr>
              <w:pStyle w:val="KodeProgram"/>
            </w:pPr>
            <w:r>
              <w:t xml:space="preserve">        $new_password   = $post['new_password'];</w:t>
            </w:r>
          </w:p>
          <w:p w14:paraId="2B02F6B6" w14:textId="77777777" w:rsidR="006D2322" w:rsidRDefault="006D2322" w:rsidP="006D2322">
            <w:pPr>
              <w:pStyle w:val="KodeProgram"/>
            </w:pPr>
          </w:p>
          <w:p w14:paraId="2BBF732B" w14:textId="77777777" w:rsidR="006D2322" w:rsidRDefault="006D2322" w:rsidP="006D2322">
            <w:pPr>
              <w:pStyle w:val="KodeProgram"/>
            </w:pPr>
            <w:r>
              <w:t xml:space="preserve">        if($this-&gt;compare_old_password($user_id, $old_password) == FALSE) {</w:t>
            </w:r>
          </w:p>
          <w:p w14:paraId="6AB2044C" w14:textId="77777777" w:rsidR="006D2322" w:rsidRDefault="006D2322" w:rsidP="006D2322">
            <w:pPr>
              <w:pStyle w:val="KodeProgram"/>
            </w:pPr>
            <w:r>
              <w:t xml:space="preserve">            $this-&gt;output-&gt;set_status_header(406, 'Password anda salah');</w:t>
            </w:r>
          </w:p>
          <w:p w14:paraId="4A5BC2FB" w14:textId="77777777" w:rsidR="006D2322" w:rsidRDefault="006D2322" w:rsidP="006D2322">
            <w:pPr>
              <w:pStyle w:val="KodeProgram"/>
            </w:pPr>
            <w:r>
              <w:t xml:space="preserve">            return;</w:t>
            </w:r>
          </w:p>
          <w:p w14:paraId="3D53FC30" w14:textId="77777777" w:rsidR="006D2322" w:rsidRDefault="006D2322" w:rsidP="006D2322">
            <w:pPr>
              <w:pStyle w:val="KodeProgram"/>
            </w:pPr>
            <w:r>
              <w:t xml:space="preserve">        }</w:t>
            </w:r>
          </w:p>
          <w:p w14:paraId="59FE9195" w14:textId="77777777" w:rsidR="006D2322" w:rsidRDefault="006D2322" w:rsidP="006D2322">
            <w:pPr>
              <w:pStyle w:val="KodeProgram"/>
            </w:pPr>
          </w:p>
          <w:p w14:paraId="1623DA4C" w14:textId="77777777" w:rsidR="006D2322" w:rsidRDefault="006D2322" w:rsidP="006D2322">
            <w:pPr>
              <w:pStyle w:val="KodeProgram"/>
            </w:pPr>
            <w:r>
              <w:t xml:space="preserve">        $this-&gt;manajemen_pengguna_model-&gt;ubah_password($user_id, $new_password);</w:t>
            </w:r>
          </w:p>
          <w:p w14:paraId="787A4EED" w14:textId="77777777" w:rsidR="006D2322" w:rsidRDefault="006D2322" w:rsidP="006D2322">
            <w:pPr>
              <w:pStyle w:val="KodeProgram"/>
            </w:pPr>
            <w:r>
              <w:t xml:space="preserve">        $this-&gt;output-&gt;set_status_header(201);</w:t>
            </w:r>
          </w:p>
          <w:p w14:paraId="0732D895" w14:textId="77777777" w:rsidR="006D2322" w:rsidRDefault="006D2322" w:rsidP="006D2322">
            <w:pPr>
              <w:pStyle w:val="KodeProgram"/>
            </w:pPr>
            <w:r>
              <w:t xml:space="preserve">        echo 'Password berhasil diubah';</w:t>
            </w:r>
          </w:p>
          <w:p w14:paraId="44AB709E" w14:textId="77777777" w:rsidR="006D2322" w:rsidRDefault="006D2322" w:rsidP="006D2322">
            <w:pPr>
              <w:pStyle w:val="KodeProgram"/>
            </w:pPr>
            <w:r>
              <w:t xml:space="preserve">        return;</w:t>
            </w:r>
          </w:p>
          <w:p w14:paraId="72537270" w14:textId="7524B882" w:rsidR="006D2322" w:rsidRDefault="006D2322" w:rsidP="006D2322">
            <w:pPr>
              <w:pStyle w:val="KodeProgram"/>
            </w:pPr>
            <w:r>
              <w:t xml:space="preserve">    }</w:t>
            </w:r>
          </w:p>
          <w:p w14:paraId="065A2914" w14:textId="77777777" w:rsidR="006D2322" w:rsidRDefault="006D2322" w:rsidP="006D2322">
            <w:pPr>
              <w:pStyle w:val="KodeProgram"/>
            </w:pPr>
            <w:r>
              <w:t xml:space="preserve">    private function compare_old_password($user_id, $old_password)</w:t>
            </w:r>
          </w:p>
          <w:p w14:paraId="4BE6A53A" w14:textId="77777777" w:rsidR="006D2322" w:rsidRDefault="006D2322" w:rsidP="006D2322">
            <w:pPr>
              <w:pStyle w:val="KodeProgram"/>
            </w:pPr>
            <w:r>
              <w:t xml:space="preserve">    {</w:t>
            </w:r>
          </w:p>
          <w:p w14:paraId="6A5D8E6A" w14:textId="77777777" w:rsidR="006D2322" w:rsidRDefault="006D2322" w:rsidP="006D2322">
            <w:pPr>
              <w:pStyle w:val="KodeProgram"/>
            </w:pPr>
            <w:r>
              <w:t xml:space="preserve">        $data = $this-&gt;manajemen_pengguna_model-&gt;get_old_password($user_id);</w:t>
            </w:r>
          </w:p>
          <w:p w14:paraId="222D6B60" w14:textId="77777777" w:rsidR="006D2322" w:rsidRDefault="006D2322" w:rsidP="006D2322">
            <w:pPr>
              <w:pStyle w:val="KodeProgram"/>
            </w:pPr>
          </w:p>
          <w:p w14:paraId="437D06CF" w14:textId="77777777" w:rsidR="006D2322" w:rsidRDefault="006D2322" w:rsidP="006D2322">
            <w:pPr>
              <w:pStyle w:val="KodeProgram"/>
            </w:pPr>
            <w:r>
              <w:t xml:space="preserve">        return password_verify($old_password, $data-&gt;user_password);</w:t>
            </w:r>
          </w:p>
          <w:p w14:paraId="2E7B113C" w14:textId="77777777" w:rsidR="006D2322" w:rsidRDefault="006D2322" w:rsidP="006D2322">
            <w:pPr>
              <w:pStyle w:val="KodeProgram"/>
            </w:pPr>
            <w:r>
              <w:t xml:space="preserve">    }</w:t>
            </w:r>
          </w:p>
          <w:p w14:paraId="125F5F4D" w14:textId="42510310" w:rsidR="00C32FCD" w:rsidRDefault="006D2322" w:rsidP="003A5B61">
            <w:pPr>
              <w:pStyle w:val="KodeProgram"/>
              <w:keepNext/>
            </w:pPr>
            <w:r>
              <w:t>}</w:t>
            </w:r>
          </w:p>
        </w:tc>
      </w:tr>
    </w:tbl>
    <w:p w14:paraId="7FF792C3" w14:textId="4EC2800B" w:rsidR="00C32FCD" w:rsidRPr="003A5B61" w:rsidRDefault="003A5B61" w:rsidP="003A5B61">
      <w:pPr>
        <w:pStyle w:val="Caption"/>
      </w:pPr>
      <w:bookmarkStart w:id="135" w:name="_Toc60912051"/>
      <w:r>
        <w:lastRenderedPageBreak/>
        <w:t xml:space="preserve">Kode Program 5. </w:t>
      </w:r>
      <w:r w:rsidR="00D93194">
        <w:rPr>
          <w:noProof/>
        </w:rPr>
        <w:fldChar w:fldCharType="begin"/>
      </w:r>
      <w:r w:rsidR="00D93194">
        <w:rPr>
          <w:noProof/>
        </w:rPr>
        <w:instrText xml:space="preserve"> SEQ Kode_Program_5. \* ARABIC </w:instrText>
      </w:r>
      <w:r w:rsidR="00D93194">
        <w:rPr>
          <w:noProof/>
        </w:rPr>
        <w:fldChar w:fldCharType="separate"/>
      </w:r>
      <w:proofErr w:type="gramStart"/>
      <w:r>
        <w:rPr>
          <w:noProof/>
        </w:rPr>
        <w:t>16</w:t>
      </w:r>
      <w:r w:rsidR="00D93194">
        <w:rPr>
          <w:noProof/>
        </w:rPr>
        <w:fldChar w:fldCharType="end"/>
      </w:r>
      <w:r>
        <w:t xml:space="preserve"> </w:t>
      </w:r>
      <w:r w:rsidR="00C32FCD">
        <w:rPr>
          <w:b w:val="0"/>
        </w:rPr>
        <w:t>Manajemen_pengguna.php</w:t>
      </w:r>
      <w:bookmarkEnd w:id="135"/>
      <w:proofErr w:type="gramEnd"/>
    </w:p>
    <w:p w14:paraId="4256C55B" w14:textId="485F6F53" w:rsidR="00C32FCD" w:rsidRDefault="00C32FCD" w:rsidP="00C32FCD">
      <w:pPr>
        <w:ind w:firstLine="851"/>
      </w:pPr>
      <w:proofErr w:type="gramStart"/>
      <w:r>
        <w:lastRenderedPageBreak/>
        <w:t xml:space="preserve">Kode Program </w:t>
      </w:r>
      <w:r w:rsidR="003A5B61">
        <w:t>5</w:t>
      </w:r>
      <w:r>
        <w:t xml:space="preserve">.16 merupakan kode program yang digunakan untuk menerima </w:t>
      </w:r>
      <w:r w:rsidRPr="00C32FCD">
        <w:rPr>
          <w:i/>
        </w:rPr>
        <w:t>request</w:t>
      </w:r>
      <w:r>
        <w:t xml:space="preserve"> berdasarkan </w:t>
      </w:r>
      <w:r w:rsidRPr="00C32FCD">
        <w:rPr>
          <w:i/>
        </w:rPr>
        <w:t>router mapping</w:t>
      </w:r>
      <w:r>
        <w:t xml:space="preserve"> untuk melakukan perubahan </w:t>
      </w:r>
      <w:r w:rsidRPr="003E3C19">
        <w:rPr>
          <w:i/>
        </w:rPr>
        <w:t>password</w:t>
      </w:r>
      <w:r>
        <w:t>.</w:t>
      </w:r>
      <w:proofErr w:type="gramEnd"/>
    </w:p>
    <w:p w14:paraId="648AA649" w14:textId="10F8D121" w:rsidR="006D569C" w:rsidRDefault="006D569C" w:rsidP="006D569C"/>
    <w:p w14:paraId="694E9AD8" w14:textId="669F4B97" w:rsidR="009D08AB" w:rsidRDefault="009D08AB" w:rsidP="00A0746C">
      <w:pPr>
        <w:pStyle w:val="Heading3"/>
        <w:numPr>
          <w:ilvl w:val="0"/>
          <w:numId w:val="26"/>
        </w:numPr>
        <w:ind w:left="851" w:hanging="851"/>
      </w:pPr>
      <w:bookmarkStart w:id="136" w:name="_Toc61213521"/>
      <w:r>
        <w:t>Hasil</w:t>
      </w:r>
      <w:bookmarkEnd w:id="136"/>
    </w:p>
    <w:p w14:paraId="5936D71F" w14:textId="7A43FC1C" w:rsidR="002F07D0" w:rsidRDefault="002F07D0" w:rsidP="002F07D0">
      <w:pPr>
        <w:ind w:firstLine="851"/>
      </w:pPr>
      <w:proofErr w:type="gramStart"/>
      <w:r>
        <w:t>Aplikasi SIDILAN Modul Masyarakat adalah aplikasi yang bisa digunakan oleh masyarakat untuk me</w:t>
      </w:r>
      <w:r w:rsidR="002E2B68">
        <w:t>lihat dan membuat pengajuan berkas pencatatan sipil di Kabupaten Gianyar.</w:t>
      </w:r>
      <w:proofErr w:type="gramEnd"/>
    </w:p>
    <w:p w14:paraId="0388297C" w14:textId="7350DD43" w:rsidR="002E2B68" w:rsidRDefault="002E2B68" w:rsidP="00A0746C">
      <w:pPr>
        <w:pStyle w:val="ListParagraph"/>
        <w:numPr>
          <w:ilvl w:val="3"/>
          <w:numId w:val="20"/>
        </w:numPr>
        <w:ind w:left="851" w:hanging="851"/>
      </w:pPr>
      <w:r>
        <w:t>Daftar Pengajuan</w:t>
      </w:r>
    </w:p>
    <w:p w14:paraId="0F57EC91" w14:textId="0AA80747" w:rsidR="00206E0A" w:rsidRDefault="00206E0A" w:rsidP="00206E0A">
      <w:pPr>
        <w:pStyle w:val="ListParagraph"/>
        <w:ind w:left="0" w:firstLine="851"/>
      </w:pPr>
      <w:proofErr w:type="gramStart"/>
      <w:r>
        <w:t xml:space="preserve">Daftar Pengajuan adalah halaman yang menampilkan permohonan pengajuan yang telah dibuat </w:t>
      </w:r>
      <w:r w:rsidR="00AF03FA">
        <w:t>oleh user.</w:t>
      </w:r>
      <w:proofErr w:type="gramEnd"/>
    </w:p>
    <w:p w14:paraId="4D09C3C4" w14:textId="77777777" w:rsidR="00AF03FA" w:rsidRDefault="00AF03FA" w:rsidP="00AF03FA"/>
    <w:tbl>
      <w:tblPr>
        <w:tblStyle w:val="TableGrid"/>
        <w:tblW w:w="0" w:type="auto"/>
        <w:tblLook w:val="04A0" w:firstRow="1" w:lastRow="0" w:firstColumn="1" w:lastColumn="0" w:noHBand="0" w:noVBand="1"/>
      </w:tblPr>
      <w:tblGrid>
        <w:gridCol w:w="8234"/>
      </w:tblGrid>
      <w:tr w:rsidR="00AF03FA" w14:paraId="380FBAB5" w14:textId="77777777" w:rsidTr="00AF03FA">
        <w:tc>
          <w:tcPr>
            <w:tcW w:w="8234" w:type="dxa"/>
          </w:tcPr>
          <w:p w14:paraId="32B07F48" w14:textId="1A2BB599" w:rsidR="00AF03FA" w:rsidRDefault="007C23CD" w:rsidP="003A5B61">
            <w:pPr>
              <w:keepNext/>
              <w:spacing w:before="100"/>
            </w:pPr>
            <w:r>
              <w:rPr>
                <w:noProof/>
              </w:rPr>
              <w:drawing>
                <wp:inline distT="0" distB="0" distL="0" distR="0" wp14:anchorId="19E27431" wp14:editId="7DB9B730">
                  <wp:extent cx="5091430" cy="286385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from 2021-01-06 23-40-57.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091430" cy="2863850"/>
                          </a:xfrm>
                          <a:prstGeom prst="rect">
                            <a:avLst/>
                          </a:prstGeom>
                        </pic:spPr>
                      </pic:pic>
                    </a:graphicData>
                  </a:graphic>
                </wp:inline>
              </w:drawing>
            </w:r>
          </w:p>
        </w:tc>
      </w:tr>
    </w:tbl>
    <w:p w14:paraId="1C80B753" w14:textId="6C82C1F8" w:rsidR="00AF03FA" w:rsidRPr="003A5B61" w:rsidRDefault="003A5B61" w:rsidP="003A5B61">
      <w:pPr>
        <w:pStyle w:val="Caption"/>
      </w:pPr>
      <w:bookmarkStart w:id="137" w:name="_Toc60911978"/>
      <w:proofErr w:type="gramStart"/>
      <w:r>
        <w:t>Gambar 5.</w:t>
      </w:r>
      <w:proofErr w:type="gramEnd"/>
      <w:r>
        <w:t xml:space="preserve"> </w:t>
      </w:r>
      <w:r w:rsidR="00D93194">
        <w:rPr>
          <w:noProof/>
        </w:rPr>
        <w:fldChar w:fldCharType="begin"/>
      </w:r>
      <w:r w:rsidR="00D93194">
        <w:rPr>
          <w:noProof/>
        </w:rPr>
        <w:instrText xml:space="preserve"> SEQ Gambar_5. \* ARABIC </w:instrText>
      </w:r>
      <w:r w:rsidR="00D93194">
        <w:rPr>
          <w:noProof/>
        </w:rPr>
        <w:fldChar w:fldCharType="separate"/>
      </w:r>
      <w:r>
        <w:rPr>
          <w:noProof/>
        </w:rPr>
        <w:t>8</w:t>
      </w:r>
      <w:r w:rsidR="00D93194">
        <w:rPr>
          <w:noProof/>
        </w:rPr>
        <w:fldChar w:fldCharType="end"/>
      </w:r>
      <w:r>
        <w:t xml:space="preserve"> </w:t>
      </w:r>
      <w:r w:rsidR="00AF03FA">
        <w:rPr>
          <w:b w:val="0"/>
        </w:rPr>
        <w:t>Halaman Daftar Pengajuan</w:t>
      </w:r>
      <w:bookmarkEnd w:id="137"/>
    </w:p>
    <w:p w14:paraId="3540644B" w14:textId="20DFF0C9" w:rsidR="00AF03FA" w:rsidRDefault="00AF03FA" w:rsidP="00AF03FA">
      <w:r>
        <w:tab/>
      </w:r>
      <w:proofErr w:type="gramStart"/>
      <w:r>
        <w:t xml:space="preserve">Gambar </w:t>
      </w:r>
      <w:r w:rsidR="003A5B61">
        <w:t>5</w:t>
      </w:r>
      <w:r>
        <w:t>.8 adalah tampilan dari halaman daftar pengajuan.</w:t>
      </w:r>
      <w:proofErr w:type="gramEnd"/>
      <w:r>
        <w:t xml:space="preserve"> </w:t>
      </w:r>
      <w:proofErr w:type="gramStart"/>
      <w:r>
        <w:t>Daftar tersebut menampilkan data yang dibutuhkan yaitu Jenis Layanan, Tanggal Pengajuan dan Status Pengajuan.</w:t>
      </w:r>
      <w:proofErr w:type="gramEnd"/>
    </w:p>
    <w:p w14:paraId="2E280601" w14:textId="77777777" w:rsidR="00AF03FA" w:rsidRPr="00AF03FA" w:rsidRDefault="00AF03FA" w:rsidP="00AF03FA"/>
    <w:p w14:paraId="00453DF8" w14:textId="4EFBA9F5" w:rsidR="002E2B68" w:rsidRDefault="002E2B68" w:rsidP="00A0746C">
      <w:pPr>
        <w:pStyle w:val="ListParagraph"/>
        <w:numPr>
          <w:ilvl w:val="3"/>
          <w:numId w:val="20"/>
        </w:numPr>
        <w:ind w:left="851" w:hanging="851"/>
      </w:pPr>
      <w:r>
        <w:t>Pengajuan Penerbitan KK Baru</w:t>
      </w:r>
    </w:p>
    <w:p w14:paraId="204C56B4" w14:textId="3FFFBC21" w:rsidR="00AF03FA" w:rsidRDefault="00AF03FA" w:rsidP="00AF03FA">
      <w:pPr>
        <w:pStyle w:val="ListParagraph"/>
        <w:ind w:left="0" w:firstLine="851"/>
      </w:pPr>
      <w:r>
        <w:t>Pengajuan Penerbitan KK Baru adalah halaman yang menampilkan form yang dibutuhkan untuk melakukan pengajuan.</w:t>
      </w:r>
    </w:p>
    <w:p w14:paraId="2BA6FB34" w14:textId="77777777" w:rsidR="00AF03FA" w:rsidRDefault="00AF03FA" w:rsidP="00AF03FA"/>
    <w:tbl>
      <w:tblPr>
        <w:tblStyle w:val="TableGrid"/>
        <w:tblW w:w="0" w:type="auto"/>
        <w:tblLook w:val="04A0" w:firstRow="1" w:lastRow="0" w:firstColumn="1" w:lastColumn="0" w:noHBand="0" w:noVBand="1"/>
      </w:tblPr>
      <w:tblGrid>
        <w:gridCol w:w="8234"/>
      </w:tblGrid>
      <w:tr w:rsidR="00AF03FA" w14:paraId="3BA02C0E" w14:textId="77777777" w:rsidTr="00AF03FA">
        <w:tc>
          <w:tcPr>
            <w:tcW w:w="8234" w:type="dxa"/>
          </w:tcPr>
          <w:p w14:paraId="765F2876" w14:textId="3573E18B" w:rsidR="00AF03FA" w:rsidRDefault="007C23CD" w:rsidP="003A5B61">
            <w:pPr>
              <w:keepNext/>
              <w:spacing w:before="100"/>
            </w:pPr>
            <w:r>
              <w:rPr>
                <w:noProof/>
              </w:rPr>
              <w:drawing>
                <wp:inline distT="0" distB="0" distL="0" distR="0" wp14:anchorId="39A058C1" wp14:editId="72FABC83">
                  <wp:extent cx="5091430" cy="286385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from 2021-01-06 23-41-12.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091430" cy="2863850"/>
                          </a:xfrm>
                          <a:prstGeom prst="rect">
                            <a:avLst/>
                          </a:prstGeom>
                        </pic:spPr>
                      </pic:pic>
                    </a:graphicData>
                  </a:graphic>
                </wp:inline>
              </w:drawing>
            </w:r>
          </w:p>
        </w:tc>
      </w:tr>
    </w:tbl>
    <w:p w14:paraId="597534DA" w14:textId="6032EEE3" w:rsidR="00AF03FA" w:rsidRPr="003A5B61" w:rsidRDefault="003A5B61" w:rsidP="003A5B61">
      <w:pPr>
        <w:pStyle w:val="Caption"/>
      </w:pPr>
      <w:bookmarkStart w:id="138" w:name="_Toc60911979"/>
      <w:proofErr w:type="gramStart"/>
      <w:r>
        <w:t>Gambar 5.</w:t>
      </w:r>
      <w:proofErr w:type="gramEnd"/>
      <w:r>
        <w:t xml:space="preserve"> </w:t>
      </w:r>
      <w:r w:rsidR="00D93194">
        <w:rPr>
          <w:noProof/>
        </w:rPr>
        <w:fldChar w:fldCharType="begin"/>
      </w:r>
      <w:r w:rsidR="00D93194">
        <w:rPr>
          <w:noProof/>
        </w:rPr>
        <w:instrText xml:space="preserve"> SEQ Gambar_5. \* ARABIC </w:instrText>
      </w:r>
      <w:r w:rsidR="00D93194">
        <w:rPr>
          <w:noProof/>
        </w:rPr>
        <w:fldChar w:fldCharType="separate"/>
      </w:r>
      <w:r>
        <w:rPr>
          <w:noProof/>
        </w:rPr>
        <w:t>9</w:t>
      </w:r>
      <w:r w:rsidR="00D93194">
        <w:rPr>
          <w:noProof/>
        </w:rPr>
        <w:fldChar w:fldCharType="end"/>
      </w:r>
      <w:r>
        <w:t xml:space="preserve"> </w:t>
      </w:r>
      <w:r w:rsidR="00AF03FA">
        <w:rPr>
          <w:b w:val="0"/>
        </w:rPr>
        <w:t>Halaman Pengajuan KK Baru</w:t>
      </w:r>
      <w:bookmarkEnd w:id="138"/>
    </w:p>
    <w:p w14:paraId="769FACD3" w14:textId="0970D2EE" w:rsidR="00AF03FA" w:rsidRDefault="003A5B61" w:rsidP="00AF03FA">
      <w:r>
        <w:tab/>
        <w:t>Gambar 5</w:t>
      </w:r>
      <w:r w:rsidR="00AF03FA">
        <w:t>.9 adalah tampilan dari halaman input form F-1.01. Form F-1.01 adalah form yang dibutuhkan untuk membuat pengajuan penerbitan KK baru sesuai dengan Standar Pelayanan Disdukcapil Kabupaten Gianyar.</w:t>
      </w:r>
    </w:p>
    <w:p w14:paraId="01CC6BDC" w14:textId="77777777" w:rsidR="00AF03FA" w:rsidRPr="00AF03FA" w:rsidRDefault="00AF03FA" w:rsidP="00AF03FA"/>
    <w:p w14:paraId="7B66F27C" w14:textId="27B3EC1B" w:rsidR="002E2B68" w:rsidRDefault="002E2B68" w:rsidP="00A0746C">
      <w:pPr>
        <w:pStyle w:val="ListParagraph"/>
        <w:numPr>
          <w:ilvl w:val="3"/>
          <w:numId w:val="20"/>
        </w:numPr>
        <w:ind w:left="851" w:hanging="851"/>
      </w:pPr>
      <w:r>
        <w:t>Pengajuan Penerbitan KTP Baru</w:t>
      </w:r>
    </w:p>
    <w:p w14:paraId="10FE4DA3" w14:textId="0215C1ED" w:rsidR="00691FC5" w:rsidRDefault="00691FC5" w:rsidP="00691FC5">
      <w:pPr>
        <w:pStyle w:val="ListParagraph"/>
        <w:ind w:left="0" w:firstLine="851"/>
      </w:pPr>
      <w:r>
        <w:t xml:space="preserve">Pengajuan Penerbitan KTP Baru adalah halaman yang menampilkan </w:t>
      </w:r>
      <w:r w:rsidRPr="00691FC5">
        <w:rPr>
          <w:i/>
        </w:rPr>
        <w:t>input field</w:t>
      </w:r>
      <w:r>
        <w:t xml:space="preserve"> untuk </w:t>
      </w:r>
      <w:r w:rsidRPr="00691FC5">
        <w:rPr>
          <w:i/>
        </w:rPr>
        <w:t>upload file</w:t>
      </w:r>
      <w:r>
        <w:t>.</w:t>
      </w:r>
    </w:p>
    <w:p w14:paraId="06F50D8E" w14:textId="77777777" w:rsidR="00691FC5" w:rsidRDefault="00691FC5" w:rsidP="00691FC5"/>
    <w:tbl>
      <w:tblPr>
        <w:tblStyle w:val="TableGrid"/>
        <w:tblW w:w="0" w:type="auto"/>
        <w:tblLook w:val="04A0" w:firstRow="1" w:lastRow="0" w:firstColumn="1" w:lastColumn="0" w:noHBand="0" w:noVBand="1"/>
      </w:tblPr>
      <w:tblGrid>
        <w:gridCol w:w="8234"/>
      </w:tblGrid>
      <w:tr w:rsidR="00691FC5" w14:paraId="7E675351" w14:textId="77777777" w:rsidTr="00691FC5">
        <w:tc>
          <w:tcPr>
            <w:tcW w:w="8234" w:type="dxa"/>
          </w:tcPr>
          <w:p w14:paraId="2C13606F" w14:textId="0DE56854" w:rsidR="00691FC5" w:rsidRDefault="007C23CD" w:rsidP="003A5B61">
            <w:pPr>
              <w:keepNext/>
              <w:spacing w:before="100"/>
            </w:pPr>
            <w:r>
              <w:rPr>
                <w:noProof/>
              </w:rPr>
              <w:lastRenderedPageBreak/>
              <w:drawing>
                <wp:inline distT="0" distB="0" distL="0" distR="0" wp14:anchorId="34E017E9" wp14:editId="3147E0AB">
                  <wp:extent cx="5091430" cy="286385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from 2021-01-06 23-41-22.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091430" cy="2863850"/>
                          </a:xfrm>
                          <a:prstGeom prst="rect">
                            <a:avLst/>
                          </a:prstGeom>
                        </pic:spPr>
                      </pic:pic>
                    </a:graphicData>
                  </a:graphic>
                </wp:inline>
              </w:drawing>
            </w:r>
          </w:p>
        </w:tc>
      </w:tr>
    </w:tbl>
    <w:p w14:paraId="3511A8A2" w14:textId="6B1C64A0" w:rsidR="00691FC5" w:rsidRPr="003A5B61" w:rsidRDefault="003A5B61" w:rsidP="003A5B61">
      <w:pPr>
        <w:pStyle w:val="Caption"/>
      </w:pPr>
      <w:bookmarkStart w:id="139" w:name="_Toc60911980"/>
      <w:proofErr w:type="gramStart"/>
      <w:r>
        <w:t>Gambar 5.</w:t>
      </w:r>
      <w:proofErr w:type="gramEnd"/>
      <w:r>
        <w:t xml:space="preserve"> </w:t>
      </w:r>
      <w:r w:rsidR="00D93194">
        <w:rPr>
          <w:noProof/>
        </w:rPr>
        <w:fldChar w:fldCharType="begin"/>
      </w:r>
      <w:r w:rsidR="00D93194">
        <w:rPr>
          <w:noProof/>
        </w:rPr>
        <w:instrText xml:space="preserve"> SEQ Gambar_5. \* ARABIC </w:instrText>
      </w:r>
      <w:r w:rsidR="00D93194">
        <w:rPr>
          <w:noProof/>
        </w:rPr>
        <w:fldChar w:fldCharType="separate"/>
      </w:r>
      <w:r>
        <w:rPr>
          <w:noProof/>
        </w:rPr>
        <w:t>10</w:t>
      </w:r>
      <w:r w:rsidR="00D93194">
        <w:rPr>
          <w:noProof/>
        </w:rPr>
        <w:fldChar w:fldCharType="end"/>
      </w:r>
      <w:r>
        <w:t xml:space="preserve"> </w:t>
      </w:r>
      <w:r w:rsidR="00691FC5">
        <w:rPr>
          <w:b w:val="0"/>
        </w:rPr>
        <w:t>Halaman Pengajuan KTP Baru</w:t>
      </w:r>
      <w:bookmarkEnd w:id="139"/>
    </w:p>
    <w:p w14:paraId="33EDDC75" w14:textId="3312D9A9" w:rsidR="00691FC5" w:rsidRDefault="003A5B61" w:rsidP="00691FC5">
      <w:pPr>
        <w:ind w:firstLine="851"/>
      </w:pPr>
      <w:r>
        <w:t>Gambar 5</w:t>
      </w:r>
      <w:r w:rsidR="00691FC5">
        <w:t xml:space="preserve">.10 adalah tampilan dari halaman untuk </w:t>
      </w:r>
      <w:r w:rsidR="00691FC5" w:rsidRPr="006C445D">
        <w:rPr>
          <w:i/>
        </w:rPr>
        <w:t>upload file</w:t>
      </w:r>
      <w:r w:rsidR="00691FC5">
        <w:t xml:space="preserve"> KK dan Surat Pengantar dari Desa. </w:t>
      </w:r>
      <w:proofErr w:type="gramStart"/>
      <w:r w:rsidR="006C445D">
        <w:t>Berkas yang diunggah sesuai dengan Standar Pelayanan Disdukcapil Kabupaten Gianyar.</w:t>
      </w:r>
      <w:proofErr w:type="gramEnd"/>
    </w:p>
    <w:p w14:paraId="7B6DCDFF" w14:textId="77777777" w:rsidR="00382155" w:rsidRPr="00691FC5" w:rsidRDefault="00382155" w:rsidP="00691FC5">
      <w:pPr>
        <w:ind w:firstLine="851"/>
      </w:pPr>
    </w:p>
    <w:p w14:paraId="3C7581F4" w14:textId="030745AF" w:rsidR="002E2B68" w:rsidRDefault="002E2B68" w:rsidP="00A0746C">
      <w:pPr>
        <w:pStyle w:val="ListParagraph"/>
        <w:numPr>
          <w:ilvl w:val="3"/>
          <w:numId w:val="20"/>
        </w:numPr>
        <w:ind w:left="851" w:hanging="851"/>
      </w:pPr>
      <w:r>
        <w:t>Perubahan Password</w:t>
      </w:r>
    </w:p>
    <w:p w14:paraId="3E84AA4B" w14:textId="0285E66D" w:rsidR="00382155" w:rsidRDefault="00382155" w:rsidP="00382155">
      <w:pPr>
        <w:pStyle w:val="ListParagraph"/>
        <w:ind w:left="0" w:firstLine="851"/>
      </w:pPr>
      <w:r>
        <w:t xml:space="preserve">Perubahan </w:t>
      </w:r>
      <w:r w:rsidRPr="00382155">
        <w:rPr>
          <w:i/>
        </w:rPr>
        <w:t>Password</w:t>
      </w:r>
      <w:r>
        <w:t xml:space="preserve"> adalah halaman yang menampilkan </w:t>
      </w:r>
      <w:r w:rsidRPr="00382155">
        <w:rPr>
          <w:i/>
        </w:rPr>
        <w:t>input field</w:t>
      </w:r>
      <w:r>
        <w:t xml:space="preserve"> untuk melakukan perubahan </w:t>
      </w:r>
      <w:r w:rsidRPr="00382155">
        <w:rPr>
          <w:i/>
        </w:rPr>
        <w:t>password</w:t>
      </w:r>
      <w:r>
        <w:t>.</w:t>
      </w:r>
    </w:p>
    <w:p w14:paraId="65E59BA4" w14:textId="77777777" w:rsidR="00382155" w:rsidRDefault="00382155" w:rsidP="00382155"/>
    <w:tbl>
      <w:tblPr>
        <w:tblStyle w:val="TableGrid"/>
        <w:tblW w:w="0" w:type="auto"/>
        <w:tblLook w:val="04A0" w:firstRow="1" w:lastRow="0" w:firstColumn="1" w:lastColumn="0" w:noHBand="0" w:noVBand="1"/>
      </w:tblPr>
      <w:tblGrid>
        <w:gridCol w:w="8234"/>
      </w:tblGrid>
      <w:tr w:rsidR="00382155" w14:paraId="202FA6F9" w14:textId="77777777" w:rsidTr="00382155">
        <w:tc>
          <w:tcPr>
            <w:tcW w:w="8234" w:type="dxa"/>
          </w:tcPr>
          <w:p w14:paraId="5E69E97F" w14:textId="461D4F32" w:rsidR="00382155" w:rsidRDefault="007C23CD" w:rsidP="003A5B61">
            <w:pPr>
              <w:keepNext/>
              <w:spacing w:before="100"/>
            </w:pPr>
            <w:r>
              <w:rPr>
                <w:noProof/>
              </w:rPr>
              <w:lastRenderedPageBreak/>
              <w:drawing>
                <wp:inline distT="0" distB="0" distL="0" distR="0" wp14:anchorId="6D740741" wp14:editId="230F3F21">
                  <wp:extent cx="5091430" cy="286385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from 2021-01-06 23-41-27.pn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091430" cy="2863850"/>
                          </a:xfrm>
                          <a:prstGeom prst="rect">
                            <a:avLst/>
                          </a:prstGeom>
                        </pic:spPr>
                      </pic:pic>
                    </a:graphicData>
                  </a:graphic>
                </wp:inline>
              </w:drawing>
            </w:r>
          </w:p>
        </w:tc>
      </w:tr>
    </w:tbl>
    <w:p w14:paraId="11B148CF" w14:textId="6918E302" w:rsidR="00382155" w:rsidRPr="003A5B61" w:rsidRDefault="003A5B61" w:rsidP="003A5B61">
      <w:pPr>
        <w:pStyle w:val="Caption"/>
      </w:pPr>
      <w:bookmarkStart w:id="140" w:name="_Toc60911981"/>
      <w:proofErr w:type="gramStart"/>
      <w:r>
        <w:t>Gambar 5.</w:t>
      </w:r>
      <w:proofErr w:type="gramEnd"/>
      <w:r>
        <w:t xml:space="preserve"> </w:t>
      </w:r>
      <w:r w:rsidR="00D93194">
        <w:rPr>
          <w:noProof/>
        </w:rPr>
        <w:fldChar w:fldCharType="begin"/>
      </w:r>
      <w:r w:rsidR="00D93194">
        <w:rPr>
          <w:noProof/>
        </w:rPr>
        <w:instrText xml:space="preserve"> SEQ Gambar_5. \* ARABIC </w:instrText>
      </w:r>
      <w:r w:rsidR="00D93194">
        <w:rPr>
          <w:noProof/>
        </w:rPr>
        <w:fldChar w:fldCharType="separate"/>
      </w:r>
      <w:proofErr w:type="gramStart"/>
      <w:r>
        <w:rPr>
          <w:noProof/>
        </w:rPr>
        <w:t>11</w:t>
      </w:r>
      <w:r w:rsidR="00D93194">
        <w:rPr>
          <w:noProof/>
        </w:rPr>
        <w:fldChar w:fldCharType="end"/>
      </w:r>
      <w:r>
        <w:t xml:space="preserve"> </w:t>
      </w:r>
      <w:r w:rsidR="00382155">
        <w:rPr>
          <w:b w:val="0"/>
        </w:rPr>
        <w:t>Halaman Perubahan Password</w:t>
      </w:r>
      <w:bookmarkEnd w:id="140"/>
      <w:proofErr w:type="gramEnd"/>
    </w:p>
    <w:p w14:paraId="1F53BBC0" w14:textId="45861874" w:rsidR="00382155" w:rsidRPr="00382155" w:rsidRDefault="00382155" w:rsidP="00382155">
      <w:pPr>
        <w:ind w:firstLine="851"/>
      </w:pPr>
      <w:proofErr w:type="gramStart"/>
      <w:r>
        <w:t xml:space="preserve">Gambar </w:t>
      </w:r>
      <w:r w:rsidR="003A5B61">
        <w:t>5</w:t>
      </w:r>
      <w:r>
        <w:t xml:space="preserve">.11 adalah tampilan dari halaman untuk melakukan perubahan </w:t>
      </w:r>
      <w:r w:rsidRPr="00382155">
        <w:rPr>
          <w:i/>
        </w:rPr>
        <w:t>password</w:t>
      </w:r>
      <w:r>
        <w:t>.</w:t>
      </w:r>
      <w:proofErr w:type="gramEnd"/>
      <w:r>
        <w:t xml:space="preserve"> </w:t>
      </w:r>
      <w:proofErr w:type="gramStart"/>
      <w:r w:rsidRPr="00382155">
        <w:rPr>
          <w:i/>
        </w:rPr>
        <w:t>Field</w:t>
      </w:r>
      <w:r>
        <w:t xml:space="preserve"> yang dibutuhkan adalah </w:t>
      </w:r>
      <w:r w:rsidRPr="00382155">
        <w:rPr>
          <w:i/>
        </w:rPr>
        <w:t>password</w:t>
      </w:r>
      <w:r>
        <w:t xml:space="preserve"> lama dan </w:t>
      </w:r>
      <w:r w:rsidRPr="00382155">
        <w:rPr>
          <w:i/>
        </w:rPr>
        <w:t>password</w:t>
      </w:r>
      <w:r>
        <w:t xml:space="preserve"> baru.</w:t>
      </w:r>
      <w:proofErr w:type="gramEnd"/>
    </w:p>
    <w:p w14:paraId="01C597D4" w14:textId="77777777" w:rsidR="00B3591D" w:rsidRDefault="00B3591D" w:rsidP="00B3591D"/>
    <w:p w14:paraId="40E73564" w14:textId="77777777" w:rsidR="001D03AC" w:rsidRDefault="001D03AC" w:rsidP="001D03AC">
      <w:pPr>
        <w:pStyle w:val="Heading2"/>
        <w:numPr>
          <w:ilvl w:val="1"/>
          <w:numId w:val="38"/>
        </w:numPr>
        <w:ind w:left="851" w:hanging="851"/>
      </w:pPr>
      <w:r>
        <w:t>Implementasi Mata Kuliah dengan Magang Industri</w:t>
      </w:r>
    </w:p>
    <w:p w14:paraId="00F81393" w14:textId="77777777" w:rsidR="001D03AC" w:rsidRPr="00622D48" w:rsidRDefault="001D03AC" w:rsidP="001D03AC">
      <w:pPr>
        <w:ind w:firstLine="851"/>
      </w:pPr>
      <w:r>
        <w:t xml:space="preserve">Implementasi Mata Kuliah dengan Magang Industri adalah gagasan yang akan digunakan pada aplikasi yang berkaitan dengan mata kuliah yang diambil yaitu </w:t>
      </w:r>
      <w:proofErr w:type="gramStart"/>
      <w:r>
        <w:t>ERP(</w:t>
      </w:r>
      <w:proofErr w:type="gramEnd"/>
      <w:r w:rsidRPr="00622D48">
        <w:rPr>
          <w:i/>
        </w:rPr>
        <w:t>Enterprise Resource Planning</w:t>
      </w:r>
      <w:r>
        <w:t>),</w:t>
      </w:r>
      <w:r w:rsidRPr="00180477">
        <w:t xml:space="preserve"> </w:t>
      </w:r>
      <w:r>
        <w:t>MCA(</w:t>
      </w:r>
      <w:r w:rsidRPr="00622D48">
        <w:rPr>
          <w:i/>
        </w:rPr>
        <w:t>Multi Channel Access</w:t>
      </w:r>
      <w:r>
        <w:t xml:space="preserve">) dan </w:t>
      </w:r>
      <w:r w:rsidRPr="00622D48">
        <w:rPr>
          <w:i/>
        </w:rPr>
        <w:t>System Administration</w:t>
      </w:r>
      <w:r>
        <w:t>.</w:t>
      </w:r>
    </w:p>
    <w:p w14:paraId="4813A480" w14:textId="77777777" w:rsidR="001D03AC" w:rsidRDefault="001D03AC" w:rsidP="001D03AC">
      <w:pPr>
        <w:pStyle w:val="Heading3"/>
        <w:numPr>
          <w:ilvl w:val="2"/>
          <w:numId w:val="39"/>
        </w:numPr>
        <w:ind w:left="851" w:hanging="851"/>
      </w:pPr>
      <w:r>
        <w:t>Implementasi Mata Kuliah ERP</w:t>
      </w:r>
    </w:p>
    <w:p w14:paraId="349AA1E3" w14:textId="77777777" w:rsidR="001D03AC" w:rsidRDefault="001D03AC" w:rsidP="001D03AC">
      <w:pPr>
        <w:ind w:firstLine="851"/>
      </w:pPr>
      <w:r w:rsidRPr="00622D48">
        <w:t xml:space="preserve">Gagasan atau ide yang dapat diterapkan untuk mengimplementasikan matakuliah ERP pada projek SIDILAN adalah dengan menambahkan fitur </w:t>
      </w:r>
      <w:proofErr w:type="gramStart"/>
      <w:r w:rsidRPr="00622D48">
        <w:t>TTE(</w:t>
      </w:r>
      <w:proofErr w:type="gramEnd"/>
      <w:r w:rsidRPr="00622D48">
        <w:t>Tanda Tangan Elektronik) pada pengajuan surat keterangan di lingkungan desa sehingga bisa meningkatkan e</w:t>
      </w:r>
      <w:r>
        <w:t>fisiensi sumber daya waktu untuk melakukan pengajuan.</w:t>
      </w:r>
    </w:p>
    <w:p w14:paraId="2B41492C" w14:textId="77777777" w:rsidR="001D03AC" w:rsidRDefault="001D03AC" w:rsidP="001D03AC">
      <w:pPr>
        <w:ind w:firstLine="851"/>
      </w:pPr>
      <w:proofErr w:type="gramStart"/>
      <w:r>
        <w:t>Tanda Tangan pada suatu dokumen berfungsi untuk memberikan bukti verifikasi terhadap suatu dokumen yang ditandatangani.</w:t>
      </w:r>
      <w:proofErr w:type="gramEnd"/>
      <w:r>
        <w:t xml:space="preserve"> Jadi Tanda Tangan Elektronik memiliki fungsi yang </w:t>
      </w:r>
      <w:proofErr w:type="gramStart"/>
      <w:r>
        <w:t>sama</w:t>
      </w:r>
      <w:proofErr w:type="gramEnd"/>
      <w:r>
        <w:t xml:space="preserve"> seperti Tanda Tangan manual, perbedaannya terletak pada mekanisme pemberian tanda tangan. </w:t>
      </w:r>
      <w:proofErr w:type="gramStart"/>
      <w:r>
        <w:t xml:space="preserve">Tanda Tangan Elektronik bekerja dengan mekanisme kriptografi asimetrik yang menggunakan </w:t>
      </w:r>
      <w:r>
        <w:lastRenderedPageBreak/>
        <w:t>infrastruktur kunci privat.</w:t>
      </w:r>
      <w:proofErr w:type="gramEnd"/>
      <w:r>
        <w:t xml:space="preserve"> </w:t>
      </w:r>
      <w:proofErr w:type="gramStart"/>
      <w:r>
        <w:t>Karena menggunakan infrastruktur kunci private, maka setiap dokumen yang telah ditandatangani secara elektronik pasti memilik pasangan kunci privat dan kunci publik.</w:t>
      </w:r>
      <w:proofErr w:type="gramEnd"/>
      <w:r>
        <w:t xml:space="preserve"> </w:t>
      </w:r>
      <w:proofErr w:type="gramStart"/>
      <w:r>
        <w:t>Kunci privat hanya dikuasai oleh penanda tangan dokumen dan kunci publik dapat digunakan oleh pihak manapun untuk melakukan validasi dokumen.</w:t>
      </w:r>
      <w:proofErr w:type="gramEnd"/>
      <w:r>
        <w:t xml:space="preserve"> </w:t>
      </w:r>
      <w:proofErr w:type="gramStart"/>
      <w:r>
        <w:t>Pihak yang menerbitkan pasangan kunci elektonik dan sertifikat elektronik disebut dengan penyelenggara sertifikasi elektronik.</w:t>
      </w:r>
      <w:proofErr w:type="gramEnd"/>
    </w:p>
    <w:p w14:paraId="02A0F04F" w14:textId="77777777" w:rsidR="001D03AC" w:rsidRDefault="001D03AC" w:rsidP="001D03AC">
      <w:pPr>
        <w:ind w:firstLine="851"/>
      </w:pPr>
      <w:r>
        <w:t xml:space="preserve">Ada banyak penyelenggara sertifikasi elektronik di Indonesia, salah satunya yang sering digunakan di lingkungan pemerintahan adalah </w:t>
      </w:r>
      <w:proofErr w:type="gramStart"/>
      <w:r>
        <w:t>BSrE(</w:t>
      </w:r>
      <w:proofErr w:type="gramEnd"/>
      <w:r>
        <w:t xml:space="preserve">Balai Sertifikasi Elektronik). </w:t>
      </w:r>
      <w:proofErr w:type="gramStart"/>
      <w:r w:rsidRPr="00B45C7B">
        <w:t>Balai Sertifikasi Elektronik (BSrE) merupakan unit pelaksana teknis di Badan Siber dan Sandi Negara (BSSN) yang mempunyai tugas melaksanakan pemberian layanan penerbitan dan pengelolaan sertifikat elektronik.</w:t>
      </w:r>
      <w:proofErr w:type="gramEnd"/>
      <w:r w:rsidRPr="00B45C7B">
        <w:t xml:space="preserve"> </w:t>
      </w:r>
      <w:proofErr w:type="gramStart"/>
      <w:r w:rsidRPr="00B45C7B">
        <w:t>Dasar pembentukan BSrE terdapat pada Peraturan Kepala Lembaga Sandi Negara Nomor 15 Tahun 2016 tentang Organisasi dan Tata Kerja Balai Sertifikasi Elektronik.</w:t>
      </w:r>
      <w:proofErr w:type="gramEnd"/>
    </w:p>
    <w:p w14:paraId="732FB993" w14:textId="77777777" w:rsidR="001D03AC" w:rsidRDefault="001D03AC" w:rsidP="001D03AC">
      <w:pPr>
        <w:ind w:firstLine="851"/>
      </w:pPr>
      <w:r>
        <w:t xml:space="preserve">Jadi, diharapkan dengan melakukan implementasi </w:t>
      </w:r>
      <w:proofErr w:type="gramStart"/>
      <w:r>
        <w:t>TTE(</w:t>
      </w:r>
      <w:proofErr w:type="gramEnd"/>
      <w:r>
        <w:t>Tanda Tangan Elektronik) bisa mempersingkat waktu yang dibutuhkan untuk menyelesaikan proses pengajuan surat keterangan di lingkungan desa.</w:t>
      </w:r>
    </w:p>
    <w:p w14:paraId="08EF230F" w14:textId="77777777" w:rsidR="001D03AC" w:rsidRPr="00622D48" w:rsidRDefault="001D03AC" w:rsidP="001D03AC">
      <w:pPr>
        <w:ind w:firstLine="851"/>
      </w:pPr>
    </w:p>
    <w:p w14:paraId="5920BB28" w14:textId="77777777" w:rsidR="001D03AC" w:rsidRDefault="001D03AC" w:rsidP="001D03AC">
      <w:pPr>
        <w:pStyle w:val="Heading3"/>
        <w:numPr>
          <w:ilvl w:val="2"/>
          <w:numId w:val="39"/>
        </w:numPr>
        <w:ind w:left="851" w:hanging="851"/>
      </w:pPr>
      <w:r>
        <w:t>Implementasi Mata Kuliah MCA</w:t>
      </w:r>
    </w:p>
    <w:p w14:paraId="57B8DD06" w14:textId="77777777" w:rsidR="001D03AC" w:rsidRDefault="001D03AC" w:rsidP="001D03AC">
      <w:pPr>
        <w:ind w:firstLine="851"/>
      </w:pPr>
      <w:r w:rsidRPr="00295694">
        <w:t xml:space="preserve">Gagasan atau ide yang dapat diterapkan untuk mengimplementasikan matakuliah MCA pada projek SIDILAN adalah membuat fitur </w:t>
      </w:r>
      <w:r w:rsidRPr="001D03AC">
        <w:rPr>
          <w:i/>
        </w:rPr>
        <w:t>chatbot</w:t>
      </w:r>
      <w:r w:rsidRPr="00295694">
        <w:t xml:space="preserve"> telegram untuk beberapa pengajuan yang tidak membutuhkan banyak input form misalnya pengajuan KTP yang hanya membutuhkan upload file KK dan Surat Pengantar dari desa.</w:t>
      </w:r>
    </w:p>
    <w:p w14:paraId="6A0413CE" w14:textId="77777777" w:rsidR="001D03AC" w:rsidRDefault="001D03AC" w:rsidP="001D03AC">
      <w:pPr>
        <w:ind w:firstLine="851"/>
      </w:pPr>
      <w:r>
        <w:t xml:space="preserve">Perluasan akses suatu sistem informasi eksisting dapat dilakukan dengan beberapa </w:t>
      </w:r>
      <w:proofErr w:type="gramStart"/>
      <w:r>
        <w:t>cara</w:t>
      </w:r>
      <w:proofErr w:type="gramEnd"/>
      <w:r>
        <w:t xml:space="preserve">, salah satunya adalah dengan menambahkan </w:t>
      </w:r>
      <w:r w:rsidRPr="001D03AC">
        <w:rPr>
          <w:i/>
        </w:rPr>
        <w:t>chatbot</w:t>
      </w:r>
      <w:r>
        <w:t xml:space="preserve"> yang terhubung dengan sistem informasi. </w:t>
      </w:r>
      <w:r w:rsidRPr="001D03AC">
        <w:rPr>
          <w:i/>
        </w:rPr>
        <w:t>Chatbot</w:t>
      </w:r>
      <w:r>
        <w:t xml:space="preserve"> adalah suatu program komputer yang berisi beberapa set aturan tertentu untuk suatu melakukan analisis terhadap suatu masalah spesifik dan memberikan respon melalui aplikasi </w:t>
      </w:r>
      <w:r w:rsidRPr="001D03AC">
        <w:rPr>
          <w:i/>
        </w:rPr>
        <w:t>chatting</w:t>
      </w:r>
      <w:r>
        <w:t xml:space="preserve">. Selain dengan memberikan set aturan, </w:t>
      </w:r>
      <w:r w:rsidRPr="001D03AC">
        <w:rPr>
          <w:i/>
        </w:rPr>
        <w:t>chatbot</w:t>
      </w:r>
      <w:r>
        <w:t xml:space="preserve"> juga dapat dibuat dengan menanamkan AI sehingga pada masalah-masalah tertentu bisa memberikan respon yang lebih </w:t>
      </w:r>
      <w:r>
        <w:lastRenderedPageBreak/>
        <w:t xml:space="preserve">rasional dan manusiawi. </w:t>
      </w:r>
      <w:proofErr w:type="gramStart"/>
      <w:r>
        <w:t xml:space="preserve">Karena </w:t>
      </w:r>
      <w:r w:rsidRPr="001D03AC">
        <w:rPr>
          <w:i/>
        </w:rPr>
        <w:t>chatbot</w:t>
      </w:r>
      <w:r>
        <w:t xml:space="preserve"> adalah program komputer tentunya chatbot dapat berkomunikasi dengan sistem informasi lainnya melalui protokol HTTP.</w:t>
      </w:r>
      <w:proofErr w:type="gramEnd"/>
    </w:p>
    <w:p w14:paraId="3978C3DE" w14:textId="77777777" w:rsidR="001D03AC" w:rsidRDefault="001D03AC" w:rsidP="001D03AC">
      <w:pPr>
        <w:ind w:firstLine="851"/>
      </w:pPr>
      <w:r>
        <w:t xml:space="preserve">Jadi, fitur chatbot dalam aplikasi SIDILAN dapat digunakan untuk membuat pengajuan yang tidak membutuhkan banyak input seperti pengajuan penerbitan KTP baru. Pengajuan ini hanya memerlukan </w:t>
      </w:r>
      <w:r w:rsidRPr="001D03AC">
        <w:rPr>
          <w:i/>
        </w:rPr>
        <w:t>upload file</w:t>
      </w:r>
      <w:r>
        <w:t xml:space="preserve"> KK dan Surat Pengantar dari desa. Setelah melakukan </w:t>
      </w:r>
      <w:r w:rsidRPr="001D03AC">
        <w:rPr>
          <w:i/>
        </w:rPr>
        <w:t>upload file</w:t>
      </w:r>
      <w:r>
        <w:t xml:space="preserve"> pada </w:t>
      </w:r>
      <w:r w:rsidRPr="001D03AC">
        <w:rPr>
          <w:i/>
        </w:rPr>
        <w:t>chatbot</w:t>
      </w:r>
      <w:r>
        <w:t>, SIDILAN dapat memproses pengajuan tersebut.</w:t>
      </w:r>
    </w:p>
    <w:p w14:paraId="68FEE30E" w14:textId="77777777" w:rsidR="001D03AC" w:rsidRPr="00622D48" w:rsidRDefault="001D03AC" w:rsidP="001D03AC">
      <w:pPr>
        <w:ind w:firstLine="851"/>
      </w:pPr>
    </w:p>
    <w:p w14:paraId="15596DE6" w14:textId="77777777" w:rsidR="001D03AC" w:rsidRPr="00622D48" w:rsidRDefault="001D03AC" w:rsidP="001D03AC">
      <w:pPr>
        <w:pStyle w:val="Heading3"/>
        <w:numPr>
          <w:ilvl w:val="2"/>
          <w:numId w:val="39"/>
        </w:numPr>
        <w:ind w:left="851" w:hanging="851"/>
      </w:pPr>
      <w:r>
        <w:t>Implementasi Mata Kuliah System Administration</w:t>
      </w:r>
    </w:p>
    <w:p w14:paraId="22D9D3EB" w14:textId="77777777" w:rsidR="001D03AC" w:rsidRDefault="001D03AC" w:rsidP="001D03AC">
      <w:pPr>
        <w:ind w:firstLine="851"/>
      </w:pPr>
      <w:r w:rsidRPr="00295694">
        <w:t xml:space="preserve">Gagasan atau ide yang dapat diterapkan untuk mengimplementasikan matakuliah </w:t>
      </w:r>
      <w:r w:rsidRPr="001D03AC">
        <w:rPr>
          <w:i/>
        </w:rPr>
        <w:t>System Administration</w:t>
      </w:r>
      <w:r w:rsidRPr="00295694">
        <w:t xml:space="preserve"> pada projek SIDILAN adalah dengan melakukan </w:t>
      </w:r>
      <w:r w:rsidRPr="001D03AC">
        <w:rPr>
          <w:i/>
        </w:rPr>
        <w:t>deploy</w:t>
      </w:r>
      <w:r w:rsidRPr="00295694">
        <w:t xml:space="preserve"> aplikasi di server milik Kominfo Gianyar dan memberikan domain resmi Pemerintah Kabupaten Gianyar.</w:t>
      </w:r>
    </w:p>
    <w:p w14:paraId="19A39D2A" w14:textId="7F8FECE4" w:rsidR="001D03AC" w:rsidRDefault="001D03AC" w:rsidP="001D03AC">
      <w:pPr>
        <w:ind w:firstLine="851"/>
      </w:pPr>
      <w:bookmarkStart w:id="141" w:name="_GoBack"/>
      <w:r w:rsidRPr="00DD01DC">
        <w:rPr>
          <w:i/>
        </w:rPr>
        <w:t>Deployment</w:t>
      </w:r>
      <w:r>
        <w:t xml:space="preserve"> </w:t>
      </w:r>
      <w:bookmarkEnd w:id="141"/>
      <w:r>
        <w:t xml:space="preserve">adalah proses penyebaran aplikasi yang sudah dikerjakan kepada publik. Ada beragam </w:t>
      </w:r>
      <w:proofErr w:type="gramStart"/>
      <w:r>
        <w:t>cara</w:t>
      </w:r>
      <w:proofErr w:type="gramEnd"/>
      <w:r>
        <w:t xml:space="preserve"> untuk melakukan </w:t>
      </w:r>
      <w:r w:rsidRPr="001D03AC">
        <w:rPr>
          <w:i/>
        </w:rPr>
        <w:t>deployment</w:t>
      </w:r>
      <w:r>
        <w:t xml:space="preserve"> aplikasi tergantung dari jenis aplikasi. </w:t>
      </w:r>
      <w:proofErr w:type="gramStart"/>
      <w:r>
        <w:t xml:space="preserve">Umunya, </w:t>
      </w:r>
      <w:r w:rsidRPr="001D03AC">
        <w:rPr>
          <w:i/>
        </w:rPr>
        <w:t>deployment</w:t>
      </w:r>
      <w:r>
        <w:t xml:space="preserve"> untuk aplikasi web adalah dengan melakukan </w:t>
      </w:r>
      <w:r w:rsidRPr="001D03AC">
        <w:rPr>
          <w:i/>
        </w:rPr>
        <w:t>hosting</w:t>
      </w:r>
      <w:r>
        <w:t xml:space="preserve"> pada server dan deployment untuk aplikasi mobile adalah dengan melakukan </w:t>
      </w:r>
      <w:r w:rsidRPr="001D03AC">
        <w:rPr>
          <w:i/>
        </w:rPr>
        <w:t>update</w:t>
      </w:r>
      <w:r>
        <w:t xml:space="preserve"> versi di </w:t>
      </w:r>
      <w:r w:rsidRPr="001D03AC">
        <w:rPr>
          <w:i/>
        </w:rPr>
        <w:t>appstore</w:t>
      </w:r>
      <w:r>
        <w:t xml:space="preserve"> dan </w:t>
      </w:r>
      <w:r w:rsidRPr="001D03AC">
        <w:rPr>
          <w:i/>
        </w:rPr>
        <w:t>playstore</w:t>
      </w:r>
      <w:r>
        <w:t>.</w:t>
      </w:r>
      <w:proofErr w:type="gramEnd"/>
      <w:r>
        <w:t xml:space="preserve"> Pada proses </w:t>
      </w:r>
      <w:r w:rsidRPr="001D03AC">
        <w:rPr>
          <w:i/>
        </w:rPr>
        <w:t>deployment</w:t>
      </w:r>
      <w:r>
        <w:t xml:space="preserve"> sering ditemui </w:t>
      </w:r>
      <w:r w:rsidRPr="001D03AC">
        <w:rPr>
          <w:i/>
        </w:rPr>
        <w:t>error</w:t>
      </w:r>
      <w:r>
        <w:t xml:space="preserve"> yang tidak didapatkan ketika proses pengembangan aplikasi misalnya yang umumnya terjadi </w:t>
      </w:r>
      <w:r w:rsidRPr="001D03AC">
        <w:rPr>
          <w:i/>
        </w:rPr>
        <w:t>file permission</w:t>
      </w:r>
      <w:r>
        <w:t xml:space="preserve"> yang tidak tepat yang menyebabkan </w:t>
      </w:r>
      <w:r w:rsidRPr="001D03AC">
        <w:rPr>
          <w:i/>
        </w:rPr>
        <w:t>file</w:t>
      </w:r>
      <w:r>
        <w:t xml:space="preserve"> tidak bisa diakses oleh publik. </w:t>
      </w:r>
      <w:r>
        <w:rPr>
          <w:i/>
        </w:rPr>
        <w:t>Best practic</w:t>
      </w:r>
      <w:r w:rsidRPr="001D03AC">
        <w:rPr>
          <w:i/>
        </w:rPr>
        <w:t>e</w:t>
      </w:r>
      <w:r>
        <w:t xml:space="preserve"> untuk melakukan </w:t>
      </w:r>
      <w:r w:rsidRPr="001D03AC">
        <w:rPr>
          <w:i/>
        </w:rPr>
        <w:t>deployment</w:t>
      </w:r>
      <w:r>
        <w:t xml:space="preserve"> aplikasi adalah dengan membuat diagram </w:t>
      </w:r>
      <w:r w:rsidRPr="001D03AC">
        <w:rPr>
          <w:i/>
        </w:rPr>
        <w:t>deployment</w:t>
      </w:r>
      <w:r>
        <w:t xml:space="preserve"> sehingga kita bisa melakukan pengaturan pada </w:t>
      </w:r>
      <w:r w:rsidRPr="001D03AC">
        <w:rPr>
          <w:i/>
        </w:rPr>
        <w:t>file</w:t>
      </w:r>
      <w:r>
        <w:t xml:space="preserve"> yang tepat pada urutan yang tepat.</w:t>
      </w:r>
    </w:p>
    <w:p w14:paraId="34D10FFA" w14:textId="77777777" w:rsidR="001D03AC" w:rsidRDefault="001D03AC" w:rsidP="001D03AC">
      <w:pPr>
        <w:ind w:firstLine="851"/>
      </w:pPr>
      <w:proofErr w:type="gramStart"/>
      <w:r>
        <w:t xml:space="preserve">Selain </w:t>
      </w:r>
      <w:r w:rsidRPr="001D03AC">
        <w:rPr>
          <w:i/>
        </w:rPr>
        <w:t>deployment</w:t>
      </w:r>
      <w:r>
        <w:t>, memberikan domain resmi pada aplikasi juga penting karena dengan adanya domain resmi pada aplikasi web dapat meningkatkan kepercayaan publik untuk menggunakan aplikasi yang telah dibuat.</w:t>
      </w:r>
      <w:proofErr w:type="gramEnd"/>
      <w:r>
        <w:t xml:space="preserve"> </w:t>
      </w:r>
      <w:proofErr w:type="gramStart"/>
      <w:r>
        <w:t>Domain resmi Kabupaten Gianyar adalah gianyarkab.go.id.</w:t>
      </w:r>
      <w:proofErr w:type="gramEnd"/>
      <w:r>
        <w:t xml:space="preserve"> </w:t>
      </w:r>
      <w:proofErr w:type="gramStart"/>
      <w:r>
        <w:t>Karena aplikasi resmi milik Pemerintah Kabupaten Gianyar ada banyak, setiap aplikasi dibedakan menggunakan subdomain.</w:t>
      </w:r>
      <w:proofErr w:type="gramEnd"/>
      <w:r>
        <w:t xml:space="preserve"> </w:t>
      </w:r>
      <w:proofErr w:type="gramStart"/>
      <w:r>
        <w:t xml:space="preserve">Contohnya aplikasi Data Sosial Kabupaten Gianyar beralamat di </w:t>
      </w:r>
      <w:hyperlink r:id="rId36" w:history="1">
        <w:r w:rsidRPr="00837626">
          <w:rPr>
            <w:rStyle w:val="Hyperlink"/>
          </w:rPr>
          <w:t>http://datasosial.gianyarkab.go.id/</w:t>
        </w:r>
      </w:hyperlink>
      <w:r>
        <w:t>.</w:t>
      </w:r>
      <w:proofErr w:type="gramEnd"/>
    </w:p>
    <w:p w14:paraId="535EBABE" w14:textId="77777777" w:rsidR="001D03AC" w:rsidRDefault="001D03AC" w:rsidP="001D03AC">
      <w:pPr>
        <w:ind w:firstLine="851"/>
      </w:pPr>
      <w:r>
        <w:lastRenderedPageBreak/>
        <w:t xml:space="preserve">Jadi diharapkan aplikasi SIDILAN dapat di </w:t>
      </w:r>
      <w:r w:rsidRPr="001D03AC">
        <w:rPr>
          <w:i/>
        </w:rPr>
        <w:t>deploy</w:t>
      </w:r>
      <w:r>
        <w:t xml:space="preserve"> di server milik Diskominfo Gianyar dan diberikan domain resmi aplikasi di lingkungan Kabupaten Gianyar yaitu </w:t>
      </w:r>
      <w:hyperlink r:id="rId37" w:history="1">
        <w:r w:rsidRPr="00837626">
          <w:rPr>
            <w:rStyle w:val="Hyperlink"/>
          </w:rPr>
          <w:t>http://sidilan.gianyarkab.go.id/</w:t>
        </w:r>
      </w:hyperlink>
      <w:r>
        <w:t xml:space="preserve"> sehingga masyarakat tidak perlu ragu melakukan input data kependudukan miliknya di aplikasi SIDILAN.</w:t>
      </w:r>
    </w:p>
    <w:p w14:paraId="145E3E71" w14:textId="77777777" w:rsidR="00B3591D" w:rsidRDefault="00B3591D" w:rsidP="00B3591D"/>
    <w:p w14:paraId="7E8E1EC9" w14:textId="77777777" w:rsidR="00B3591D" w:rsidRDefault="00B3591D" w:rsidP="00B3591D"/>
    <w:p w14:paraId="2D3FFC88" w14:textId="77777777" w:rsidR="00B3591D" w:rsidRDefault="00B3591D" w:rsidP="00B3591D"/>
    <w:p w14:paraId="0AC7BC76" w14:textId="77777777" w:rsidR="00B3591D" w:rsidRDefault="00B3591D" w:rsidP="00B3591D"/>
    <w:p w14:paraId="2B95A02F" w14:textId="77777777" w:rsidR="00B3591D" w:rsidRDefault="00B3591D" w:rsidP="00B3591D"/>
    <w:p w14:paraId="262EF016" w14:textId="77777777" w:rsidR="00B3591D" w:rsidRDefault="00B3591D" w:rsidP="00B3591D"/>
    <w:p w14:paraId="71BD3AA1" w14:textId="77777777" w:rsidR="00B3591D" w:rsidRDefault="00B3591D" w:rsidP="00B3591D"/>
    <w:p w14:paraId="037F2D00" w14:textId="77777777" w:rsidR="00B3591D" w:rsidRDefault="00B3591D" w:rsidP="00B3591D"/>
    <w:p w14:paraId="40EE0BE0" w14:textId="77777777" w:rsidR="00B3591D" w:rsidRDefault="00B3591D" w:rsidP="00B3591D"/>
    <w:p w14:paraId="074A7708" w14:textId="77777777" w:rsidR="00B3591D" w:rsidRDefault="00B3591D" w:rsidP="00B3591D"/>
    <w:p w14:paraId="4EC51B89" w14:textId="77777777" w:rsidR="00B3591D" w:rsidRDefault="00B3591D" w:rsidP="00B3591D"/>
    <w:p w14:paraId="7ABE485C" w14:textId="77777777" w:rsidR="00B3591D" w:rsidRDefault="00B3591D" w:rsidP="00B3591D"/>
    <w:p w14:paraId="4DEA3197" w14:textId="77777777" w:rsidR="00A16427" w:rsidRDefault="00A16427" w:rsidP="00A16427">
      <w:pPr>
        <w:pStyle w:val="Heading1"/>
        <w:jc w:val="both"/>
        <w:sectPr w:rsidR="00A16427" w:rsidSect="00556435">
          <w:pgSz w:w="11906" w:h="16838" w:code="9"/>
          <w:pgMar w:top="1872" w:right="1872" w:bottom="1872" w:left="2016" w:header="567" w:footer="567" w:gutter="0"/>
          <w:cols w:space="720"/>
          <w:titlePg/>
          <w:docGrid w:linePitch="360"/>
        </w:sectPr>
      </w:pPr>
    </w:p>
    <w:p w14:paraId="6160D16C" w14:textId="30587E18" w:rsidR="00742389" w:rsidRDefault="00742389" w:rsidP="00A16427">
      <w:pPr>
        <w:pStyle w:val="Heading1"/>
      </w:pPr>
      <w:bookmarkStart w:id="142" w:name="_Toc61213522"/>
      <w:r>
        <w:lastRenderedPageBreak/>
        <w:t xml:space="preserve">BAB </w:t>
      </w:r>
      <w:r w:rsidR="00F74353">
        <w:rPr>
          <w:lang w:val="id-ID"/>
        </w:rPr>
        <w:t>VI</w:t>
      </w:r>
      <w:r>
        <w:br/>
        <w:t>KESIMPULAN DAN SARAN</w:t>
      </w:r>
      <w:bookmarkEnd w:id="142"/>
    </w:p>
    <w:p w14:paraId="345B6648" w14:textId="77777777" w:rsidR="00742389" w:rsidRPr="00742389" w:rsidRDefault="00742389" w:rsidP="00742389"/>
    <w:p w14:paraId="22493520" w14:textId="52F3B4C0" w:rsidR="00742389" w:rsidRDefault="00742389" w:rsidP="00975C07">
      <w:pPr>
        <w:pStyle w:val="Heading2"/>
        <w:numPr>
          <w:ilvl w:val="0"/>
          <w:numId w:val="19"/>
        </w:numPr>
        <w:ind w:left="851" w:hanging="851"/>
        <w:rPr>
          <w:rFonts w:eastAsia="Times New Roman" w:cs="Times New Roman"/>
          <w:szCs w:val="24"/>
        </w:rPr>
      </w:pPr>
      <w:bookmarkStart w:id="143" w:name="_Toc61213523"/>
      <w:r>
        <w:rPr>
          <w:rFonts w:eastAsia="Times New Roman" w:cs="Times New Roman"/>
          <w:szCs w:val="24"/>
        </w:rPr>
        <w:t>Kesimpulan</w:t>
      </w:r>
      <w:bookmarkEnd w:id="143"/>
    </w:p>
    <w:p w14:paraId="3C51FC4A" w14:textId="2BF5DB97" w:rsidR="00975C07" w:rsidRDefault="00E16807" w:rsidP="00975C07">
      <w:pPr>
        <w:ind w:firstLine="851"/>
      </w:pPr>
      <w:r>
        <w:t xml:space="preserve">Berdasarkan penelitian yang telah dilakukan, kesimpulan yang dapat ditarik adalah sudah saatnya melakukan digitalisasi </w:t>
      </w:r>
      <w:r w:rsidRPr="001D03AC">
        <w:rPr>
          <w:i/>
        </w:rPr>
        <w:t>form-form</w:t>
      </w:r>
      <w:r>
        <w:t xml:space="preserve"> yang dibutuhkan untuk melakukan pengajuan penerbitan berkas-berkas catatan sipil misalnya </w:t>
      </w:r>
      <w:r w:rsidRPr="001D03AC">
        <w:rPr>
          <w:i/>
        </w:rPr>
        <w:t>form</w:t>
      </w:r>
      <w:r>
        <w:t xml:space="preserve"> F-1.01, form F-2.01, form F-2.02 dan </w:t>
      </w:r>
      <w:proofErr w:type="gramStart"/>
      <w:r>
        <w:t>lain</w:t>
      </w:r>
      <w:proofErr w:type="gramEnd"/>
      <w:r>
        <w:t xml:space="preserve"> lain. Karena </w:t>
      </w:r>
      <w:r w:rsidRPr="001D03AC">
        <w:rPr>
          <w:i/>
        </w:rPr>
        <w:t>field-field</w:t>
      </w:r>
      <w:r>
        <w:t xml:space="preserve"> yang terdapat dalam </w:t>
      </w:r>
      <w:r w:rsidRPr="001D03AC">
        <w:rPr>
          <w:i/>
        </w:rPr>
        <w:t>form</w:t>
      </w:r>
      <w:r>
        <w:t xml:space="preserve"> sangat banyak dan disimpan dalam bentuk kertas fisik </w:t>
      </w:r>
      <w:proofErr w:type="gramStart"/>
      <w:r>
        <w:t>akan</w:t>
      </w:r>
      <w:proofErr w:type="gramEnd"/>
      <w:r>
        <w:t xml:space="preserve"> mengakibatkan data yang sulit diakses kembali oleh masyarakat, rentan terjadi kehilangan data karena kertas fisik yang tercecer dan membutuhkan ruang penyimpanan khusus. Dengan melakukan digitalisasi </w:t>
      </w:r>
      <w:r w:rsidRPr="001D03AC">
        <w:rPr>
          <w:i/>
        </w:rPr>
        <w:t>form</w:t>
      </w:r>
      <w:r>
        <w:t xml:space="preserve"> pencatatan sipil dapat mengatasi masalah </w:t>
      </w:r>
      <w:r w:rsidR="00312F1C">
        <w:t>kesulitan mengakses kembali data dan ruang penyimpanan khusus, hal ini juga dapat memberikan kontribusi terhadap penyebaran COVID-19 di Indonesia khususnya di Kabupaten Gianyar karena pengajuan penerbitan berkas-berkas pencatatan sipil dapat dibuat dari rumah.</w:t>
      </w:r>
      <w:r w:rsidR="002F39E5">
        <w:t xml:space="preserve"> Digitalisasi </w:t>
      </w:r>
      <w:r w:rsidR="002F39E5" w:rsidRPr="001D03AC">
        <w:rPr>
          <w:i/>
        </w:rPr>
        <w:t>form</w:t>
      </w:r>
      <w:r w:rsidR="002F39E5">
        <w:t xml:space="preserve"> dapat dilakukan dengan </w:t>
      </w:r>
      <w:proofErr w:type="gramStart"/>
      <w:r w:rsidR="002F39E5">
        <w:t>cara</w:t>
      </w:r>
      <w:proofErr w:type="gramEnd"/>
      <w:r w:rsidR="002F39E5">
        <w:t xml:space="preserve"> membuat elektronik baik berbasis web maupun </w:t>
      </w:r>
      <w:r w:rsidR="002F39E5" w:rsidRPr="001D03AC">
        <w:rPr>
          <w:i/>
        </w:rPr>
        <w:t>mobile</w:t>
      </w:r>
      <w:r w:rsidR="002F39E5">
        <w:t xml:space="preserve"> sehingga data tersimpan dalam bentuk data elektronik.</w:t>
      </w:r>
    </w:p>
    <w:p w14:paraId="647660AE" w14:textId="77777777" w:rsidR="00312F1C" w:rsidRPr="00975C07" w:rsidRDefault="00312F1C" w:rsidP="00975C07">
      <w:pPr>
        <w:ind w:firstLine="851"/>
      </w:pPr>
    </w:p>
    <w:p w14:paraId="3E250DCC" w14:textId="0634A4B7" w:rsidR="00742389" w:rsidRDefault="00742389" w:rsidP="00D3587D">
      <w:pPr>
        <w:pStyle w:val="Heading2"/>
        <w:numPr>
          <w:ilvl w:val="0"/>
          <w:numId w:val="19"/>
        </w:numPr>
        <w:ind w:left="851" w:hanging="851"/>
        <w:rPr>
          <w:rFonts w:eastAsia="Times New Roman" w:cs="Times New Roman"/>
          <w:szCs w:val="24"/>
        </w:rPr>
      </w:pPr>
      <w:bookmarkStart w:id="144" w:name="_Toc61213524"/>
      <w:r>
        <w:rPr>
          <w:rFonts w:eastAsia="Times New Roman" w:cs="Times New Roman"/>
          <w:szCs w:val="24"/>
        </w:rPr>
        <w:t>Saran</w:t>
      </w:r>
      <w:bookmarkEnd w:id="144"/>
    </w:p>
    <w:p w14:paraId="2C9FA92B" w14:textId="4C7C41DA" w:rsidR="00D3587D" w:rsidRDefault="00D3587D" w:rsidP="00D3587D">
      <w:pPr>
        <w:ind w:firstLine="851"/>
      </w:pPr>
      <w:proofErr w:type="gramStart"/>
      <w:r>
        <w:t>Berdasarkan pengalaman melakukan penelitian di lapangan mengenai pengembangan sistem informasi di lingkungan Pemerintah Kabupaten Gianyar.</w:t>
      </w:r>
      <w:proofErr w:type="gramEnd"/>
      <w:r>
        <w:t xml:space="preserve"> Pihak yang terlibat dalam pengembangan sistem dan menjadi entitas dalam sistem sebaiknya mengkomunikasikan kendala yang dialamai dan solusi yang diinginkan karena proses pengembangan sistem informasi tidak </w:t>
      </w:r>
      <w:proofErr w:type="gramStart"/>
      <w:r>
        <w:t>akan</w:t>
      </w:r>
      <w:proofErr w:type="gramEnd"/>
      <w:r>
        <w:t xml:space="preserve"> efektif jika ditengah jalan terjadi perubahan proses bisnis yang mengharuskan </w:t>
      </w:r>
      <w:r w:rsidR="00D32208">
        <w:t>mengubah sebagian besar codebase yang sudah selesai dikerjakan.</w:t>
      </w:r>
    </w:p>
    <w:p w14:paraId="0429A24D" w14:textId="77777777" w:rsidR="00D3587D" w:rsidRPr="00D3587D" w:rsidRDefault="00D3587D" w:rsidP="00D3587D">
      <w:pPr>
        <w:ind w:firstLine="851"/>
        <w:sectPr w:rsidR="00D3587D" w:rsidRPr="00D3587D" w:rsidSect="00556435">
          <w:pgSz w:w="11906" w:h="16838" w:code="9"/>
          <w:pgMar w:top="1872" w:right="1872" w:bottom="1872" w:left="2016" w:header="567" w:footer="567" w:gutter="0"/>
          <w:cols w:space="720"/>
          <w:titlePg/>
          <w:docGrid w:linePitch="360"/>
        </w:sectPr>
      </w:pPr>
    </w:p>
    <w:p w14:paraId="7ABE05AB" w14:textId="43981C05" w:rsidR="00742389" w:rsidRDefault="00742389" w:rsidP="008B4A5D">
      <w:pPr>
        <w:pStyle w:val="Heading1"/>
      </w:pPr>
      <w:bookmarkStart w:id="145" w:name="_Toc61213525"/>
      <w:r>
        <w:lastRenderedPageBreak/>
        <w:t>DAFTAR PUSTAKA</w:t>
      </w:r>
      <w:bookmarkEnd w:id="145"/>
    </w:p>
    <w:p w14:paraId="3D77B279" w14:textId="3406B0D0" w:rsidR="008B4A5D" w:rsidRDefault="008B4A5D" w:rsidP="008B4A5D"/>
    <w:p w14:paraId="7FB9E1C4" w14:textId="77777777" w:rsidR="008B4A5D" w:rsidRPr="008B4A5D" w:rsidRDefault="008B4A5D" w:rsidP="008B4A5D"/>
    <w:p w14:paraId="3339C201" w14:textId="77777777" w:rsidR="008B4A5D" w:rsidRDefault="008B4A5D" w:rsidP="008B4A5D">
      <w:pPr>
        <w:pStyle w:val="Bibliography"/>
        <w:ind w:left="851" w:hanging="851"/>
        <w:rPr>
          <w:noProof/>
          <w:szCs w:val="24"/>
        </w:rPr>
      </w:pPr>
      <w:r>
        <w:fldChar w:fldCharType="begin"/>
      </w:r>
      <w:r>
        <w:instrText xml:space="preserve"> BIBLIOGRAPHY  \l 1033 </w:instrText>
      </w:r>
      <w:r>
        <w:fldChar w:fldCharType="separate"/>
      </w:r>
      <w:r>
        <w:rPr>
          <w:noProof/>
        </w:rPr>
        <w:t xml:space="preserve">Basuki, A., 2010. </w:t>
      </w:r>
      <w:r>
        <w:rPr>
          <w:i/>
          <w:iCs/>
          <w:noProof/>
        </w:rPr>
        <w:t xml:space="preserve">Membangun Web Berbasis PHP dengan Framework Codeigniter. </w:t>
      </w:r>
      <w:r>
        <w:rPr>
          <w:noProof/>
        </w:rPr>
        <w:t>Yogyakarta: Lokomedia.</w:t>
      </w:r>
    </w:p>
    <w:p w14:paraId="49D4703D" w14:textId="77777777" w:rsidR="008B4A5D" w:rsidRDefault="008B4A5D" w:rsidP="008B4A5D">
      <w:pPr>
        <w:pStyle w:val="Bibliography"/>
        <w:ind w:left="851" w:hanging="851"/>
        <w:rPr>
          <w:noProof/>
        </w:rPr>
      </w:pPr>
      <w:r>
        <w:rPr>
          <w:noProof/>
        </w:rPr>
        <w:t xml:space="preserve">Setyaningrum, V., 2018. </w:t>
      </w:r>
      <w:r>
        <w:rPr>
          <w:i/>
          <w:iCs/>
          <w:noProof/>
        </w:rPr>
        <w:t xml:space="preserve">Web Framework, </w:t>
      </w:r>
      <w:r>
        <w:rPr>
          <w:noProof/>
        </w:rPr>
        <w:t>University of Technology, Yogyakarta: Course Hero.</w:t>
      </w:r>
    </w:p>
    <w:p w14:paraId="75E29FC3" w14:textId="77777777" w:rsidR="008B4A5D" w:rsidRDefault="008B4A5D" w:rsidP="008B4A5D">
      <w:pPr>
        <w:pStyle w:val="Bibliography"/>
        <w:ind w:left="851" w:hanging="851"/>
        <w:rPr>
          <w:noProof/>
        </w:rPr>
      </w:pPr>
      <w:r>
        <w:rPr>
          <w:noProof/>
        </w:rPr>
        <w:t xml:space="preserve">Simanjuntak, P. &amp; Kasnady, A., 2016. Analisis Model View Controller (MVC) pada Bahasa PHP. </w:t>
      </w:r>
      <w:r>
        <w:rPr>
          <w:i/>
          <w:iCs/>
          <w:noProof/>
        </w:rPr>
        <w:t xml:space="preserve">Jurnal ISD, </w:t>
      </w:r>
      <w:r>
        <w:rPr>
          <w:noProof/>
        </w:rPr>
        <w:t>pp. 56-66.</w:t>
      </w:r>
    </w:p>
    <w:p w14:paraId="1217E03F" w14:textId="77777777" w:rsidR="008B4A5D" w:rsidRDefault="008B4A5D" w:rsidP="008B4A5D">
      <w:pPr>
        <w:pStyle w:val="Bibliography"/>
        <w:ind w:left="851" w:hanging="851"/>
        <w:rPr>
          <w:noProof/>
        </w:rPr>
      </w:pPr>
      <w:r>
        <w:rPr>
          <w:noProof/>
        </w:rPr>
        <w:t xml:space="preserve">Suprapto, Yuwono, K. T., Sukardiyono, T. &amp; Dewanto, A., 2008. </w:t>
      </w:r>
      <w:r>
        <w:rPr>
          <w:i/>
          <w:iCs/>
          <w:noProof/>
        </w:rPr>
        <w:t xml:space="preserve">Bahasa Pemrograman. </w:t>
      </w:r>
      <w:r>
        <w:rPr>
          <w:noProof/>
        </w:rPr>
        <w:t>s.l.:Direktorat Pembinaan SMK.</w:t>
      </w:r>
    </w:p>
    <w:p w14:paraId="39CD4166" w14:textId="6D871DCA" w:rsidR="008B4A5D" w:rsidRDefault="008B4A5D" w:rsidP="008B4A5D">
      <w:pPr>
        <w:ind w:left="851" w:hanging="851"/>
        <w:sectPr w:rsidR="008B4A5D" w:rsidSect="00556435">
          <w:pgSz w:w="11906" w:h="16838" w:code="9"/>
          <w:pgMar w:top="1872" w:right="1872" w:bottom="1872" w:left="2016" w:header="567" w:footer="567" w:gutter="0"/>
          <w:cols w:space="720"/>
          <w:titlePg/>
          <w:docGrid w:linePitch="360"/>
        </w:sectPr>
      </w:pPr>
      <w:r>
        <w:fldChar w:fldCharType="end"/>
      </w:r>
    </w:p>
    <w:p w14:paraId="161E5D8E" w14:textId="77777777" w:rsidR="00742389" w:rsidRPr="00756303" w:rsidRDefault="00742389" w:rsidP="00742389">
      <w:pPr>
        <w:pStyle w:val="Heading1"/>
      </w:pPr>
      <w:bookmarkStart w:id="146" w:name="_Toc60666353"/>
      <w:bookmarkStart w:id="147" w:name="_Toc61213526"/>
      <w:r w:rsidRPr="00756303">
        <w:lastRenderedPageBreak/>
        <w:t>JADWAL PELAKSANAAN MAGANG INDUSTRI TI</w:t>
      </w:r>
      <w:bookmarkEnd w:id="146"/>
      <w:bookmarkEnd w:id="147"/>
    </w:p>
    <w:p w14:paraId="16939C9C" w14:textId="25F7C33D" w:rsidR="00742389" w:rsidRDefault="00742389" w:rsidP="00742389"/>
    <w:p w14:paraId="2D09CCE9" w14:textId="6C06C0A3" w:rsidR="00742389" w:rsidRDefault="00742389" w:rsidP="00742389"/>
    <w:p w14:paraId="5F3E2EC5" w14:textId="267E3C0A" w:rsidR="00970956" w:rsidRDefault="00970956" w:rsidP="00EA42EE">
      <w:pPr>
        <w:ind w:firstLine="851"/>
      </w:pPr>
      <w:proofErr w:type="gramStart"/>
      <w:r>
        <w:t xml:space="preserve">Pelaksanaan Magang Industri TI di </w:t>
      </w:r>
      <w:r w:rsidRPr="00EA42EE">
        <w:t>Dinas</w:t>
      </w:r>
      <w:r>
        <w:t xml:space="preserve"> Komunikasi dan Informatika Kabupaten Gianyar berlang</w:t>
      </w:r>
      <w:r w:rsidRPr="00A80D4F">
        <w:t>su</w:t>
      </w:r>
      <w:r>
        <w:t xml:space="preserve">ng </w:t>
      </w:r>
      <w:r w:rsidR="00856AC7">
        <w:t>selama empat</w:t>
      </w:r>
      <w:r>
        <w:t xml:space="preserve"> bulan dimulai dari Tanggal 23 September</w:t>
      </w:r>
      <w:r w:rsidR="00856AC7">
        <w:t xml:space="preserve"> 2020 sampai 30</w:t>
      </w:r>
      <w:r>
        <w:t xml:space="preserve"> </w:t>
      </w:r>
      <w:r w:rsidR="00525096">
        <w:t>Desember</w:t>
      </w:r>
      <w:r w:rsidR="00045395">
        <w:t xml:space="preserve"> </w:t>
      </w:r>
      <w:r>
        <w:t>2020.</w:t>
      </w:r>
      <w:proofErr w:type="gramEnd"/>
      <w:r>
        <w:t xml:space="preserve"> </w:t>
      </w:r>
      <w:proofErr w:type="gramStart"/>
      <w:r>
        <w:t>Jadwal pelaksanaan Magang Industri TI di Dinas Komunikasi dan Informatika Kabupaten Gianyar dapat dilihat sebagai berikut.</w:t>
      </w:r>
      <w:proofErr w:type="gramEnd"/>
    </w:p>
    <w:p w14:paraId="59669DE9" w14:textId="77777777" w:rsidR="00970956" w:rsidRDefault="00970956" w:rsidP="00970956">
      <w:pPr>
        <w:ind w:firstLine="851"/>
        <w:jc w:val="left"/>
      </w:pPr>
    </w:p>
    <w:tbl>
      <w:tblPr>
        <w:tblStyle w:val="TableGrid"/>
        <w:tblW w:w="0" w:type="auto"/>
        <w:tblLook w:val="04A0" w:firstRow="1" w:lastRow="0" w:firstColumn="1" w:lastColumn="0" w:noHBand="0" w:noVBand="1"/>
      </w:tblPr>
      <w:tblGrid>
        <w:gridCol w:w="8234"/>
      </w:tblGrid>
      <w:tr w:rsidR="00CC1F94" w14:paraId="5116CFE1" w14:textId="77777777" w:rsidTr="00CC1F94">
        <w:tc>
          <w:tcPr>
            <w:tcW w:w="8234" w:type="dxa"/>
          </w:tcPr>
          <w:p w14:paraId="53251801" w14:textId="4EC51179" w:rsidR="00CC1F94" w:rsidRDefault="00DC6103" w:rsidP="00CC1F94">
            <w:pPr>
              <w:spacing w:before="100"/>
            </w:pPr>
            <w:r>
              <w:rPr>
                <w:noProof/>
              </w:rPr>
              <w:drawing>
                <wp:inline distT="0" distB="0" distL="0" distR="0" wp14:anchorId="793C2785" wp14:editId="09B628FC">
                  <wp:extent cx="5090160" cy="2090928"/>
                  <wp:effectExtent l="0" t="0" r="0" b="508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jadwal-magang-new.jpg"/>
                          <pic:cNvPicPr/>
                        </pic:nvPicPr>
                        <pic:blipFill>
                          <a:blip r:embed="rId38">
                            <a:extLst>
                              <a:ext uri="{28A0092B-C50C-407E-A947-70E740481C1C}">
                                <a14:useLocalDpi xmlns:a14="http://schemas.microsoft.com/office/drawing/2010/main" val="0"/>
                              </a:ext>
                            </a:extLst>
                          </a:blip>
                          <a:stretch>
                            <a:fillRect/>
                          </a:stretch>
                        </pic:blipFill>
                        <pic:spPr>
                          <a:xfrm>
                            <a:off x="0" y="0"/>
                            <a:ext cx="5090160" cy="2090928"/>
                          </a:xfrm>
                          <a:prstGeom prst="rect">
                            <a:avLst/>
                          </a:prstGeom>
                        </pic:spPr>
                      </pic:pic>
                    </a:graphicData>
                  </a:graphic>
                </wp:inline>
              </w:drawing>
            </w:r>
          </w:p>
        </w:tc>
      </w:tr>
    </w:tbl>
    <w:p w14:paraId="2E3637B8" w14:textId="3F1E0316" w:rsidR="00742389" w:rsidRDefault="00742389" w:rsidP="00742389"/>
    <w:p w14:paraId="2124DC9C" w14:textId="77777777" w:rsidR="00CC1F94" w:rsidRDefault="00CC1F94" w:rsidP="00742389">
      <w:pPr>
        <w:sectPr w:rsidR="00CC1F94" w:rsidSect="00556435">
          <w:pgSz w:w="11906" w:h="16838" w:code="9"/>
          <w:pgMar w:top="1872" w:right="1872" w:bottom="1872" w:left="2016" w:header="567" w:footer="567" w:gutter="0"/>
          <w:cols w:space="720"/>
          <w:titlePg/>
          <w:docGrid w:linePitch="360"/>
        </w:sectPr>
      </w:pPr>
    </w:p>
    <w:p w14:paraId="6ADF283E" w14:textId="7B7E98E3" w:rsidR="00742389" w:rsidRDefault="00742389" w:rsidP="00742389">
      <w:pPr>
        <w:pStyle w:val="Heading1"/>
      </w:pPr>
      <w:bookmarkStart w:id="148" w:name="_Toc60666354"/>
      <w:bookmarkStart w:id="149" w:name="_Toc61213527"/>
      <w:r w:rsidRPr="00756303">
        <w:lastRenderedPageBreak/>
        <w:t>LAMPIRAN</w:t>
      </w:r>
      <w:bookmarkEnd w:id="148"/>
      <w:bookmarkEnd w:id="149"/>
    </w:p>
    <w:p w14:paraId="42BC3A0B" w14:textId="77777777" w:rsidR="00A82583" w:rsidRPr="00A82583" w:rsidRDefault="00A82583" w:rsidP="00A82583"/>
    <w:p w14:paraId="1C039215" w14:textId="5BE70FDA" w:rsidR="00A82583" w:rsidRDefault="00A82583" w:rsidP="00742389">
      <w:pPr>
        <w:rPr>
          <w:rFonts w:cs="Times New Roman"/>
          <w:szCs w:val="24"/>
        </w:rPr>
      </w:pPr>
    </w:p>
    <w:p w14:paraId="0E17B668" w14:textId="6C30BAB7" w:rsidR="00742389" w:rsidRPr="00756303" w:rsidRDefault="00742389" w:rsidP="00742389">
      <w:pPr>
        <w:rPr>
          <w:rFonts w:cs="Times New Roman"/>
          <w:szCs w:val="24"/>
        </w:rPr>
      </w:pPr>
      <w:r w:rsidRPr="00756303">
        <w:rPr>
          <w:rFonts w:cs="Times New Roman"/>
          <w:szCs w:val="24"/>
        </w:rPr>
        <w:t>FORMULIS PENGAJUAN MAGANG (lampiran 1)</w:t>
      </w:r>
    </w:p>
    <w:p w14:paraId="3EBD6C34" w14:textId="77777777" w:rsidR="00742389" w:rsidRPr="00756303" w:rsidRDefault="00742389" w:rsidP="00742389">
      <w:pPr>
        <w:rPr>
          <w:rFonts w:cs="Times New Roman"/>
          <w:szCs w:val="24"/>
        </w:rPr>
      </w:pPr>
      <w:r w:rsidRPr="00756303">
        <w:rPr>
          <w:rFonts w:cs="Times New Roman"/>
          <w:szCs w:val="24"/>
        </w:rPr>
        <w:t>LOG BOOK (lampiran 2)</w:t>
      </w:r>
    </w:p>
    <w:p w14:paraId="03ECD81E" w14:textId="77777777" w:rsidR="00742389" w:rsidRPr="00756303" w:rsidRDefault="00742389" w:rsidP="00742389">
      <w:pPr>
        <w:rPr>
          <w:rFonts w:cs="Times New Roman"/>
          <w:szCs w:val="24"/>
        </w:rPr>
      </w:pPr>
      <w:r w:rsidRPr="00756303">
        <w:rPr>
          <w:rFonts w:cs="Times New Roman"/>
          <w:szCs w:val="24"/>
        </w:rPr>
        <w:t>FORMULIR PENILAIAN PEMBIMBING LAPANGAN (lampiran 3)</w:t>
      </w:r>
    </w:p>
    <w:p w14:paraId="302BA67B" w14:textId="606096D7" w:rsidR="00742389" w:rsidRDefault="00742389" w:rsidP="00742389">
      <w:pPr>
        <w:rPr>
          <w:rFonts w:cs="Times New Roman"/>
          <w:szCs w:val="24"/>
        </w:rPr>
      </w:pPr>
      <w:r w:rsidRPr="00756303">
        <w:rPr>
          <w:rFonts w:cs="Times New Roman"/>
          <w:szCs w:val="24"/>
        </w:rPr>
        <w:t>FORMULIS PENILAIAN PEMBIMBING INTERNAL (lampiran 4)</w:t>
      </w:r>
    </w:p>
    <w:p w14:paraId="7A8C1C1A" w14:textId="77777777" w:rsidR="00A82583" w:rsidRDefault="00A82583" w:rsidP="00A82583">
      <w:pPr>
        <w:rPr>
          <w:rFonts w:cs="Times New Roman"/>
          <w:szCs w:val="24"/>
        </w:rPr>
        <w:sectPr w:rsidR="00A82583" w:rsidSect="00556435">
          <w:pgSz w:w="11906" w:h="16838" w:code="9"/>
          <w:pgMar w:top="1872" w:right="1872" w:bottom="1872" w:left="2016" w:header="567" w:footer="567" w:gutter="0"/>
          <w:cols w:space="720"/>
          <w:titlePg/>
          <w:docGrid w:linePitch="360"/>
        </w:sectPr>
      </w:pPr>
    </w:p>
    <w:p w14:paraId="623BD161" w14:textId="50D0EFCB" w:rsidR="00A82583" w:rsidRDefault="00A82583" w:rsidP="00A82583">
      <w:pPr>
        <w:rPr>
          <w:rFonts w:cs="Times New Roman"/>
          <w:szCs w:val="24"/>
        </w:rPr>
      </w:pPr>
      <w:r>
        <w:rPr>
          <w:rFonts w:cs="Times New Roman"/>
          <w:szCs w:val="24"/>
        </w:rPr>
        <w:lastRenderedPageBreak/>
        <w:t>DOKUMENTASI (lampiran 5)</w:t>
      </w:r>
    </w:p>
    <w:p w14:paraId="2BDC56F9" w14:textId="77777777" w:rsidR="00A82583" w:rsidRDefault="00A82583" w:rsidP="00A82583">
      <w:pPr>
        <w:rPr>
          <w:rFonts w:cs="Times New Roman"/>
          <w:szCs w:val="24"/>
        </w:rPr>
      </w:pPr>
    </w:p>
    <w:tbl>
      <w:tblPr>
        <w:tblStyle w:val="TableGrid"/>
        <w:tblW w:w="0" w:type="auto"/>
        <w:tblLook w:val="04A0" w:firstRow="1" w:lastRow="0" w:firstColumn="1" w:lastColumn="0" w:noHBand="0" w:noVBand="1"/>
      </w:tblPr>
      <w:tblGrid>
        <w:gridCol w:w="8234"/>
      </w:tblGrid>
      <w:tr w:rsidR="00A82583" w14:paraId="31283E85" w14:textId="77777777" w:rsidTr="008D2FBA">
        <w:tc>
          <w:tcPr>
            <w:tcW w:w="8234" w:type="dxa"/>
          </w:tcPr>
          <w:p w14:paraId="3F01550A" w14:textId="77777777" w:rsidR="00A82583" w:rsidRDefault="00A82583" w:rsidP="008D2FBA">
            <w:pPr>
              <w:spacing w:before="120"/>
              <w:jc w:val="center"/>
              <w:rPr>
                <w:rFonts w:cs="Times New Roman"/>
                <w:szCs w:val="24"/>
              </w:rPr>
            </w:pPr>
            <w:r>
              <w:rPr>
                <w:rFonts w:cs="Times New Roman"/>
                <w:noProof/>
                <w:szCs w:val="24"/>
              </w:rPr>
              <w:drawing>
                <wp:inline distT="0" distB="0" distL="0" distR="0" wp14:anchorId="15A179DE" wp14:editId="2BDE8976">
                  <wp:extent cx="2304000" cy="2232000"/>
                  <wp:effectExtent l="0" t="0" r="1270" b="0"/>
                  <wp:docPr id="18" name="Picture 18" descr="C:\Users\sarah\AppData\Local\Microsoft\Windows\INetCache\Content.Word\photo_2021-01-07_20-26-49.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7" descr="C:\Users\sarah\AppData\Local\Microsoft\Windows\INetCache\Content.Word\photo_2021-01-07_20-26-49.jpg"/>
                          <pic:cNvPicPr>
                            <a:picLocks noChangeAspect="1" noChangeArrowheads="1"/>
                          </pic:cNvPicPr>
                        </pic:nvPicPr>
                        <pic:blipFill rotWithShape="1">
                          <a:blip r:embed="rId39" cstate="print">
                            <a:extLst>
                              <a:ext uri="{28A0092B-C50C-407E-A947-70E740481C1C}">
                                <a14:useLocalDpi xmlns:a14="http://schemas.microsoft.com/office/drawing/2010/main" val="0"/>
                              </a:ext>
                            </a:extLst>
                          </a:blip>
                          <a:srcRect t="27388"/>
                          <a:stretch/>
                        </pic:blipFill>
                        <pic:spPr bwMode="auto">
                          <a:xfrm>
                            <a:off x="0" y="0"/>
                            <a:ext cx="2304000" cy="2232000"/>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noProof/>
                <w:szCs w:val="24"/>
              </w:rPr>
              <w:drawing>
                <wp:inline distT="0" distB="0" distL="0" distR="0" wp14:anchorId="45B7A18C" wp14:editId="0F694279">
                  <wp:extent cx="2304000" cy="2232000"/>
                  <wp:effectExtent l="0" t="0" r="1270" b="0"/>
                  <wp:docPr id="20" name="Picture 20" descr="C:\Users\sarah\AppData\Local\Microsoft\Windows\INetCache\Content.Word\photo_2021-01-07_20-26-29.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9" descr="C:\Users\sarah\AppData\Local\Microsoft\Windows\INetCache\Content.Word\photo_2021-01-07_20-26-29.jpg"/>
                          <pic:cNvPicPr>
                            <a:picLocks noChangeAspect="1" noChangeArrowheads="1"/>
                          </pic:cNvPicPr>
                        </pic:nvPicPr>
                        <pic:blipFill rotWithShape="1">
                          <a:blip r:embed="rId40" cstate="print">
                            <a:extLst>
                              <a:ext uri="{28A0092B-C50C-407E-A947-70E740481C1C}">
                                <a14:useLocalDpi xmlns:a14="http://schemas.microsoft.com/office/drawing/2010/main" val="0"/>
                              </a:ext>
                            </a:extLst>
                          </a:blip>
                          <a:srcRect l="14981" t="35955" r="4682" b="7304"/>
                          <a:stretch/>
                        </pic:blipFill>
                        <pic:spPr bwMode="auto">
                          <a:xfrm>
                            <a:off x="0" y="0"/>
                            <a:ext cx="2304000" cy="2232000"/>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noProof/>
                <w:szCs w:val="24"/>
              </w:rPr>
              <w:drawing>
                <wp:inline distT="0" distB="0" distL="0" distR="0" wp14:anchorId="6BE27B74" wp14:editId="77BF6B1F">
                  <wp:extent cx="2304000" cy="2232000"/>
                  <wp:effectExtent l="0" t="0" r="1270" b="0"/>
                  <wp:docPr id="22" name="Picture 22" descr="C:\Users\sarah\AppData\Local\Microsoft\Windows\INetCache\Content.Word\photo_2021-01-07_20-26-21.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3" descr="C:\Users\sarah\AppData\Local\Microsoft\Windows\INetCache\Content.Word\photo_2021-01-07_20-26-21.jpg"/>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l="7254" t="30687" r="2902"/>
                          <a:stretch/>
                        </pic:blipFill>
                        <pic:spPr bwMode="auto">
                          <a:xfrm>
                            <a:off x="0" y="0"/>
                            <a:ext cx="2304000" cy="2232000"/>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noProof/>
                <w:szCs w:val="24"/>
              </w:rPr>
              <w:drawing>
                <wp:inline distT="0" distB="0" distL="0" distR="0" wp14:anchorId="23828F0D" wp14:editId="5DED75D2">
                  <wp:extent cx="2304000" cy="2232000"/>
                  <wp:effectExtent l="0" t="0" r="1270" b="0"/>
                  <wp:docPr id="23" name="Picture 23" descr="C:\Users\sarah\AppData\Local\Microsoft\Windows\INetCache\Content.Word\photo_2021-01-07_20-26-44.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5" descr="C:\Users\sarah\AppData\Local\Microsoft\Windows\INetCache\Content.Word\photo_2021-01-07_20-26-44.jpg"/>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l="5208" t="19427" b="3294"/>
                          <a:stretch/>
                        </pic:blipFill>
                        <pic:spPr bwMode="auto">
                          <a:xfrm>
                            <a:off x="0" y="0"/>
                            <a:ext cx="2304000" cy="2232000"/>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6FF33EA5" w14:textId="77777777" w:rsidR="00A82583" w:rsidRDefault="00A82583" w:rsidP="00A82583">
      <w:pPr>
        <w:jc w:val="center"/>
        <w:rPr>
          <w:rFonts w:cs="Times New Roman"/>
          <w:szCs w:val="24"/>
        </w:rPr>
      </w:pPr>
      <w:r>
        <w:rPr>
          <w:rFonts w:cs="Times New Roman"/>
          <w:szCs w:val="24"/>
        </w:rPr>
        <w:t>Foto Aktivitas Magang Industri di Dinas KOMINFO Kabupaten Gianyar</w:t>
      </w:r>
    </w:p>
    <w:tbl>
      <w:tblPr>
        <w:tblStyle w:val="TableGrid"/>
        <w:tblW w:w="0" w:type="auto"/>
        <w:tblLook w:val="04A0" w:firstRow="1" w:lastRow="0" w:firstColumn="1" w:lastColumn="0" w:noHBand="0" w:noVBand="1"/>
      </w:tblPr>
      <w:tblGrid>
        <w:gridCol w:w="8234"/>
      </w:tblGrid>
      <w:tr w:rsidR="00A82583" w14:paraId="4978D2FD" w14:textId="77777777" w:rsidTr="008D2FBA">
        <w:tc>
          <w:tcPr>
            <w:tcW w:w="8234" w:type="dxa"/>
          </w:tcPr>
          <w:p w14:paraId="61B720F9" w14:textId="77777777" w:rsidR="00A82583" w:rsidRDefault="00A82583" w:rsidP="008D2FBA">
            <w:pPr>
              <w:spacing w:before="120"/>
              <w:jc w:val="center"/>
              <w:rPr>
                <w:rFonts w:cs="Times New Roman"/>
                <w:szCs w:val="24"/>
              </w:rPr>
            </w:pPr>
            <w:r>
              <w:rPr>
                <w:rFonts w:cs="Times New Roman"/>
                <w:noProof/>
                <w:szCs w:val="24"/>
              </w:rPr>
              <w:drawing>
                <wp:inline distT="0" distB="0" distL="0" distR="0" wp14:anchorId="12456985" wp14:editId="53B9EA4E">
                  <wp:extent cx="3638550" cy="2524390"/>
                  <wp:effectExtent l="0" t="0" r="0" b="9525"/>
                  <wp:docPr id="21" name="Picture 21" descr="C:\Users\sarah\AppData\Local\Microsoft\Windows\INetCache\Content.Word\photo_2021-01-07_20-26-4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sarah\AppData\Local\Microsoft\Windows\INetCache\Content.Word\photo_2021-01-07_20-26-41.jpg"/>
                          <pic:cNvPicPr>
                            <a:picLocks noChangeAspect="1" noChangeArrowheads="1"/>
                          </pic:cNvPicPr>
                        </pic:nvPicPr>
                        <pic:blipFill rotWithShape="1">
                          <a:blip r:embed="rId43" cstate="print">
                            <a:extLst>
                              <a:ext uri="{28A0092B-C50C-407E-A947-70E740481C1C}">
                                <a14:useLocalDpi xmlns:a14="http://schemas.microsoft.com/office/drawing/2010/main" val="0"/>
                              </a:ext>
                            </a:extLst>
                          </a:blip>
                          <a:srcRect l="8802" t="5500" r="3746" b="13500"/>
                          <a:stretch/>
                        </pic:blipFill>
                        <pic:spPr bwMode="auto">
                          <a:xfrm>
                            <a:off x="0" y="0"/>
                            <a:ext cx="3664565" cy="2542439"/>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2C1169C3" w14:textId="0362739C" w:rsidR="007522D0" w:rsidRDefault="00A82583" w:rsidP="00A82583">
      <w:pPr>
        <w:jc w:val="center"/>
        <w:rPr>
          <w:rFonts w:cs="Times New Roman"/>
          <w:szCs w:val="24"/>
        </w:rPr>
      </w:pPr>
      <w:r>
        <w:rPr>
          <w:rFonts w:cs="Times New Roman"/>
          <w:szCs w:val="24"/>
        </w:rPr>
        <w:t>Foto Bersama Pegawai Dinas KOMINFO Kabupaten Gianyar</w:t>
      </w:r>
    </w:p>
    <w:p w14:paraId="3094D7DF" w14:textId="38BAB7AA" w:rsidR="008F1ACF" w:rsidRDefault="008F1ACF" w:rsidP="008F1ACF">
      <w:pPr>
        <w:rPr>
          <w:rFonts w:cs="Times New Roman"/>
          <w:szCs w:val="24"/>
        </w:rPr>
      </w:pPr>
      <w:r>
        <w:rPr>
          <w:rFonts w:cs="Times New Roman"/>
          <w:szCs w:val="24"/>
        </w:rPr>
        <w:lastRenderedPageBreak/>
        <w:t>TUGAS KANTOR LAINNYA</w:t>
      </w:r>
    </w:p>
    <w:p w14:paraId="5B0061F4" w14:textId="77777777" w:rsidR="008F1ACF" w:rsidRDefault="008F1ACF" w:rsidP="008F1ACF">
      <w:pPr>
        <w:rPr>
          <w:rFonts w:cs="Times New Roman"/>
          <w:szCs w:val="24"/>
        </w:rPr>
      </w:pPr>
    </w:p>
    <w:tbl>
      <w:tblPr>
        <w:tblStyle w:val="TableGrid"/>
        <w:tblW w:w="0" w:type="auto"/>
        <w:tblLook w:val="04A0" w:firstRow="1" w:lastRow="0" w:firstColumn="1" w:lastColumn="0" w:noHBand="0" w:noVBand="1"/>
      </w:tblPr>
      <w:tblGrid>
        <w:gridCol w:w="8234"/>
      </w:tblGrid>
      <w:tr w:rsidR="008F1ACF" w14:paraId="0E490805" w14:textId="77777777" w:rsidTr="008F1ACF">
        <w:tc>
          <w:tcPr>
            <w:tcW w:w="8234" w:type="dxa"/>
          </w:tcPr>
          <w:p w14:paraId="67499E41" w14:textId="144A9BE0" w:rsidR="008F1ACF" w:rsidRDefault="008F1ACF" w:rsidP="008F1ACF">
            <w:pPr>
              <w:spacing w:before="100"/>
            </w:pPr>
            <w:r>
              <w:rPr>
                <w:noProof/>
              </w:rPr>
              <w:drawing>
                <wp:inline distT="0" distB="0" distL="0" distR="0" wp14:anchorId="0D4A955A" wp14:editId="03B0DADB">
                  <wp:extent cx="5091430" cy="286385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from 2021-01-10 12-32-44.png"/>
                          <pic:cNvPicPr/>
                        </pic:nvPicPr>
                        <pic:blipFill>
                          <a:blip r:embed="rId44" cstate="print">
                            <a:extLst>
                              <a:ext uri="{28A0092B-C50C-407E-A947-70E740481C1C}">
                                <a14:useLocalDpi xmlns:a14="http://schemas.microsoft.com/office/drawing/2010/main" val="0"/>
                              </a:ext>
                            </a:extLst>
                          </a:blip>
                          <a:stretch>
                            <a:fillRect/>
                          </a:stretch>
                        </pic:blipFill>
                        <pic:spPr>
                          <a:xfrm>
                            <a:off x="0" y="0"/>
                            <a:ext cx="5091430" cy="2863850"/>
                          </a:xfrm>
                          <a:prstGeom prst="rect">
                            <a:avLst/>
                          </a:prstGeom>
                        </pic:spPr>
                      </pic:pic>
                    </a:graphicData>
                  </a:graphic>
                </wp:inline>
              </w:drawing>
            </w:r>
          </w:p>
        </w:tc>
      </w:tr>
    </w:tbl>
    <w:p w14:paraId="6E24CF6B" w14:textId="71DD3618" w:rsidR="008F1ACF" w:rsidRDefault="008F1ACF" w:rsidP="008F1ACF">
      <w:pPr>
        <w:jc w:val="center"/>
      </w:pPr>
      <w:r>
        <w:t>Pengembangan Aplikasi SIPHP</w:t>
      </w:r>
    </w:p>
    <w:p w14:paraId="5884988D" w14:textId="391F9C70" w:rsidR="008F1ACF" w:rsidRDefault="008F1ACF" w:rsidP="008F1ACF">
      <w:pPr>
        <w:ind w:firstLine="851"/>
      </w:pPr>
      <w:r>
        <w:t xml:space="preserve">Aplikasi SIPHP adalah aplikasi yang digunakan oleh BPKAD Kabupaten Gianyar untuk memudahkan melakukan monitoring pencairan </w:t>
      </w:r>
      <w:proofErr w:type="gramStart"/>
      <w:r>
        <w:t>dana</w:t>
      </w:r>
      <w:proofErr w:type="gramEnd"/>
      <w:r>
        <w:t xml:space="preserve"> hibah pariwisata Kabupaten Gianyar tahun 2020. Selain memantau status pencairan </w:t>
      </w:r>
      <w:proofErr w:type="gramStart"/>
      <w:r>
        <w:t>dana</w:t>
      </w:r>
      <w:proofErr w:type="gramEnd"/>
      <w:r>
        <w:t>, aplikasi ini juga digunakan untuk melakukan monitoring kelengkapan berkas pencairan. Alamat aplikasi</w:t>
      </w:r>
      <w:r w:rsidR="00B863D7">
        <w:t xml:space="preserve"> SIPHP</w:t>
      </w:r>
      <w:r>
        <w:t xml:space="preserve"> adalah </w:t>
      </w:r>
      <w:hyperlink r:id="rId45" w:history="1">
        <w:r w:rsidR="00B863D7" w:rsidRPr="0088075F">
          <w:rPr>
            <w:rStyle w:val="Hyperlink"/>
          </w:rPr>
          <w:t>https://production.diskominfo.gianyarkab.go.id/siphp/</w:t>
        </w:r>
      </w:hyperlink>
    </w:p>
    <w:p w14:paraId="24BDB9EA" w14:textId="77777777" w:rsidR="00B863D7" w:rsidRDefault="00B863D7" w:rsidP="008F1ACF">
      <w:pPr>
        <w:ind w:firstLine="851"/>
      </w:pPr>
    </w:p>
    <w:tbl>
      <w:tblPr>
        <w:tblStyle w:val="TableGrid"/>
        <w:tblW w:w="0" w:type="auto"/>
        <w:tblLook w:val="04A0" w:firstRow="1" w:lastRow="0" w:firstColumn="1" w:lastColumn="0" w:noHBand="0" w:noVBand="1"/>
      </w:tblPr>
      <w:tblGrid>
        <w:gridCol w:w="8234"/>
      </w:tblGrid>
      <w:tr w:rsidR="00B863D7" w14:paraId="70C7DA6D" w14:textId="77777777" w:rsidTr="00B863D7">
        <w:tc>
          <w:tcPr>
            <w:tcW w:w="8234" w:type="dxa"/>
          </w:tcPr>
          <w:p w14:paraId="4DF5FBC0" w14:textId="5754F738" w:rsidR="00B863D7" w:rsidRDefault="00B863D7" w:rsidP="00B863D7">
            <w:pPr>
              <w:spacing w:before="100"/>
            </w:pPr>
            <w:r>
              <w:rPr>
                <w:noProof/>
              </w:rPr>
              <w:lastRenderedPageBreak/>
              <w:drawing>
                <wp:inline distT="0" distB="0" distL="0" distR="0" wp14:anchorId="719D16DA" wp14:editId="5808B2A1">
                  <wp:extent cx="5091430" cy="286385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from 2021-01-10 12-41-54.png"/>
                          <pic:cNvPicPr/>
                        </pic:nvPicPr>
                        <pic:blipFill>
                          <a:blip r:embed="rId46" cstate="print">
                            <a:extLst>
                              <a:ext uri="{28A0092B-C50C-407E-A947-70E740481C1C}">
                                <a14:useLocalDpi xmlns:a14="http://schemas.microsoft.com/office/drawing/2010/main" val="0"/>
                              </a:ext>
                            </a:extLst>
                          </a:blip>
                          <a:stretch>
                            <a:fillRect/>
                          </a:stretch>
                        </pic:blipFill>
                        <pic:spPr>
                          <a:xfrm>
                            <a:off x="0" y="0"/>
                            <a:ext cx="5091430" cy="2863850"/>
                          </a:xfrm>
                          <a:prstGeom prst="rect">
                            <a:avLst/>
                          </a:prstGeom>
                        </pic:spPr>
                      </pic:pic>
                    </a:graphicData>
                  </a:graphic>
                </wp:inline>
              </w:drawing>
            </w:r>
          </w:p>
        </w:tc>
      </w:tr>
    </w:tbl>
    <w:p w14:paraId="1D92045A" w14:textId="4C77A0F9" w:rsidR="00B863D7" w:rsidRDefault="00B863D7" w:rsidP="00B863D7">
      <w:pPr>
        <w:jc w:val="center"/>
      </w:pPr>
      <w:r>
        <w:t>Normalisasi Data Bantuan Sosial Kabupaten Gianyar</w:t>
      </w:r>
    </w:p>
    <w:p w14:paraId="60B9A18E" w14:textId="08CDED75" w:rsidR="00B863D7" w:rsidRDefault="00B863D7" w:rsidP="00B863D7">
      <w:pPr>
        <w:ind w:firstLine="851"/>
      </w:pPr>
      <w:proofErr w:type="gramStart"/>
      <w:r>
        <w:t xml:space="preserve">Melakukan rekap semua data bantuan sosial serta melakukan normalisasi sehingga data siap digunakan pada </w:t>
      </w:r>
      <w:r w:rsidRPr="00B863D7">
        <w:rPr>
          <w:i/>
        </w:rPr>
        <w:t>database</w:t>
      </w:r>
      <w:r>
        <w:t xml:space="preserve"> aplikasi datasosial Kabupaten Gianyar.</w:t>
      </w:r>
      <w:proofErr w:type="gramEnd"/>
      <w:r>
        <w:t xml:space="preserve"> Alamat aplikasi datasosial adalah </w:t>
      </w:r>
      <w:hyperlink r:id="rId47" w:history="1">
        <w:r w:rsidRPr="0088075F">
          <w:rPr>
            <w:rStyle w:val="Hyperlink"/>
          </w:rPr>
          <w:t>https://datasosial.gianyarkab.go.id/</w:t>
        </w:r>
      </w:hyperlink>
    </w:p>
    <w:p w14:paraId="19F17F1F" w14:textId="77777777" w:rsidR="00B863D7" w:rsidRPr="007522D0" w:rsidRDefault="00B863D7" w:rsidP="00B863D7">
      <w:pPr>
        <w:ind w:firstLine="851"/>
      </w:pPr>
    </w:p>
    <w:sectPr w:rsidR="00B863D7" w:rsidRPr="007522D0" w:rsidSect="00556435">
      <w:pgSz w:w="11906" w:h="16838" w:code="9"/>
      <w:pgMar w:top="1872" w:right="1872" w:bottom="1872" w:left="2016" w:header="567" w:footer="567"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DEAE454" w14:textId="77777777" w:rsidR="004A3D8E" w:rsidRDefault="004A3D8E" w:rsidP="00465ACC">
      <w:pPr>
        <w:spacing w:line="240" w:lineRule="auto"/>
      </w:pPr>
      <w:r>
        <w:separator/>
      </w:r>
    </w:p>
  </w:endnote>
  <w:endnote w:type="continuationSeparator" w:id="0">
    <w:p w14:paraId="3BF8BCE8" w14:textId="77777777" w:rsidR="004A3D8E" w:rsidRDefault="004A3D8E" w:rsidP="00465AC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E10002FF" w:usb1="4000ACFF" w:usb2="00000009" w:usb3="00000000" w:csb0="0000019F" w:csb1="00000000"/>
  </w:font>
  <w:font w:name="Liberation Serif">
    <w:altName w:val="Times New Roman"/>
    <w:panose1 w:val="02020603050405020304"/>
    <w:charset w:val="00"/>
    <w:family w:val="roman"/>
    <w:pitch w:val="variable"/>
    <w:sig w:usb0="E0000AFF" w:usb1="500078FF" w:usb2="00000021" w:usb3="00000000" w:csb0="000001BF" w:csb1="00000000"/>
  </w:font>
  <w:font w:name="Noto Sans CJK SC Regular">
    <w:altName w:val="Calibri"/>
    <w:charset w:val="00"/>
    <w:family w:val="auto"/>
    <w:pitch w:val="variable"/>
  </w:font>
  <w:font w:name="FreeSans">
    <w:altName w:val="Calibri"/>
    <w:panose1 w:val="020B0504020202020204"/>
    <w:charset w:val="00"/>
    <w:family w:val="swiss"/>
    <w:pitch w:val="variable"/>
    <w:sig w:usb0="E4838EFF" w:usb1="4200FDFF" w:usb2="000030A0" w:usb3="00000000" w:csb0="000001BF" w:csb1="00000000"/>
  </w:font>
  <w:font w:name="Tahoma">
    <w:panose1 w:val="020B0604030504040204"/>
    <w:charset w:val="00"/>
    <w:family w:val="swiss"/>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Calibri Light">
    <w:altName w:val="Arial"/>
    <w:charset w:val="00"/>
    <w:family w:val="swiss"/>
    <w:pitch w:val="variable"/>
    <w:sig w:usb0="00000000"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85332134"/>
      <w:docPartObj>
        <w:docPartGallery w:val="Page Numbers (Bottom of Page)"/>
        <w:docPartUnique/>
      </w:docPartObj>
    </w:sdtPr>
    <w:sdtEndPr>
      <w:rPr>
        <w:noProof/>
      </w:rPr>
    </w:sdtEndPr>
    <w:sdtContent>
      <w:p w14:paraId="248CAE07" w14:textId="68BA63EC" w:rsidR="00506DF7" w:rsidRDefault="00506DF7">
        <w:pPr>
          <w:pStyle w:val="Footer"/>
          <w:jc w:val="center"/>
        </w:pPr>
        <w:r>
          <w:fldChar w:fldCharType="begin"/>
        </w:r>
        <w:r>
          <w:instrText xml:space="preserve"> PAGE   \* MERGEFORMAT </w:instrText>
        </w:r>
        <w:r>
          <w:fldChar w:fldCharType="separate"/>
        </w:r>
        <w:r w:rsidR="00CE1E53">
          <w:rPr>
            <w:noProof/>
          </w:rPr>
          <w:t>x</w:t>
        </w:r>
        <w:r>
          <w:rPr>
            <w:noProof/>
          </w:rPr>
          <w:fldChar w:fldCharType="end"/>
        </w:r>
      </w:p>
    </w:sdtContent>
  </w:sdt>
  <w:p w14:paraId="401F0FF1" w14:textId="77777777" w:rsidR="00506DF7" w:rsidRDefault="00506DF7">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E865B11" w14:textId="622FCE23" w:rsidR="00506DF7" w:rsidRDefault="00506DF7">
    <w:pPr>
      <w:pStyle w:val="Footer"/>
      <w:jc w:val="center"/>
    </w:pPr>
  </w:p>
  <w:p w14:paraId="1AECC694" w14:textId="77777777" w:rsidR="00506DF7" w:rsidRDefault="00506DF7">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6FCE9D6" w14:textId="77777777" w:rsidR="00506DF7" w:rsidRDefault="00506DF7">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29947314"/>
      <w:docPartObj>
        <w:docPartGallery w:val="Page Numbers (Bottom of Page)"/>
        <w:docPartUnique/>
      </w:docPartObj>
    </w:sdtPr>
    <w:sdtEndPr>
      <w:rPr>
        <w:noProof/>
      </w:rPr>
    </w:sdtEndPr>
    <w:sdtContent>
      <w:p w14:paraId="663DF2DC" w14:textId="2A806BC9" w:rsidR="00506DF7" w:rsidRDefault="00506DF7">
        <w:pPr>
          <w:pStyle w:val="Footer"/>
          <w:jc w:val="center"/>
        </w:pPr>
        <w:r>
          <w:fldChar w:fldCharType="begin"/>
        </w:r>
        <w:r>
          <w:instrText xml:space="preserve"> PAGE   \* MERGEFORMAT </w:instrText>
        </w:r>
        <w:r>
          <w:fldChar w:fldCharType="separate"/>
        </w:r>
        <w:r w:rsidR="00CE1E53">
          <w:rPr>
            <w:noProof/>
          </w:rPr>
          <w:t>61</w:t>
        </w:r>
        <w:r>
          <w:rPr>
            <w:noProof/>
          </w:rPr>
          <w:fldChar w:fldCharType="end"/>
        </w:r>
      </w:p>
    </w:sdtContent>
  </w:sdt>
  <w:p w14:paraId="340CC9F3" w14:textId="77777777" w:rsidR="00506DF7" w:rsidRDefault="00506DF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338B774" w14:textId="77777777" w:rsidR="004A3D8E" w:rsidRDefault="004A3D8E" w:rsidP="00465ACC">
      <w:pPr>
        <w:spacing w:line="240" w:lineRule="auto"/>
      </w:pPr>
      <w:r>
        <w:separator/>
      </w:r>
    </w:p>
  </w:footnote>
  <w:footnote w:type="continuationSeparator" w:id="0">
    <w:p w14:paraId="2092B85E" w14:textId="77777777" w:rsidR="004A3D8E" w:rsidRDefault="004A3D8E" w:rsidP="00465ACC">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B6D0C83" w14:textId="442A52E1" w:rsidR="00506DF7" w:rsidRDefault="00506DF7">
    <w:pPr>
      <w:pStyle w:val="Header"/>
      <w:jc w:val="right"/>
    </w:pPr>
  </w:p>
  <w:p w14:paraId="5323FC96" w14:textId="77777777" w:rsidR="00506DF7" w:rsidRDefault="00506DF7">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77295258"/>
      <w:docPartObj>
        <w:docPartGallery w:val="Page Numbers (Top of Page)"/>
        <w:docPartUnique/>
      </w:docPartObj>
    </w:sdtPr>
    <w:sdtEndPr>
      <w:rPr>
        <w:noProof/>
      </w:rPr>
    </w:sdtEndPr>
    <w:sdtContent>
      <w:p w14:paraId="697AF019" w14:textId="7809635E" w:rsidR="00506DF7" w:rsidRDefault="00506DF7">
        <w:pPr>
          <w:pStyle w:val="Header"/>
          <w:jc w:val="right"/>
        </w:pPr>
        <w:r>
          <w:fldChar w:fldCharType="begin"/>
        </w:r>
        <w:r>
          <w:instrText xml:space="preserve"> PAGE   \* MERGEFORMAT </w:instrText>
        </w:r>
        <w:r>
          <w:fldChar w:fldCharType="separate"/>
        </w:r>
        <w:r w:rsidR="00DD01DC">
          <w:rPr>
            <w:noProof/>
          </w:rPr>
          <w:t>55</w:t>
        </w:r>
        <w:r>
          <w:rPr>
            <w:noProof/>
          </w:rPr>
          <w:fldChar w:fldCharType="end"/>
        </w:r>
      </w:p>
    </w:sdtContent>
  </w:sdt>
  <w:p w14:paraId="2C59D330" w14:textId="77777777" w:rsidR="00506DF7" w:rsidRDefault="00506DF7">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8A6A5D"/>
    <w:multiLevelType w:val="hybridMultilevel"/>
    <w:tmpl w:val="96CEFCFC"/>
    <w:lvl w:ilvl="0" w:tplc="C51EC066">
      <w:start w:val="1"/>
      <w:numFmt w:val="decimal"/>
      <w:lvlText w:val="%1."/>
      <w:lvlJc w:val="left"/>
      <w:pPr>
        <w:ind w:left="720" w:hanging="360"/>
      </w:pPr>
    </w:lvl>
    <w:lvl w:ilvl="1" w:tplc="B8482C38">
      <w:start w:val="1"/>
      <w:numFmt w:val="decimal"/>
      <w:lvlText w:val="%2)"/>
      <w:lvlJc w:val="left"/>
      <w:pPr>
        <w:ind w:left="1080" w:hanging="360"/>
      </w:pPr>
    </w:lvl>
    <w:lvl w:ilvl="2" w:tplc="B492B7A0">
      <w:start w:val="1"/>
      <w:numFmt w:val="decimal"/>
      <w:lvlText w:val="%3)"/>
      <w:lvlJc w:val="left"/>
      <w:pPr>
        <w:ind w:left="1440" w:hanging="360"/>
      </w:pPr>
    </w:lvl>
    <w:lvl w:ilvl="3" w:tplc="FCDE531E">
      <w:start w:val="1"/>
      <w:numFmt w:val="decimal"/>
      <w:lvlText w:val="%4)"/>
      <w:lvlJc w:val="left"/>
      <w:pPr>
        <w:ind w:left="1800" w:hanging="360"/>
      </w:pPr>
    </w:lvl>
    <w:lvl w:ilvl="4" w:tplc="3B6CF9BC">
      <w:start w:val="1"/>
      <w:numFmt w:val="decimal"/>
      <w:lvlText w:val="%5)"/>
      <w:lvlJc w:val="left"/>
      <w:pPr>
        <w:ind w:left="2160" w:hanging="360"/>
      </w:pPr>
    </w:lvl>
    <w:lvl w:ilvl="5" w:tplc="6E1EF84E">
      <w:start w:val="1"/>
      <w:numFmt w:val="decimal"/>
      <w:lvlText w:val="%6)"/>
      <w:lvlJc w:val="left"/>
      <w:pPr>
        <w:ind w:left="2520" w:hanging="360"/>
      </w:pPr>
    </w:lvl>
    <w:lvl w:ilvl="6" w:tplc="5C382F12">
      <w:start w:val="1"/>
      <w:numFmt w:val="decimal"/>
      <w:lvlText w:val="%7)"/>
      <w:lvlJc w:val="left"/>
      <w:pPr>
        <w:ind w:left="2880" w:hanging="360"/>
      </w:pPr>
    </w:lvl>
    <w:lvl w:ilvl="7" w:tplc="0CFECC52">
      <w:start w:val="1"/>
      <w:numFmt w:val="decimal"/>
      <w:lvlText w:val="%8)"/>
      <w:lvlJc w:val="left"/>
      <w:pPr>
        <w:ind w:left="3240" w:hanging="360"/>
      </w:pPr>
    </w:lvl>
    <w:lvl w:ilvl="8" w:tplc="041E5AD0">
      <w:start w:val="1"/>
      <w:numFmt w:val="decimal"/>
      <w:lvlText w:val="%9)"/>
      <w:lvlJc w:val="left"/>
      <w:pPr>
        <w:ind w:left="3600" w:hanging="360"/>
      </w:pPr>
    </w:lvl>
  </w:abstractNum>
  <w:abstractNum w:abstractNumId="1">
    <w:nsid w:val="04346A0D"/>
    <w:multiLevelType w:val="multilevel"/>
    <w:tmpl w:val="DD50027C"/>
    <w:lvl w:ilvl="0">
      <w:start w:val="1"/>
      <w:numFmt w:val="decimal"/>
      <w:lvlText w:val="%1"/>
      <w:lvlJc w:val="left"/>
      <w:pPr>
        <w:ind w:left="360" w:hanging="360"/>
      </w:pPr>
      <w:rPr>
        <w:rFonts w:hint="default"/>
      </w:rPr>
    </w:lvl>
    <w:lvl w:ilvl="1">
      <w:start w:val="4"/>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
    <w:nsid w:val="089449EB"/>
    <w:multiLevelType w:val="hybridMultilevel"/>
    <w:tmpl w:val="FDF0AE7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B736D58"/>
    <w:multiLevelType w:val="multilevel"/>
    <w:tmpl w:val="C2E0872A"/>
    <w:lvl w:ilvl="0">
      <w:start w:val="1"/>
      <w:numFmt w:val="decimal"/>
      <w:lvlText w:val="%1."/>
      <w:lvlJc w:val="left"/>
      <w:pPr>
        <w:ind w:left="360" w:hanging="360"/>
      </w:pPr>
      <w:rPr>
        <w:rFonts w:hint="default"/>
      </w:rPr>
    </w:lvl>
    <w:lvl w:ilvl="1">
      <w:start w:val="3"/>
      <w:numFmt w:val="decimal"/>
      <w:lvlText w:val="5.%2"/>
      <w:lvlJc w:val="left"/>
      <w:pPr>
        <w:ind w:left="3693"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
    <w:nsid w:val="0DC04284"/>
    <w:multiLevelType w:val="hybridMultilevel"/>
    <w:tmpl w:val="4FC6CBA6"/>
    <w:lvl w:ilvl="0" w:tplc="87D8D222">
      <w:start w:val="1"/>
      <w:numFmt w:val="lowerLetter"/>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0F722C32"/>
    <w:multiLevelType w:val="multilevel"/>
    <w:tmpl w:val="994EB50A"/>
    <w:lvl w:ilvl="0">
      <w:start w:val="1"/>
      <w:numFmt w:val="decimal"/>
      <w:lvlText w:val="2.%1"/>
      <w:lvlJc w:val="left"/>
      <w:pPr>
        <w:ind w:left="360" w:hanging="360"/>
      </w:pPr>
      <w:rPr>
        <w:rFonts w:hint="default"/>
      </w:rPr>
    </w:lvl>
    <w:lvl w:ilvl="1">
      <w:start w:val="7"/>
      <w:numFmt w:val="decimal"/>
      <w:lvlText w:val="2.%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nsid w:val="15B336CF"/>
    <w:multiLevelType w:val="hybridMultilevel"/>
    <w:tmpl w:val="E22091A6"/>
    <w:lvl w:ilvl="0" w:tplc="20C47ECC">
      <w:start w:val="1"/>
      <w:numFmt w:val="decimal"/>
      <w:lvlText w:val="4.2.%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7325EA3"/>
    <w:multiLevelType w:val="hybridMultilevel"/>
    <w:tmpl w:val="B4547DC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D87508D"/>
    <w:multiLevelType w:val="hybridMultilevel"/>
    <w:tmpl w:val="4F1665EE"/>
    <w:lvl w:ilvl="0" w:tplc="CC5427E8">
      <w:start w:val="1"/>
      <w:numFmt w:val="decimal"/>
      <w:lvlText w:val="5.2.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2E13574F"/>
    <w:multiLevelType w:val="hybridMultilevel"/>
    <w:tmpl w:val="158AB5D0"/>
    <w:lvl w:ilvl="0" w:tplc="04090019">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nsid w:val="34E155D6"/>
    <w:multiLevelType w:val="hybridMultilevel"/>
    <w:tmpl w:val="614E5320"/>
    <w:lvl w:ilvl="0" w:tplc="83B43046">
      <w:start w:val="1"/>
      <w:numFmt w:val="decimal"/>
      <w:lvlText w:val="4.1.%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38DF0710"/>
    <w:multiLevelType w:val="hybridMultilevel"/>
    <w:tmpl w:val="45089B4A"/>
    <w:lvl w:ilvl="0" w:tplc="F2CAC59A">
      <w:start w:val="1"/>
      <w:numFmt w:val="decimal"/>
      <w:lvlText w:val="5.2.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39C4561E"/>
    <w:multiLevelType w:val="hybridMultilevel"/>
    <w:tmpl w:val="F0AC9466"/>
    <w:lvl w:ilvl="0" w:tplc="87D8D222">
      <w:start w:val="1"/>
      <w:numFmt w:val="lowerLetter"/>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3A8D762B"/>
    <w:multiLevelType w:val="hybridMultilevel"/>
    <w:tmpl w:val="6A42E406"/>
    <w:lvl w:ilvl="0" w:tplc="3B4647B6">
      <w:start w:val="1"/>
      <w:numFmt w:val="decimal"/>
      <w:lvlText w:val="5.2.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3D25656C"/>
    <w:multiLevelType w:val="hybridMultilevel"/>
    <w:tmpl w:val="9FF2A288"/>
    <w:lvl w:ilvl="0" w:tplc="BB5AF2A8">
      <w:start w:val="1"/>
      <w:numFmt w:val="decimal"/>
      <w:lvlText w:val="5.1.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433A4346"/>
    <w:multiLevelType w:val="hybridMultilevel"/>
    <w:tmpl w:val="8C86748A"/>
    <w:lvl w:ilvl="0" w:tplc="2C08AF88">
      <w:start w:val="1"/>
      <w:numFmt w:val="decimal"/>
      <w:lvlText w:val="4.1.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446C30A7"/>
    <w:multiLevelType w:val="hybridMultilevel"/>
    <w:tmpl w:val="5DA60E0C"/>
    <w:lvl w:ilvl="0" w:tplc="97EA64FA">
      <w:start w:val="1"/>
      <w:numFmt w:val="decimal"/>
      <w:lvlText w:val="5.%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457F6749"/>
    <w:multiLevelType w:val="multilevel"/>
    <w:tmpl w:val="96141F62"/>
    <w:lvl w:ilvl="0">
      <w:start w:val="2"/>
      <w:numFmt w:val="decimal"/>
      <w:lvlText w:val="%1"/>
      <w:lvlJc w:val="left"/>
      <w:pPr>
        <w:ind w:left="360" w:hanging="360"/>
      </w:pPr>
      <w:rPr>
        <w:rFonts w:hint="default"/>
      </w:rPr>
    </w:lvl>
    <w:lvl w:ilvl="1">
      <w:start w:val="1"/>
      <w:numFmt w:val="decimal"/>
      <w:lvlText w:val="3.%2"/>
      <w:lvlJc w:val="left"/>
      <w:pPr>
        <w:ind w:left="720" w:hanging="360"/>
      </w:pPr>
      <w:rPr>
        <w:rFonts w:hint="default"/>
      </w:rPr>
    </w:lvl>
    <w:lvl w:ilvl="2">
      <w:start w:val="1"/>
      <w:numFmt w:val="decimal"/>
      <w:lvlText w:val="%1.%2.%3"/>
      <w:lvlJc w:val="left"/>
      <w:pPr>
        <w:ind w:left="1440" w:hanging="720"/>
      </w:pPr>
      <w:rPr>
        <w:rFonts w:hint="default"/>
        <w:b/>
        <w:i w:val="0"/>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8">
    <w:nsid w:val="49CD75CF"/>
    <w:multiLevelType w:val="hybridMultilevel"/>
    <w:tmpl w:val="782E20E2"/>
    <w:lvl w:ilvl="0" w:tplc="9CDE8E2A">
      <w:start w:val="1"/>
      <w:numFmt w:val="decimal"/>
      <w:lvlText w:val="5.1.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4C995EC6"/>
    <w:multiLevelType w:val="multilevel"/>
    <w:tmpl w:val="A69EA3AA"/>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b/>
        <w:i w:val="0"/>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0">
    <w:nsid w:val="581D0821"/>
    <w:multiLevelType w:val="hybridMultilevel"/>
    <w:tmpl w:val="5D2E1A0C"/>
    <w:lvl w:ilvl="0" w:tplc="6F0460C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nsid w:val="5BE0681A"/>
    <w:multiLevelType w:val="hybridMultilevel"/>
    <w:tmpl w:val="90301056"/>
    <w:lvl w:ilvl="0" w:tplc="CA281186">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2">
    <w:nsid w:val="5C2E2DB1"/>
    <w:multiLevelType w:val="hybridMultilevel"/>
    <w:tmpl w:val="EDE294CA"/>
    <w:lvl w:ilvl="0" w:tplc="D2D6175E">
      <w:start w:val="1"/>
      <w:numFmt w:val="decimal"/>
      <w:lvlText w:val="%1."/>
      <w:lvlJc w:val="left"/>
      <w:pPr>
        <w:ind w:left="720" w:hanging="360"/>
      </w:pPr>
      <w:rPr>
        <w:b w:val="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5E731DCC"/>
    <w:multiLevelType w:val="hybridMultilevel"/>
    <w:tmpl w:val="84BEEC8A"/>
    <w:lvl w:ilvl="0" w:tplc="87D8D222">
      <w:start w:val="1"/>
      <w:numFmt w:val="lowerLetter"/>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62B347AD"/>
    <w:multiLevelType w:val="hybridMultilevel"/>
    <w:tmpl w:val="21B09FEE"/>
    <w:lvl w:ilvl="0" w:tplc="7F48887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5">
    <w:nsid w:val="63C07D4B"/>
    <w:multiLevelType w:val="multilevel"/>
    <w:tmpl w:val="CA1C3970"/>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5.2.5.%4"/>
      <w:lvlJc w:val="left"/>
      <w:pPr>
        <w:ind w:left="1728" w:hanging="648"/>
      </w:pPr>
      <w:rPr>
        <w:rFonts w:hint="default"/>
      </w:r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6">
    <w:nsid w:val="640F54DF"/>
    <w:multiLevelType w:val="hybridMultilevel"/>
    <w:tmpl w:val="2B82A138"/>
    <w:lvl w:ilvl="0" w:tplc="D7A6B2AE">
      <w:start w:val="1"/>
      <w:numFmt w:val="decimal"/>
      <w:lvlText w:val="5.1.%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6499079F"/>
    <w:multiLevelType w:val="multilevel"/>
    <w:tmpl w:val="210AD018"/>
    <w:lvl w:ilvl="0">
      <w:start w:val="1"/>
      <w:numFmt w:val="decimal"/>
      <w:lvlText w:val="%1."/>
      <w:lvlJc w:val="left"/>
      <w:pPr>
        <w:ind w:left="1080" w:hanging="360"/>
      </w:pPr>
      <w:rPr>
        <w:rFonts w:hint="default"/>
      </w:rPr>
    </w:lvl>
    <w:lvl w:ilvl="1">
      <w:start w:val="6"/>
      <w:numFmt w:val="decimal"/>
      <w:isLgl/>
      <w:lvlText w:val="%1.%2"/>
      <w:lvlJc w:val="left"/>
      <w:pPr>
        <w:ind w:left="1440" w:hanging="720"/>
      </w:pPr>
      <w:rPr>
        <w:rFonts w:hint="default"/>
        <w:sz w:val="24"/>
      </w:rPr>
    </w:lvl>
    <w:lvl w:ilvl="2">
      <w:start w:val="1"/>
      <w:numFmt w:val="decimal"/>
      <w:isLgl/>
      <w:lvlText w:val="%1.%2.%3"/>
      <w:lvlJc w:val="left"/>
      <w:pPr>
        <w:ind w:left="1440" w:hanging="720"/>
      </w:pPr>
      <w:rPr>
        <w:rFonts w:hint="default"/>
        <w:sz w:val="24"/>
      </w:rPr>
    </w:lvl>
    <w:lvl w:ilvl="3">
      <w:start w:val="1"/>
      <w:numFmt w:val="decimal"/>
      <w:isLgl/>
      <w:lvlText w:val="%1.%2.%3.%4"/>
      <w:lvlJc w:val="left"/>
      <w:pPr>
        <w:ind w:left="1440" w:hanging="720"/>
      </w:pPr>
      <w:rPr>
        <w:rFonts w:hint="default"/>
        <w:sz w:val="24"/>
      </w:rPr>
    </w:lvl>
    <w:lvl w:ilvl="4">
      <w:start w:val="1"/>
      <w:numFmt w:val="decimal"/>
      <w:isLgl/>
      <w:lvlText w:val="%1.%2.%3.%4.%5"/>
      <w:lvlJc w:val="left"/>
      <w:pPr>
        <w:ind w:left="1800" w:hanging="1080"/>
      </w:pPr>
      <w:rPr>
        <w:rFonts w:hint="default"/>
        <w:sz w:val="24"/>
      </w:rPr>
    </w:lvl>
    <w:lvl w:ilvl="5">
      <w:start w:val="1"/>
      <w:numFmt w:val="decimal"/>
      <w:isLgl/>
      <w:lvlText w:val="%1.%2.%3.%4.%5.%6"/>
      <w:lvlJc w:val="left"/>
      <w:pPr>
        <w:ind w:left="1800" w:hanging="1080"/>
      </w:pPr>
      <w:rPr>
        <w:rFonts w:hint="default"/>
        <w:sz w:val="24"/>
      </w:rPr>
    </w:lvl>
    <w:lvl w:ilvl="6">
      <w:start w:val="1"/>
      <w:numFmt w:val="decimal"/>
      <w:isLgl/>
      <w:lvlText w:val="%1.%2.%3.%4.%5.%6.%7"/>
      <w:lvlJc w:val="left"/>
      <w:pPr>
        <w:ind w:left="2160" w:hanging="1440"/>
      </w:pPr>
      <w:rPr>
        <w:rFonts w:hint="default"/>
        <w:sz w:val="24"/>
      </w:rPr>
    </w:lvl>
    <w:lvl w:ilvl="7">
      <w:start w:val="1"/>
      <w:numFmt w:val="decimal"/>
      <w:isLgl/>
      <w:lvlText w:val="%1.%2.%3.%4.%5.%6.%7.%8"/>
      <w:lvlJc w:val="left"/>
      <w:pPr>
        <w:ind w:left="2160" w:hanging="1440"/>
      </w:pPr>
      <w:rPr>
        <w:rFonts w:hint="default"/>
        <w:sz w:val="24"/>
      </w:rPr>
    </w:lvl>
    <w:lvl w:ilvl="8">
      <w:start w:val="1"/>
      <w:numFmt w:val="decimal"/>
      <w:isLgl/>
      <w:lvlText w:val="%1.%2.%3.%4.%5.%6.%7.%8.%9"/>
      <w:lvlJc w:val="left"/>
      <w:pPr>
        <w:ind w:left="2520" w:hanging="1800"/>
      </w:pPr>
      <w:rPr>
        <w:rFonts w:hint="default"/>
        <w:sz w:val="24"/>
      </w:rPr>
    </w:lvl>
  </w:abstractNum>
  <w:abstractNum w:abstractNumId="28">
    <w:nsid w:val="64AF49D1"/>
    <w:multiLevelType w:val="hybridMultilevel"/>
    <w:tmpl w:val="198EE632"/>
    <w:lvl w:ilvl="0" w:tplc="0ABE8A88">
      <w:start w:val="1"/>
      <w:numFmt w:val="decimal"/>
      <w:lvlText w:val="5.2.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65106949"/>
    <w:multiLevelType w:val="hybridMultilevel"/>
    <w:tmpl w:val="100854EE"/>
    <w:lvl w:ilvl="0" w:tplc="B8703CDC">
      <w:start w:val="1"/>
      <w:numFmt w:val="decimal"/>
      <w:lvlText w:val="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6636646E"/>
    <w:multiLevelType w:val="hybridMultilevel"/>
    <w:tmpl w:val="65445068"/>
    <w:lvl w:ilvl="0" w:tplc="0046EECE">
      <w:start w:val="1"/>
      <w:numFmt w:val="decimal"/>
      <w:lvlText w:val="3.1.%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692A42A9"/>
    <w:multiLevelType w:val="hybridMultilevel"/>
    <w:tmpl w:val="DCC4ED96"/>
    <w:lvl w:ilvl="0" w:tplc="31CA5B08">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6B200862"/>
    <w:multiLevelType w:val="hybridMultilevel"/>
    <w:tmpl w:val="334EB42A"/>
    <w:lvl w:ilvl="0" w:tplc="2A56923A">
      <w:start w:val="1"/>
      <w:numFmt w:val="lowerLetter"/>
      <w:lvlText w:val="%1."/>
      <w:lvlJc w:val="left"/>
      <w:pPr>
        <w:ind w:left="720" w:hanging="360"/>
      </w:pPr>
      <w:rPr>
        <w:rFonts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6D860E42"/>
    <w:multiLevelType w:val="hybridMultilevel"/>
    <w:tmpl w:val="8AA66618"/>
    <w:lvl w:ilvl="0" w:tplc="22D00EA8">
      <w:start w:val="1"/>
      <w:numFmt w:val="decimal"/>
      <w:lvlText w:val="6.%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6E0924A6"/>
    <w:multiLevelType w:val="multilevel"/>
    <w:tmpl w:val="4BC059BE"/>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5.3.%3"/>
      <w:lvlJc w:val="left"/>
      <w:pPr>
        <w:ind w:left="1224" w:hanging="504"/>
      </w:pPr>
      <w:rPr>
        <w:rFonts w:hint="default"/>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5">
    <w:nsid w:val="6F490C0A"/>
    <w:multiLevelType w:val="hybridMultilevel"/>
    <w:tmpl w:val="41827528"/>
    <w:lvl w:ilvl="0" w:tplc="DE84F832">
      <w:start w:val="1"/>
      <w:numFmt w:val="decimal"/>
      <w:lvlText w:val="5.2.%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70A23946"/>
    <w:multiLevelType w:val="multilevel"/>
    <w:tmpl w:val="17F472A6"/>
    <w:lvl w:ilvl="0">
      <w:start w:val="8"/>
      <w:numFmt w:val="decimal"/>
      <w:lvlText w:val="2.%1"/>
      <w:lvlJc w:val="left"/>
      <w:pPr>
        <w:ind w:left="360" w:hanging="360"/>
      </w:pPr>
      <w:rPr>
        <w:rFonts w:hint="default"/>
      </w:rPr>
    </w:lvl>
    <w:lvl w:ilvl="1">
      <w:start w:val="7"/>
      <w:numFmt w:val="decimal"/>
      <w:lvlText w:val="2.%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7">
    <w:nsid w:val="7789222C"/>
    <w:multiLevelType w:val="hybridMultilevel"/>
    <w:tmpl w:val="3EF845A8"/>
    <w:lvl w:ilvl="0" w:tplc="7B5AB982">
      <w:start w:val="1"/>
      <w:numFmt w:val="decimal"/>
      <w:lvlText w:val="5.1.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nsid w:val="7E3A408C"/>
    <w:multiLevelType w:val="hybridMultilevel"/>
    <w:tmpl w:val="8D9C417A"/>
    <w:lvl w:ilvl="0" w:tplc="149E3376">
      <w:start w:val="1"/>
      <w:numFmt w:val="decimal"/>
      <w:lvlText w:val="4.3.%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31"/>
  </w:num>
  <w:num w:numId="3">
    <w:abstractNumId w:val="4"/>
  </w:num>
  <w:num w:numId="4">
    <w:abstractNumId w:val="2"/>
  </w:num>
  <w:num w:numId="5">
    <w:abstractNumId w:val="1"/>
  </w:num>
  <w:num w:numId="6">
    <w:abstractNumId w:val="23"/>
  </w:num>
  <w:num w:numId="7">
    <w:abstractNumId w:val="9"/>
  </w:num>
  <w:num w:numId="8">
    <w:abstractNumId w:val="27"/>
  </w:num>
  <w:num w:numId="9">
    <w:abstractNumId w:val="20"/>
  </w:num>
  <w:num w:numId="10">
    <w:abstractNumId w:val="21"/>
  </w:num>
  <w:num w:numId="11">
    <w:abstractNumId w:val="22"/>
  </w:num>
  <w:num w:numId="12">
    <w:abstractNumId w:val="12"/>
  </w:num>
  <w:num w:numId="13">
    <w:abstractNumId w:val="32"/>
  </w:num>
  <w:num w:numId="14">
    <w:abstractNumId w:val="19"/>
  </w:num>
  <w:num w:numId="15">
    <w:abstractNumId w:val="24"/>
  </w:num>
  <w:num w:numId="16">
    <w:abstractNumId w:val="16"/>
  </w:num>
  <w:num w:numId="17">
    <w:abstractNumId w:val="6"/>
  </w:num>
  <w:num w:numId="18">
    <w:abstractNumId w:val="26"/>
  </w:num>
  <w:num w:numId="19">
    <w:abstractNumId w:val="33"/>
  </w:num>
  <w:num w:numId="20">
    <w:abstractNumId w:val="25"/>
  </w:num>
  <w:num w:numId="21">
    <w:abstractNumId w:val="17"/>
  </w:num>
  <w:num w:numId="22">
    <w:abstractNumId w:val="30"/>
  </w:num>
  <w:num w:numId="23">
    <w:abstractNumId w:val="37"/>
  </w:num>
  <w:num w:numId="24">
    <w:abstractNumId w:val="14"/>
  </w:num>
  <w:num w:numId="25">
    <w:abstractNumId w:val="18"/>
  </w:num>
  <w:num w:numId="26">
    <w:abstractNumId w:val="35"/>
  </w:num>
  <w:num w:numId="27">
    <w:abstractNumId w:val="28"/>
  </w:num>
  <w:num w:numId="28">
    <w:abstractNumId w:val="13"/>
  </w:num>
  <w:num w:numId="29">
    <w:abstractNumId w:val="8"/>
  </w:num>
  <w:num w:numId="30">
    <w:abstractNumId w:val="11"/>
  </w:num>
  <w:num w:numId="31">
    <w:abstractNumId w:val="29"/>
  </w:num>
  <w:num w:numId="32">
    <w:abstractNumId w:val="10"/>
  </w:num>
  <w:num w:numId="33">
    <w:abstractNumId w:val="15"/>
  </w:num>
  <w:num w:numId="34">
    <w:abstractNumId w:val="38"/>
  </w:num>
  <w:num w:numId="35">
    <w:abstractNumId w:val="7"/>
  </w:num>
  <w:num w:numId="36">
    <w:abstractNumId w:val="5"/>
  </w:num>
  <w:num w:numId="37">
    <w:abstractNumId w:val="36"/>
  </w:num>
  <w:num w:numId="38">
    <w:abstractNumId w:val="3"/>
  </w:num>
  <w:num w:numId="39">
    <w:abstractNumId w:val="34"/>
  </w:num>
  <w:numIdMacAtCleanup w:val="3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proofState w:grammar="clean"/>
  <w:defaultTabStop w:val="720"/>
  <w:drawingGridHorizontalSpacing w:val="10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F61D4"/>
    <w:rsid w:val="00007CAC"/>
    <w:rsid w:val="000114BB"/>
    <w:rsid w:val="00013772"/>
    <w:rsid w:val="0001407B"/>
    <w:rsid w:val="00025380"/>
    <w:rsid w:val="00032CE5"/>
    <w:rsid w:val="00037785"/>
    <w:rsid w:val="0004060C"/>
    <w:rsid w:val="00042D4A"/>
    <w:rsid w:val="00045395"/>
    <w:rsid w:val="00055399"/>
    <w:rsid w:val="00061BB7"/>
    <w:rsid w:val="000673FE"/>
    <w:rsid w:val="00070F28"/>
    <w:rsid w:val="00072532"/>
    <w:rsid w:val="000746C8"/>
    <w:rsid w:val="00075F8F"/>
    <w:rsid w:val="00076D07"/>
    <w:rsid w:val="00083C2C"/>
    <w:rsid w:val="00093F55"/>
    <w:rsid w:val="000A3555"/>
    <w:rsid w:val="000B4E29"/>
    <w:rsid w:val="000C70C1"/>
    <w:rsid w:val="000D13CD"/>
    <w:rsid w:val="000D71FD"/>
    <w:rsid w:val="000E31EE"/>
    <w:rsid w:val="000E4FC9"/>
    <w:rsid w:val="000E760C"/>
    <w:rsid w:val="000F3A47"/>
    <w:rsid w:val="000F5B67"/>
    <w:rsid w:val="000F66E9"/>
    <w:rsid w:val="00102213"/>
    <w:rsid w:val="0010393D"/>
    <w:rsid w:val="001051D5"/>
    <w:rsid w:val="00110127"/>
    <w:rsid w:val="0012438E"/>
    <w:rsid w:val="00131129"/>
    <w:rsid w:val="00133250"/>
    <w:rsid w:val="001339F0"/>
    <w:rsid w:val="001509F7"/>
    <w:rsid w:val="001512E2"/>
    <w:rsid w:val="00160BCF"/>
    <w:rsid w:val="00162A64"/>
    <w:rsid w:val="00177619"/>
    <w:rsid w:val="00195151"/>
    <w:rsid w:val="001A0EC6"/>
    <w:rsid w:val="001A538C"/>
    <w:rsid w:val="001C205C"/>
    <w:rsid w:val="001C2540"/>
    <w:rsid w:val="001C312E"/>
    <w:rsid w:val="001D03AC"/>
    <w:rsid w:val="001D60D7"/>
    <w:rsid w:val="00206E0A"/>
    <w:rsid w:val="002140DA"/>
    <w:rsid w:val="0022334E"/>
    <w:rsid w:val="002266A2"/>
    <w:rsid w:val="00246952"/>
    <w:rsid w:val="002517C7"/>
    <w:rsid w:val="002527C2"/>
    <w:rsid w:val="00254C49"/>
    <w:rsid w:val="00254F3A"/>
    <w:rsid w:val="002556DE"/>
    <w:rsid w:val="002609D6"/>
    <w:rsid w:val="00263589"/>
    <w:rsid w:val="002640BF"/>
    <w:rsid w:val="00270885"/>
    <w:rsid w:val="00292885"/>
    <w:rsid w:val="00293182"/>
    <w:rsid w:val="0029526B"/>
    <w:rsid w:val="002958A7"/>
    <w:rsid w:val="00295EE3"/>
    <w:rsid w:val="002A2D7B"/>
    <w:rsid w:val="002A4817"/>
    <w:rsid w:val="002A6E2C"/>
    <w:rsid w:val="002B27EC"/>
    <w:rsid w:val="002D21BB"/>
    <w:rsid w:val="002E2B68"/>
    <w:rsid w:val="002F07D0"/>
    <w:rsid w:val="002F39E5"/>
    <w:rsid w:val="002F5D4D"/>
    <w:rsid w:val="00300184"/>
    <w:rsid w:val="00312F1C"/>
    <w:rsid w:val="00321B4C"/>
    <w:rsid w:val="00323E56"/>
    <w:rsid w:val="0033263F"/>
    <w:rsid w:val="00342ADB"/>
    <w:rsid w:val="00357495"/>
    <w:rsid w:val="003760AE"/>
    <w:rsid w:val="00376E87"/>
    <w:rsid w:val="00382155"/>
    <w:rsid w:val="00386B08"/>
    <w:rsid w:val="003A15B1"/>
    <w:rsid w:val="003A5B61"/>
    <w:rsid w:val="003B5777"/>
    <w:rsid w:val="003C4324"/>
    <w:rsid w:val="003C7ED0"/>
    <w:rsid w:val="003D6C5C"/>
    <w:rsid w:val="003E3C19"/>
    <w:rsid w:val="003F5C23"/>
    <w:rsid w:val="003F6087"/>
    <w:rsid w:val="00401A9C"/>
    <w:rsid w:val="00402352"/>
    <w:rsid w:val="004026B2"/>
    <w:rsid w:val="0040461A"/>
    <w:rsid w:val="004159A0"/>
    <w:rsid w:val="00421556"/>
    <w:rsid w:val="00426F47"/>
    <w:rsid w:val="00430AD3"/>
    <w:rsid w:val="00431874"/>
    <w:rsid w:val="00433291"/>
    <w:rsid w:val="0044542D"/>
    <w:rsid w:val="004479F0"/>
    <w:rsid w:val="004534BD"/>
    <w:rsid w:val="004570B9"/>
    <w:rsid w:val="0046099C"/>
    <w:rsid w:val="0046108F"/>
    <w:rsid w:val="00465ACC"/>
    <w:rsid w:val="00476149"/>
    <w:rsid w:val="0049114F"/>
    <w:rsid w:val="004A3D8E"/>
    <w:rsid w:val="004A75CE"/>
    <w:rsid w:val="004D253A"/>
    <w:rsid w:val="004D300F"/>
    <w:rsid w:val="004D5140"/>
    <w:rsid w:val="004D79AB"/>
    <w:rsid w:val="004E26B6"/>
    <w:rsid w:val="004F0F28"/>
    <w:rsid w:val="004F15DE"/>
    <w:rsid w:val="005052AA"/>
    <w:rsid w:val="00506DF7"/>
    <w:rsid w:val="0051418B"/>
    <w:rsid w:val="00515682"/>
    <w:rsid w:val="00525096"/>
    <w:rsid w:val="0053187C"/>
    <w:rsid w:val="00536DF1"/>
    <w:rsid w:val="00543D20"/>
    <w:rsid w:val="00544962"/>
    <w:rsid w:val="0055186D"/>
    <w:rsid w:val="00556435"/>
    <w:rsid w:val="00564486"/>
    <w:rsid w:val="00570686"/>
    <w:rsid w:val="0057532D"/>
    <w:rsid w:val="005865B4"/>
    <w:rsid w:val="00590915"/>
    <w:rsid w:val="005C3BA2"/>
    <w:rsid w:val="005C462E"/>
    <w:rsid w:val="005D2B66"/>
    <w:rsid w:val="005D3F9D"/>
    <w:rsid w:val="005E11C6"/>
    <w:rsid w:val="005E387D"/>
    <w:rsid w:val="005E553A"/>
    <w:rsid w:val="00600AB2"/>
    <w:rsid w:val="006037BB"/>
    <w:rsid w:val="00605E2C"/>
    <w:rsid w:val="006112CB"/>
    <w:rsid w:val="0061315F"/>
    <w:rsid w:val="00622035"/>
    <w:rsid w:val="00632BD7"/>
    <w:rsid w:val="00652576"/>
    <w:rsid w:val="00691FC5"/>
    <w:rsid w:val="006B10D9"/>
    <w:rsid w:val="006B2744"/>
    <w:rsid w:val="006C445D"/>
    <w:rsid w:val="006D2322"/>
    <w:rsid w:val="006D569C"/>
    <w:rsid w:val="006D67F4"/>
    <w:rsid w:val="006F6E02"/>
    <w:rsid w:val="00715B92"/>
    <w:rsid w:val="00740A1D"/>
    <w:rsid w:val="00742389"/>
    <w:rsid w:val="007522D0"/>
    <w:rsid w:val="00761DE7"/>
    <w:rsid w:val="00763892"/>
    <w:rsid w:val="00767182"/>
    <w:rsid w:val="0078371B"/>
    <w:rsid w:val="00790096"/>
    <w:rsid w:val="00797BE0"/>
    <w:rsid w:val="007A0443"/>
    <w:rsid w:val="007A6667"/>
    <w:rsid w:val="007A7E88"/>
    <w:rsid w:val="007B430C"/>
    <w:rsid w:val="007C23CD"/>
    <w:rsid w:val="007C73A8"/>
    <w:rsid w:val="007E354A"/>
    <w:rsid w:val="008010DA"/>
    <w:rsid w:val="008029A0"/>
    <w:rsid w:val="00802F5E"/>
    <w:rsid w:val="008326CC"/>
    <w:rsid w:val="0084428F"/>
    <w:rsid w:val="00856AC7"/>
    <w:rsid w:val="008654D1"/>
    <w:rsid w:val="00867F16"/>
    <w:rsid w:val="008737CA"/>
    <w:rsid w:val="008809F2"/>
    <w:rsid w:val="0088431F"/>
    <w:rsid w:val="00887B3B"/>
    <w:rsid w:val="008B24F3"/>
    <w:rsid w:val="008B4A5D"/>
    <w:rsid w:val="008D1747"/>
    <w:rsid w:val="008D2FBA"/>
    <w:rsid w:val="008E53E5"/>
    <w:rsid w:val="008F1354"/>
    <w:rsid w:val="008F1ACF"/>
    <w:rsid w:val="008F64F0"/>
    <w:rsid w:val="009067D1"/>
    <w:rsid w:val="00914209"/>
    <w:rsid w:val="0091711D"/>
    <w:rsid w:val="009179C1"/>
    <w:rsid w:val="00930877"/>
    <w:rsid w:val="009372B1"/>
    <w:rsid w:val="009463E2"/>
    <w:rsid w:val="00970956"/>
    <w:rsid w:val="0097438F"/>
    <w:rsid w:val="00975C07"/>
    <w:rsid w:val="009A01FF"/>
    <w:rsid w:val="009A0DD5"/>
    <w:rsid w:val="009B5B8E"/>
    <w:rsid w:val="009C3DEC"/>
    <w:rsid w:val="009C4F01"/>
    <w:rsid w:val="009C6FBF"/>
    <w:rsid w:val="009D08AB"/>
    <w:rsid w:val="009F45C6"/>
    <w:rsid w:val="00A03CFE"/>
    <w:rsid w:val="00A0746C"/>
    <w:rsid w:val="00A16427"/>
    <w:rsid w:val="00A2551E"/>
    <w:rsid w:val="00A340C2"/>
    <w:rsid w:val="00A3797C"/>
    <w:rsid w:val="00A52C4C"/>
    <w:rsid w:val="00A62677"/>
    <w:rsid w:val="00A653E2"/>
    <w:rsid w:val="00A67420"/>
    <w:rsid w:val="00A71333"/>
    <w:rsid w:val="00A80D4F"/>
    <w:rsid w:val="00A82583"/>
    <w:rsid w:val="00A9073D"/>
    <w:rsid w:val="00AA2C8B"/>
    <w:rsid w:val="00AA33EE"/>
    <w:rsid w:val="00AA5442"/>
    <w:rsid w:val="00AA794D"/>
    <w:rsid w:val="00AB18FE"/>
    <w:rsid w:val="00AC49F3"/>
    <w:rsid w:val="00AD1AAF"/>
    <w:rsid w:val="00AD5975"/>
    <w:rsid w:val="00AD78A9"/>
    <w:rsid w:val="00AE21EA"/>
    <w:rsid w:val="00AE2816"/>
    <w:rsid w:val="00AE3157"/>
    <w:rsid w:val="00AE558B"/>
    <w:rsid w:val="00AE56C9"/>
    <w:rsid w:val="00AF03FA"/>
    <w:rsid w:val="00AF61D4"/>
    <w:rsid w:val="00AF6E80"/>
    <w:rsid w:val="00B03615"/>
    <w:rsid w:val="00B052BC"/>
    <w:rsid w:val="00B061E7"/>
    <w:rsid w:val="00B1664E"/>
    <w:rsid w:val="00B217BD"/>
    <w:rsid w:val="00B31B60"/>
    <w:rsid w:val="00B3591D"/>
    <w:rsid w:val="00B422EA"/>
    <w:rsid w:val="00B42C0F"/>
    <w:rsid w:val="00B4312F"/>
    <w:rsid w:val="00B43A4F"/>
    <w:rsid w:val="00B5027A"/>
    <w:rsid w:val="00B5471F"/>
    <w:rsid w:val="00B56E63"/>
    <w:rsid w:val="00B65406"/>
    <w:rsid w:val="00B73BAF"/>
    <w:rsid w:val="00B76905"/>
    <w:rsid w:val="00B81511"/>
    <w:rsid w:val="00B863D7"/>
    <w:rsid w:val="00BA47B6"/>
    <w:rsid w:val="00BA5AA1"/>
    <w:rsid w:val="00BB113A"/>
    <w:rsid w:val="00BE0479"/>
    <w:rsid w:val="00BE07CD"/>
    <w:rsid w:val="00BE4EB5"/>
    <w:rsid w:val="00BF29D4"/>
    <w:rsid w:val="00C21D9C"/>
    <w:rsid w:val="00C3057B"/>
    <w:rsid w:val="00C32FCD"/>
    <w:rsid w:val="00C35BB5"/>
    <w:rsid w:val="00C41541"/>
    <w:rsid w:val="00C54449"/>
    <w:rsid w:val="00C56F2E"/>
    <w:rsid w:val="00C97413"/>
    <w:rsid w:val="00CA1306"/>
    <w:rsid w:val="00CC1F94"/>
    <w:rsid w:val="00CC5778"/>
    <w:rsid w:val="00CD4BBA"/>
    <w:rsid w:val="00CE0B85"/>
    <w:rsid w:val="00CE1E53"/>
    <w:rsid w:val="00CE6E82"/>
    <w:rsid w:val="00CF1E47"/>
    <w:rsid w:val="00CF4BF7"/>
    <w:rsid w:val="00D00BE5"/>
    <w:rsid w:val="00D25F39"/>
    <w:rsid w:val="00D27BAD"/>
    <w:rsid w:val="00D32208"/>
    <w:rsid w:val="00D3587D"/>
    <w:rsid w:val="00D55136"/>
    <w:rsid w:val="00D6202D"/>
    <w:rsid w:val="00D66543"/>
    <w:rsid w:val="00D84755"/>
    <w:rsid w:val="00D91C96"/>
    <w:rsid w:val="00D92405"/>
    <w:rsid w:val="00D93194"/>
    <w:rsid w:val="00D93971"/>
    <w:rsid w:val="00D93CA2"/>
    <w:rsid w:val="00DA14EC"/>
    <w:rsid w:val="00DC089E"/>
    <w:rsid w:val="00DC0C3E"/>
    <w:rsid w:val="00DC6103"/>
    <w:rsid w:val="00DD01DC"/>
    <w:rsid w:val="00DE61A3"/>
    <w:rsid w:val="00DF53BF"/>
    <w:rsid w:val="00DF7F04"/>
    <w:rsid w:val="00E01A99"/>
    <w:rsid w:val="00E03594"/>
    <w:rsid w:val="00E16807"/>
    <w:rsid w:val="00E33699"/>
    <w:rsid w:val="00E41DF7"/>
    <w:rsid w:val="00E42F4F"/>
    <w:rsid w:val="00E510EF"/>
    <w:rsid w:val="00E525BA"/>
    <w:rsid w:val="00E60960"/>
    <w:rsid w:val="00E61BA9"/>
    <w:rsid w:val="00E62044"/>
    <w:rsid w:val="00E70AEA"/>
    <w:rsid w:val="00E86DC4"/>
    <w:rsid w:val="00E953B6"/>
    <w:rsid w:val="00EA42EE"/>
    <w:rsid w:val="00EA5F5A"/>
    <w:rsid w:val="00EB3F7A"/>
    <w:rsid w:val="00EC3AD6"/>
    <w:rsid w:val="00ED6ED2"/>
    <w:rsid w:val="00EE078D"/>
    <w:rsid w:val="00EE0AFD"/>
    <w:rsid w:val="00EE26E2"/>
    <w:rsid w:val="00EE314F"/>
    <w:rsid w:val="00EE7BE1"/>
    <w:rsid w:val="00EF74AD"/>
    <w:rsid w:val="00F12190"/>
    <w:rsid w:val="00F14B73"/>
    <w:rsid w:val="00F15135"/>
    <w:rsid w:val="00F15394"/>
    <w:rsid w:val="00F16E6B"/>
    <w:rsid w:val="00F37116"/>
    <w:rsid w:val="00F37E5C"/>
    <w:rsid w:val="00F41FE4"/>
    <w:rsid w:val="00F46336"/>
    <w:rsid w:val="00F50797"/>
    <w:rsid w:val="00F5086F"/>
    <w:rsid w:val="00F668E2"/>
    <w:rsid w:val="00F74353"/>
    <w:rsid w:val="00F75864"/>
    <w:rsid w:val="00F839CF"/>
    <w:rsid w:val="00FB17C3"/>
    <w:rsid w:val="00FB2C61"/>
    <w:rsid w:val="00FB3EF5"/>
    <w:rsid w:val="00FB543B"/>
    <w:rsid w:val="00FC4216"/>
    <w:rsid w:val="00FC5C93"/>
    <w:rsid w:val="00FE5BD9"/>
    <w:rsid w:val="00FF42D9"/>
    <w:rsid w:val="0A8D2824"/>
    <w:rsid w:val="18223722"/>
    <w:rsid w:val="1AE0A48B"/>
    <w:rsid w:val="1AE3CA08"/>
    <w:rsid w:val="20D7953A"/>
    <w:rsid w:val="24131CD9"/>
    <w:rsid w:val="34896441"/>
    <w:rsid w:val="3929E395"/>
    <w:rsid w:val="3DFF1B20"/>
    <w:rsid w:val="416669DD"/>
    <w:rsid w:val="43ACBBFA"/>
    <w:rsid w:val="47F3A71D"/>
    <w:rsid w:val="5980AF20"/>
    <w:rsid w:val="66309B5A"/>
    <w:rsid w:val="71A05138"/>
    <w:rsid w:val="788FB144"/>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5D9F48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D253A"/>
    <w:pPr>
      <w:spacing w:after="0"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AF61D4"/>
    <w:pPr>
      <w:keepNext/>
      <w:keepLines/>
      <w:spacing w:before="240"/>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AF61D4"/>
    <w:pPr>
      <w:keepNext/>
      <w:keepLines/>
      <w:spacing w:before="4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AF61D4"/>
    <w:pPr>
      <w:keepNext/>
      <w:keepLines/>
      <w:spacing w:before="40"/>
      <w:outlineLvl w:val="2"/>
    </w:pPr>
    <w:rPr>
      <w:rFonts w:eastAsiaTheme="majorEastAsia" w:cstheme="majorBidi"/>
      <w:b/>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F61D4"/>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sid w:val="00AF61D4"/>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AF61D4"/>
    <w:rPr>
      <w:rFonts w:ascii="Times New Roman" w:eastAsiaTheme="majorEastAsia" w:hAnsi="Times New Roman" w:cstheme="majorBidi"/>
      <w:b/>
      <w:sz w:val="24"/>
      <w:szCs w:val="24"/>
    </w:rPr>
  </w:style>
  <w:style w:type="character" w:customStyle="1" w:styleId="normaltextrun">
    <w:name w:val="normaltextrun"/>
    <w:basedOn w:val="DefaultParagraphFont"/>
    <w:rsid w:val="00AF61D4"/>
  </w:style>
  <w:style w:type="paragraph" w:customStyle="1" w:styleId="Standard">
    <w:name w:val="Standard"/>
    <w:link w:val="StandardChar"/>
    <w:rsid w:val="00AF61D4"/>
    <w:pPr>
      <w:suppressAutoHyphens/>
      <w:autoSpaceDN w:val="0"/>
      <w:spacing w:after="0" w:line="240" w:lineRule="auto"/>
      <w:textAlignment w:val="baseline"/>
    </w:pPr>
    <w:rPr>
      <w:rFonts w:ascii="Liberation Serif" w:eastAsia="Noto Sans CJK SC Regular" w:hAnsi="Liberation Serif" w:cs="FreeSans"/>
      <w:kern w:val="3"/>
      <w:sz w:val="24"/>
      <w:szCs w:val="24"/>
      <w:lang w:val="en-SG" w:eastAsia="zh-CN" w:bidi="hi-IN"/>
    </w:rPr>
  </w:style>
  <w:style w:type="character" w:customStyle="1" w:styleId="StandardChar">
    <w:name w:val="Standard Char"/>
    <w:basedOn w:val="DefaultParagraphFont"/>
    <w:link w:val="Standard"/>
    <w:rsid w:val="00AF61D4"/>
    <w:rPr>
      <w:rFonts w:ascii="Liberation Serif" w:eastAsia="Noto Sans CJK SC Regular" w:hAnsi="Liberation Serif" w:cs="FreeSans"/>
      <w:kern w:val="3"/>
      <w:sz w:val="24"/>
      <w:szCs w:val="24"/>
      <w:lang w:val="en-SG" w:eastAsia="zh-CN" w:bidi="hi-IN"/>
    </w:rPr>
  </w:style>
  <w:style w:type="paragraph" w:styleId="ListParagraph">
    <w:name w:val="List Paragraph"/>
    <w:basedOn w:val="Normal"/>
    <w:link w:val="ListParagraphChar"/>
    <w:uiPriority w:val="34"/>
    <w:qFormat/>
    <w:rsid w:val="002140DA"/>
    <w:pPr>
      <w:ind w:left="720"/>
      <w:contextualSpacing/>
    </w:pPr>
    <w:rPr>
      <w:rFonts w:eastAsia="Noto Sans CJK SC Regular" w:cs="FreeSans"/>
      <w:kern w:val="3"/>
      <w:szCs w:val="24"/>
      <w:lang w:val="en-SG" w:eastAsia="zh-CN" w:bidi="hi-IN"/>
    </w:rPr>
  </w:style>
  <w:style w:type="character" w:customStyle="1" w:styleId="ListParagraphChar">
    <w:name w:val="List Paragraph Char"/>
    <w:basedOn w:val="StandardChar"/>
    <w:link w:val="ListParagraph"/>
    <w:uiPriority w:val="34"/>
    <w:rsid w:val="002140DA"/>
    <w:rPr>
      <w:rFonts w:ascii="Times New Roman" w:eastAsia="Noto Sans CJK SC Regular" w:hAnsi="Times New Roman" w:cs="FreeSans"/>
      <w:kern w:val="3"/>
      <w:sz w:val="24"/>
      <w:szCs w:val="24"/>
      <w:lang w:val="en-SG" w:eastAsia="zh-CN" w:bidi="hi-IN"/>
    </w:rPr>
  </w:style>
  <w:style w:type="table" w:styleId="TableGrid">
    <w:name w:val="Table Grid"/>
    <w:basedOn w:val="TableNormal"/>
    <w:uiPriority w:val="39"/>
    <w:rsid w:val="007A666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7A6667"/>
    <w:pPr>
      <w:spacing w:after="200" w:line="240" w:lineRule="auto"/>
      <w:jc w:val="center"/>
    </w:pPr>
    <w:rPr>
      <w:b/>
      <w:iCs/>
      <w:sz w:val="20"/>
      <w:szCs w:val="18"/>
    </w:rPr>
  </w:style>
  <w:style w:type="character" w:styleId="Emphasis">
    <w:name w:val="Emphasis"/>
    <w:basedOn w:val="DefaultParagraphFont"/>
    <w:uiPriority w:val="20"/>
    <w:qFormat/>
    <w:rsid w:val="007A6667"/>
    <w:rPr>
      <w:i/>
      <w:iCs/>
    </w:rPr>
  </w:style>
  <w:style w:type="character" w:customStyle="1" w:styleId="eop">
    <w:name w:val="eop"/>
    <w:basedOn w:val="DefaultParagraphFont"/>
    <w:rsid w:val="007A6667"/>
  </w:style>
  <w:style w:type="character" w:customStyle="1" w:styleId="st">
    <w:name w:val="st"/>
    <w:basedOn w:val="DefaultParagraphFont"/>
    <w:rsid w:val="00E525BA"/>
  </w:style>
  <w:style w:type="character" w:customStyle="1" w:styleId="xbe">
    <w:name w:val="_xbe"/>
    <w:basedOn w:val="DefaultParagraphFont"/>
    <w:rsid w:val="00E525BA"/>
  </w:style>
  <w:style w:type="table" w:customStyle="1" w:styleId="TableGrid0">
    <w:name w:val="TableGrid"/>
    <w:rsid w:val="00E70AEA"/>
    <w:pPr>
      <w:spacing w:after="0" w:line="240" w:lineRule="auto"/>
    </w:pPr>
    <w:rPr>
      <w:rFonts w:eastAsiaTheme="minorEastAsia"/>
      <w:lang w:val="en-GB" w:eastAsia="en-GB"/>
    </w:rPr>
    <w:tblPr>
      <w:tblCellMar>
        <w:top w:w="0" w:type="dxa"/>
        <w:left w:w="0" w:type="dxa"/>
        <w:bottom w:w="0" w:type="dxa"/>
        <w:right w:w="0" w:type="dxa"/>
      </w:tblCellMar>
    </w:tblPr>
  </w:style>
  <w:style w:type="paragraph" w:styleId="Bibliography">
    <w:name w:val="Bibliography"/>
    <w:basedOn w:val="Normal"/>
    <w:next w:val="Normal"/>
    <w:uiPriority w:val="37"/>
    <w:unhideWhenUsed/>
    <w:rsid w:val="008B4A5D"/>
  </w:style>
  <w:style w:type="paragraph" w:styleId="Header">
    <w:name w:val="header"/>
    <w:basedOn w:val="Normal"/>
    <w:link w:val="HeaderChar"/>
    <w:uiPriority w:val="99"/>
    <w:unhideWhenUsed/>
    <w:rsid w:val="00465ACC"/>
    <w:pPr>
      <w:tabs>
        <w:tab w:val="center" w:pos="4680"/>
        <w:tab w:val="right" w:pos="9360"/>
      </w:tabs>
      <w:spacing w:line="240" w:lineRule="auto"/>
    </w:pPr>
  </w:style>
  <w:style w:type="character" w:customStyle="1" w:styleId="HeaderChar">
    <w:name w:val="Header Char"/>
    <w:basedOn w:val="DefaultParagraphFont"/>
    <w:link w:val="Header"/>
    <w:uiPriority w:val="99"/>
    <w:rsid w:val="00465ACC"/>
    <w:rPr>
      <w:rFonts w:ascii="Times New Roman" w:hAnsi="Times New Roman"/>
      <w:sz w:val="24"/>
    </w:rPr>
  </w:style>
  <w:style w:type="paragraph" w:styleId="Footer">
    <w:name w:val="footer"/>
    <w:basedOn w:val="Normal"/>
    <w:link w:val="FooterChar"/>
    <w:uiPriority w:val="99"/>
    <w:unhideWhenUsed/>
    <w:rsid w:val="00465ACC"/>
    <w:pPr>
      <w:tabs>
        <w:tab w:val="center" w:pos="4680"/>
        <w:tab w:val="right" w:pos="9360"/>
      </w:tabs>
      <w:spacing w:line="240" w:lineRule="auto"/>
    </w:pPr>
  </w:style>
  <w:style w:type="character" w:customStyle="1" w:styleId="FooterChar">
    <w:name w:val="Footer Char"/>
    <w:basedOn w:val="DefaultParagraphFont"/>
    <w:link w:val="Footer"/>
    <w:uiPriority w:val="99"/>
    <w:rsid w:val="00465ACC"/>
    <w:rPr>
      <w:rFonts w:ascii="Times New Roman" w:hAnsi="Times New Roman"/>
      <w:sz w:val="24"/>
    </w:rPr>
  </w:style>
  <w:style w:type="paragraph" w:styleId="TOC1">
    <w:name w:val="toc 1"/>
    <w:basedOn w:val="Normal"/>
    <w:next w:val="Normal"/>
    <w:autoRedefine/>
    <w:uiPriority w:val="39"/>
    <w:unhideWhenUsed/>
    <w:rsid w:val="00465ACC"/>
    <w:pPr>
      <w:tabs>
        <w:tab w:val="right" w:leader="dot" w:pos="8008"/>
      </w:tabs>
      <w:spacing w:after="100" w:line="240" w:lineRule="auto"/>
    </w:pPr>
    <w:rPr>
      <w:b/>
      <w:noProof/>
    </w:rPr>
  </w:style>
  <w:style w:type="paragraph" w:styleId="TOC2">
    <w:name w:val="toc 2"/>
    <w:basedOn w:val="Normal"/>
    <w:next w:val="Normal"/>
    <w:autoRedefine/>
    <w:uiPriority w:val="39"/>
    <w:unhideWhenUsed/>
    <w:rsid w:val="00465ACC"/>
    <w:pPr>
      <w:spacing w:after="100"/>
      <w:ind w:left="240"/>
    </w:pPr>
  </w:style>
  <w:style w:type="paragraph" w:styleId="TOC3">
    <w:name w:val="toc 3"/>
    <w:basedOn w:val="Normal"/>
    <w:next w:val="Normal"/>
    <w:autoRedefine/>
    <w:uiPriority w:val="39"/>
    <w:unhideWhenUsed/>
    <w:rsid w:val="00465ACC"/>
    <w:pPr>
      <w:tabs>
        <w:tab w:val="left" w:pos="1320"/>
        <w:tab w:val="right" w:leader="dot" w:pos="8008"/>
      </w:tabs>
      <w:spacing w:after="100" w:line="240" w:lineRule="auto"/>
      <w:ind w:left="851"/>
    </w:pPr>
  </w:style>
  <w:style w:type="character" w:styleId="Hyperlink">
    <w:name w:val="Hyperlink"/>
    <w:basedOn w:val="DefaultParagraphFont"/>
    <w:uiPriority w:val="99"/>
    <w:unhideWhenUsed/>
    <w:rsid w:val="00465ACC"/>
    <w:rPr>
      <w:color w:val="0563C1" w:themeColor="hyperlink"/>
      <w:u w:val="single"/>
    </w:rPr>
  </w:style>
  <w:style w:type="paragraph" w:styleId="TableofFigures">
    <w:name w:val="table of figures"/>
    <w:basedOn w:val="Normal"/>
    <w:next w:val="Normal"/>
    <w:uiPriority w:val="99"/>
    <w:unhideWhenUsed/>
    <w:rsid w:val="00465ACC"/>
  </w:style>
  <w:style w:type="paragraph" w:styleId="BalloonText">
    <w:name w:val="Balloon Text"/>
    <w:basedOn w:val="Normal"/>
    <w:link w:val="BalloonTextChar"/>
    <w:uiPriority w:val="99"/>
    <w:semiHidden/>
    <w:unhideWhenUsed/>
    <w:rsid w:val="00357495"/>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57495"/>
    <w:rPr>
      <w:rFonts w:ascii="Tahoma" w:hAnsi="Tahoma" w:cs="Tahoma"/>
      <w:sz w:val="16"/>
      <w:szCs w:val="16"/>
    </w:rPr>
  </w:style>
  <w:style w:type="paragraph" w:customStyle="1" w:styleId="KodeProgram">
    <w:name w:val="Kode Program"/>
    <w:basedOn w:val="Normal"/>
    <w:link w:val="KodeProgramChar"/>
    <w:qFormat/>
    <w:rsid w:val="00F16E6B"/>
    <w:pPr>
      <w:spacing w:line="240" w:lineRule="auto"/>
    </w:pPr>
    <w:rPr>
      <w:rFonts w:ascii="Courier New" w:hAnsi="Courier New" w:cs="Courier New"/>
      <w:sz w:val="20"/>
    </w:rPr>
  </w:style>
  <w:style w:type="character" w:customStyle="1" w:styleId="KodeProgramChar">
    <w:name w:val="Kode Program Char"/>
    <w:basedOn w:val="DefaultParagraphFont"/>
    <w:link w:val="KodeProgram"/>
    <w:rsid w:val="00270885"/>
    <w:rPr>
      <w:rFonts w:ascii="Courier New" w:hAnsi="Courier New" w:cs="Courier New"/>
      <w:sz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D253A"/>
    <w:pPr>
      <w:spacing w:after="0"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AF61D4"/>
    <w:pPr>
      <w:keepNext/>
      <w:keepLines/>
      <w:spacing w:before="240"/>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AF61D4"/>
    <w:pPr>
      <w:keepNext/>
      <w:keepLines/>
      <w:spacing w:before="4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AF61D4"/>
    <w:pPr>
      <w:keepNext/>
      <w:keepLines/>
      <w:spacing w:before="40"/>
      <w:outlineLvl w:val="2"/>
    </w:pPr>
    <w:rPr>
      <w:rFonts w:eastAsiaTheme="majorEastAsia" w:cstheme="majorBidi"/>
      <w:b/>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F61D4"/>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sid w:val="00AF61D4"/>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AF61D4"/>
    <w:rPr>
      <w:rFonts w:ascii="Times New Roman" w:eastAsiaTheme="majorEastAsia" w:hAnsi="Times New Roman" w:cstheme="majorBidi"/>
      <w:b/>
      <w:sz w:val="24"/>
      <w:szCs w:val="24"/>
    </w:rPr>
  </w:style>
  <w:style w:type="character" w:customStyle="1" w:styleId="normaltextrun">
    <w:name w:val="normaltextrun"/>
    <w:basedOn w:val="DefaultParagraphFont"/>
    <w:rsid w:val="00AF61D4"/>
  </w:style>
  <w:style w:type="paragraph" w:customStyle="1" w:styleId="Standard">
    <w:name w:val="Standard"/>
    <w:link w:val="StandardChar"/>
    <w:rsid w:val="00AF61D4"/>
    <w:pPr>
      <w:suppressAutoHyphens/>
      <w:autoSpaceDN w:val="0"/>
      <w:spacing w:after="0" w:line="240" w:lineRule="auto"/>
      <w:textAlignment w:val="baseline"/>
    </w:pPr>
    <w:rPr>
      <w:rFonts w:ascii="Liberation Serif" w:eastAsia="Noto Sans CJK SC Regular" w:hAnsi="Liberation Serif" w:cs="FreeSans"/>
      <w:kern w:val="3"/>
      <w:sz w:val="24"/>
      <w:szCs w:val="24"/>
      <w:lang w:val="en-SG" w:eastAsia="zh-CN" w:bidi="hi-IN"/>
    </w:rPr>
  </w:style>
  <w:style w:type="character" w:customStyle="1" w:styleId="StandardChar">
    <w:name w:val="Standard Char"/>
    <w:basedOn w:val="DefaultParagraphFont"/>
    <w:link w:val="Standard"/>
    <w:rsid w:val="00AF61D4"/>
    <w:rPr>
      <w:rFonts w:ascii="Liberation Serif" w:eastAsia="Noto Sans CJK SC Regular" w:hAnsi="Liberation Serif" w:cs="FreeSans"/>
      <w:kern w:val="3"/>
      <w:sz w:val="24"/>
      <w:szCs w:val="24"/>
      <w:lang w:val="en-SG" w:eastAsia="zh-CN" w:bidi="hi-IN"/>
    </w:rPr>
  </w:style>
  <w:style w:type="paragraph" w:styleId="ListParagraph">
    <w:name w:val="List Paragraph"/>
    <w:basedOn w:val="Normal"/>
    <w:link w:val="ListParagraphChar"/>
    <w:uiPriority w:val="34"/>
    <w:qFormat/>
    <w:rsid w:val="002140DA"/>
    <w:pPr>
      <w:ind w:left="720"/>
      <w:contextualSpacing/>
    </w:pPr>
    <w:rPr>
      <w:rFonts w:eastAsia="Noto Sans CJK SC Regular" w:cs="FreeSans"/>
      <w:kern w:val="3"/>
      <w:szCs w:val="24"/>
      <w:lang w:val="en-SG" w:eastAsia="zh-CN" w:bidi="hi-IN"/>
    </w:rPr>
  </w:style>
  <w:style w:type="character" w:customStyle="1" w:styleId="ListParagraphChar">
    <w:name w:val="List Paragraph Char"/>
    <w:basedOn w:val="StandardChar"/>
    <w:link w:val="ListParagraph"/>
    <w:uiPriority w:val="34"/>
    <w:rsid w:val="002140DA"/>
    <w:rPr>
      <w:rFonts w:ascii="Times New Roman" w:eastAsia="Noto Sans CJK SC Regular" w:hAnsi="Times New Roman" w:cs="FreeSans"/>
      <w:kern w:val="3"/>
      <w:sz w:val="24"/>
      <w:szCs w:val="24"/>
      <w:lang w:val="en-SG" w:eastAsia="zh-CN" w:bidi="hi-IN"/>
    </w:rPr>
  </w:style>
  <w:style w:type="table" w:styleId="TableGrid">
    <w:name w:val="Table Grid"/>
    <w:basedOn w:val="TableNormal"/>
    <w:uiPriority w:val="39"/>
    <w:rsid w:val="007A666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7A6667"/>
    <w:pPr>
      <w:spacing w:after="200" w:line="240" w:lineRule="auto"/>
      <w:jc w:val="center"/>
    </w:pPr>
    <w:rPr>
      <w:b/>
      <w:iCs/>
      <w:sz w:val="20"/>
      <w:szCs w:val="18"/>
    </w:rPr>
  </w:style>
  <w:style w:type="character" w:styleId="Emphasis">
    <w:name w:val="Emphasis"/>
    <w:basedOn w:val="DefaultParagraphFont"/>
    <w:uiPriority w:val="20"/>
    <w:qFormat/>
    <w:rsid w:val="007A6667"/>
    <w:rPr>
      <w:i/>
      <w:iCs/>
    </w:rPr>
  </w:style>
  <w:style w:type="character" w:customStyle="1" w:styleId="eop">
    <w:name w:val="eop"/>
    <w:basedOn w:val="DefaultParagraphFont"/>
    <w:rsid w:val="007A6667"/>
  </w:style>
  <w:style w:type="character" w:customStyle="1" w:styleId="st">
    <w:name w:val="st"/>
    <w:basedOn w:val="DefaultParagraphFont"/>
    <w:rsid w:val="00E525BA"/>
  </w:style>
  <w:style w:type="character" w:customStyle="1" w:styleId="xbe">
    <w:name w:val="_xbe"/>
    <w:basedOn w:val="DefaultParagraphFont"/>
    <w:rsid w:val="00E525BA"/>
  </w:style>
  <w:style w:type="table" w:customStyle="1" w:styleId="TableGrid0">
    <w:name w:val="TableGrid"/>
    <w:rsid w:val="00E70AEA"/>
    <w:pPr>
      <w:spacing w:after="0" w:line="240" w:lineRule="auto"/>
    </w:pPr>
    <w:rPr>
      <w:rFonts w:eastAsiaTheme="minorEastAsia"/>
      <w:lang w:val="en-GB" w:eastAsia="en-GB"/>
    </w:rPr>
    <w:tblPr>
      <w:tblCellMar>
        <w:top w:w="0" w:type="dxa"/>
        <w:left w:w="0" w:type="dxa"/>
        <w:bottom w:w="0" w:type="dxa"/>
        <w:right w:w="0" w:type="dxa"/>
      </w:tblCellMar>
    </w:tblPr>
  </w:style>
  <w:style w:type="paragraph" w:styleId="Bibliography">
    <w:name w:val="Bibliography"/>
    <w:basedOn w:val="Normal"/>
    <w:next w:val="Normal"/>
    <w:uiPriority w:val="37"/>
    <w:unhideWhenUsed/>
    <w:rsid w:val="008B4A5D"/>
  </w:style>
  <w:style w:type="paragraph" w:styleId="Header">
    <w:name w:val="header"/>
    <w:basedOn w:val="Normal"/>
    <w:link w:val="HeaderChar"/>
    <w:uiPriority w:val="99"/>
    <w:unhideWhenUsed/>
    <w:rsid w:val="00465ACC"/>
    <w:pPr>
      <w:tabs>
        <w:tab w:val="center" w:pos="4680"/>
        <w:tab w:val="right" w:pos="9360"/>
      </w:tabs>
      <w:spacing w:line="240" w:lineRule="auto"/>
    </w:pPr>
  </w:style>
  <w:style w:type="character" w:customStyle="1" w:styleId="HeaderChar">
    <w:name w:val="Header Char"/>
    <w:basedOn w:val="DefaultParagraphFont"/>
    <w:link w:val="Header"/>
    <w:uiPriority w:val="99"/>
    <w:rsid w:val="00465ACC"/>
    <w:rPr>
      <w:rFonts w:ascii="Times New Roman" w:hAnsi="Times New Roman"/>
      <w:sz w:val="24"/>
    </w:rPr>
  </w:style>
  <w:style w:type="paragraph" w:styleId="Footer">
    <w:name w:val="footer"/>
    <w:basedOn w:val="Normal"/>
    <w:link w:val="FooterChar"/>
    <w:uiPriority w:val="99"/>
    <w:unhideWhenUsed/>
    <w:rsid w:val="00465ACC"/>
    <w:pPr>
      <w:tabs>
        <w:tab w:val="center" w:pos="4680"/>
        <w:tab w:val="right" w:pos="9360"/>
      </w:tabs>
      <w:spacing w:line="240" w:lineRule="auto"/>
    </w:pPr>
  </w:style>
  <w:style w:type="character" w:customStyle="1" w:styleId="FooterChar">
    <w:name w:val="Footer Char"/>
    <w:basedOn w:val="DefaultParagraphFont"/>
    <w:link w:val="Footer"/>
    <w:uiPriority w:val="99"/>
    <w:rsid w:val="00465ACC"/>
    <w:rPr>
      <w:rFonts w:ascii="Times New Roman" w:hAnsi="Times New Roman"/>
      <w:sz w:val="24"/>
    </w:rPr>
  </w:style>
  <w:style w:type="paragraph" w:styleId="TOC1">
    <w:name w:val="toc 1"/>
    <w:basedOn w:val="Normal"/>
    <w:next w:val="Normal"/>
    <w:autoRedefine/>
    <w:uiPriority w:val="39"/>
    <w:unhideWhenUsed/>
    <w:rsid w:val="00465ACC"/>
    <w:pPr>
      <w:tabs>
        <w:tab w:val="right" w:leader="dot" w:pos="8008"/>
      </w:tabs>
      <w:spacing w:after="100" w:line="240" w:lineRule="auto"/>
    </w:pPr>
    <w:rPr>
      <w:b/>
      <w:noProof/>
    </w:rPr>
  </w:style>
  <w:style w:type="paragraph" w:styleId="TOC2">
    <w:name w:val="toc 2"/>
    <w:basedOn w:val="Normal"/>
    <w:next w:val="Normal"/>
    <w:autoRedefine/>
    <w:uiPriority w:val="39"/>
    <w:unhideWhenUsed/>
    <w:rsid w:val="00465ACC"/>
    <w:pPr>
      <w:spacing w:after="100"/>
      <w:ind w:left="240"/>
    </w:pPr>
  </w:style>
  <w:style w:type="paragraph" w:styleId="TOC3">
    <w:name w:val="toc 3"/>
    <w:basedOn w:val="Normal"/>
    <w:next w:val="Normal"/>
    <w:autoRedefine/>
    <w:uiPriority w:val="39"/>
    <w:unhideWhenUsed/>
    <w:rsid w:val="00465ACC"/>
    <w:pPr>
      <w:tabs>
        <w:tab w:val="left" w:pos="1320"/>
        <w:tab w:val="right" w:leader="dot" w:pos="8008"/>
      </w:tabs>
      <w:spacing w:after="100" w:line="240" w:lineRule="auto"/>
      <w:ind w:left="851"/>
    </w:pPr>
  </w:style>
  <w:style w:type="character" w:styleId="Hyperlink">
    <w:name w:val="Hyperlink"/>
    <w:basedOn w:val="DefaultParagraphFont"/>
    <w:uiPriority w:val="99"/>
    <w:unhideWhenUsed/>
    <w:rsid w:val="00465ACC"/>
    <w:rPr>
      <w:color w:val="0563C1" w:themeColor="hyperlink"/>
      <w:u w:val="single"/>
    </w:rPr>
  </w:style>
  <w:style w:type="paragraph" w:styleId="TableofFigures">
    <w:name w:val="table of figures"/>
    <w:basedOn w:val="Normal"/>
    <w:next w:val="Normal"/>
    <w:uiPriority w:val="99"/>
    <w:unhideWhenUsed/>
    <w:rsid w:val="00465ACC"/>
  </w:style>
  <w:style w:type="paragraph" w:styleId="BalloonText">
    <w:name w:val="Balloon Text"/>
    <w:basedOn w:val="Normal"/>
    <w:link w:val="BalloonTextChar"/>
    <w:uiPriority w:val="99"/>
    <w:semiHidden/>
    <w:unhideWhenUsed/>
    <w:rsid w:val="00357495"/>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57495"/>
    <w:rPr>
      <w:rFonts w:ascii="Tahoma" w:hAnsi="Tahoma" w:cs="Tahoma"/>
      <w:sz w:val="16"/>
      <w:szCs w:val="16"/>
    </w:rPr>
  </w:style>
  <w:style w:type="paragraph" w:customStyle="1" w:styleId="KodeProgram">
    <w:name w:val="Kode Program"/>
    <w:basedOn w:val="Normal"/>
    <w:link w:val="KodeProgramChar"/>
    <w:qFormat/>
    <w:rsid w:val="00F16E6B"/>
    <w:pPr>
      <w:spacing w:line="240" w:lineRule="auto"/>
    </w:pPr>
    <w:rPr>
      <w:rFonts w:ascii="Courier New" w:hAnsi="Courier New" w:cs="Courier New"/>
      <w:sz w:val="20"/>
    </w:rPr>
  </w:style>
  <w:style w:type="character" w:customStyle="1" w:styleId="KodeProgramChar">
    <w:name w:val="Kode Program Char"/>
    <w:basedOn w:val="DefaultParagraphFont"/>
    <w:link w:val="KodeProgram"/>
    <w:rsid w:val="00270885"/>
    <w:rPr>
      <w:rFonts w:ascii="Courier New" w:hAnsi="Courier New" w:cs="Courier New"/>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934101">
      <w:bodyDiv w:val="1"/>
      <w:marLeft w:val="0"/>
      <w:marRight w:val="0"/>
      <w:marTop w:val="0"/>
      <w:marBottom w:val="0"/>
      <w:divBdr>
        <w:top w:val="none" w:sz="0" w:space="0" w:color="auto"/>
        <w:left w:val="none" w:sz="0" w:space="0" w:color="auto"/>
        <w:bottom w:val="none" w:sz="0" w:space="0" w:color="auto"/>
        <w:right w:val="none" w:sz="0" w:space="0" w:color="auto"/>
      </w:divBdr>
    </w:div>
    <w:div w:id="172385101">
      <w:bodyDiv w:val="1"/>
      <w:marLeft w:val="0"/>
      <w:marRight w:val="0"/>
      <w:marTop w:val="0"/>
      <w:marBottom w:val="0"/>
      <w:divBdr>
        <w:top w:val="none" w:sz="0" w:space="0" w:color="auto"/>
        <w:left w:val="none" w:sz="0" w:space="0" w:color="auto"/>
        <w:bottom w:val="none" w:sz="0" w:space="0" w:color="auto"/>
        <w:right w:val="none" w:sz="0" w:space="0" w:color="auto"/>
      </w:divBdr>
    </w:div>
    <w:div w:id="604769381">
      <w:bodyDiv w:val="1"/>
      <w:marLeft w:val="0"/>
      <w:marRight w:val="0"/>
      <w:marTop w:val="0"/>
      <w:marBottom w:val="0"/>
      <w:divBdr>
        <w:top w:val="none" w:sz="0" w:space="0" w:color="auto"/>
        <w:left w:val="none" w:sz="0" w:space="0" w:color="auto"/>
        <w:bottom w:val="none" w:sz="0" w:space="0" w:color="auto"/>
        <w:right w:val="none" w:sz="0" w:space="0" w:color="auto"/>
      </w:divBdr>
    </w:div>
    <w:div w:id="626472837">
      <w:bodyDiv w:val="1"/>
      <w:marLeft w:val="0"/>
      <w:marRight w:val="0"/>
      <w:marTop w:val="0"/>
      <w:marBottom w:val="0"/>
      <w:divBdr>
        <w:top w:val="none" w:sz="0" w:space="0" w:color="auto"/>
        <w:left w:val="none" w:sz="0" w:space="0" w:color="auto"/>
        <w:bottom w:val="none" w:sz="0" w:space="0" w:color="auto"/>
        <w:right w:val="none" w:sz="0" w:space="0" w:color="auto"/>
      </w:divBdr>
    </w:div>
    <w:div w:id="680425663">
      <w:bodyDiv w:val="1"/>
      <w:marLeft w:val="0"/>
      <w:marRight w:val="0"/>
      <w:marTop w:val="0"/>
      <w:marBottom w:val="0"/>
      <w:divBdr>
        <w:top w:val="none" w:sz="0" w:space="0" w:color="auto"/>
        <w:left w:val="none" w:sz="0" w:space="0" w:color="auto"/>
        <w:bottom w:val="none" w:sz="0" w:space="0" w:color="auto"/>
        <w:right w:val="none" w:sz="0" w:space="0" w:color="auto"/>
      </w:divBdr>
    </w:div>
    <w:div w:id="913397986">
      <w:bodyDiv w:val="1"/>
      <w:marLeft w:val="0"/>
      <w:marRight w:val="0"/>
      <w:marTop w:val="0"/>
      <w:marBottom w:val="0"/>
      <w:divBdr>
        <w:top w:val="none" w:sz="0" w:space="0" w:color="auto"/>
        <w:left w:val="none" w:sz="0" w:space="0" w:color="auto"/>
        <w:bottom w:val="none" w:sz="0" w:space="0" w:color="auto"/>
        <w:right w:val="none" w:sz="0" w:space="0" w:color="auto"/>
      </w:divBdr>
    </w:div>
    <w:div w:id="1067728290">
      <w:bodyDiv w:val="1"/>
      <w:marLeft w:val="0"/>
      <w:marRight w:val="0"/>
      <w:marTop w:val="0"/>
      <w:marBottom w:val="0"/>
      <w:divBdr>
        <w:top w:val="none" w:sz="0" w:space="0" w:color="auto"/>
        <w:left w:val="none" w:sz="0" w:space="0" w:color="auto"/>
        <w:bottom w:val="none" w:sz="0" w:space="0" w:color="auto"/>
        <w:right w:val="none" w:sz="0" w:space="0" w:color="auto"/>
      </w:divBdr>
    </w:div>
    <w:div w:id="1190796752">
      <w:bodyDiv w:val="1"/>
      <w:marLeft w:val="0"/>
      <w:marRight w:val="0"/>
      <w:marTop w:val="0"/>
      <w:marBottom w:val="0"/>
      <w:divBdr>
        <w:top w:val="none" w:sz="0" w:space="0" w:color="auto"/>
        <w:left w:val="none" w:sz="0" w:space="0" w:color="auto"/>
        <w:bottom w:val="none" w:sz="0" w:space="0" w:color="auto"/>
        <w:right w:val="none" w:sz="0" w:space="0" w:color="auto"/>
      </w:divBdr>
    </w:div>
    <w:div w:id="1277563721">
      <w:bodyDiv w:val="1"/>
      <w:marLeft w:val="0"/>
      <w:marRight w:val="0"/>
      <w:marTop w:val="0"/>
      <w:marBottom w:val="0"/>
      <w:divBdr>
        <w:top w:val="none" w:sz="0" w:space="0" w:color="auto"/>
        <w:left w:val="none" w:sz="0" w:space="0" w:color="auto"/>
        <w:bottom w:val="none" w:sz="0" w:space="0" w:color="auto"/>
        <w:right w:val="none" w:sz="0" w:space="0" w:color="auto"/>
      </w:divBdr>
    </w:div>
    <w:div w:id="1323659417">
      <w:bodyDiv w:val="1"/>
      <w:marLeft w:val="0"/>
      <w:marRight w:val="0"/>
      <w:marTop w:val="0"/>
      <w:marBottom w:val="0"/>
      <w:divBdr>
        <w:top w:val="none" w:sz="0" w:space="0" w:color="auto"/>
        <w:left w:val="none" w:sz="0" w:space="0" w:color="auto"/>
        <w:bottom w:val="none" w:sz="0" w:space="0" w:color="auto"/>
        <w:right w:val="none" w:sz="0" w:space="0" w:color="auto"/>
      </w:divBdr>
    </w:div>
    <w:div w:id="1384867906">
      <w:bodyDiv w:val="1"/>
      <w:marLeft w:val="0"/>
      <w:marRight w:val="0"/>
      <w:marTop w:val="0"/>
      <w:marBottom w:val="0"/>
      <w:divBdr>
        <w:top w:val="none" w:sz="0" w:space="0" w:color="auto"/>
        <w:left w:val="none" w:sz="0" w:space="0" w:color="auto"/>
        <w:bottom w:val="none" w:sz="0" w:space="0" w:color="auto"/>
        <w:right w:val="none" w:sz="0" w:space="0" w:color="auto"/>
      </w:divBdr>
    </w:div>
    <w:div w:id="1530878746">
      <w:bodyDiv w:val="1"/>
      <w:marLeft w:val="0"/>
      <w:marRight w:val="0"/>
      <w:marTop w:val="0"/>
      <w:marBottom w:val="0"/>
      <w:divBdr>
        <w:top w:val="none" w:sz="0" w:space="0" w:color="auto"/>
        <w:left w:val="none" w:sz="0" w:space="0" w:color="auto"/>
        <w:bottom w:val="none" w:sz="0" w:space="0" w:color="auto"/>
        <w:right w:val="none" w:sz="0" w:space="0" w:color="auto"/>
      </w:divBdr>
    </w:div>
    <w:div w:id="1538464915">
      <w:bodyDiv w:val="1"/>
      <w:marLeft w:val="0"/>
      <w:marRight w:val="0"/>
      <w:marTop w:val="0"/>
      <w:marBottom w:val="0"/>
      <w:divBdr>
        <w:top w:val="none" w:sz="0" w:space="0" w:color="auto"/>
        <w:left w:val="none" w:sz="0" w:space="0" w:color="auto"/>
        <w:bottom w:val="none" w:sz="0" w:space="0" w:color="auto"/>
        <w:right w:val="none" w:sz="0" w:space="0" w:color="auto"/>
      </w:divBdr>
    </w:div>
    <w:div w:id="1620453837">
      <w:bodyDiv w:val="1"/>
      <w:marLeft w:val="0"/>
      <w:marRight w:val="0"/>
      <w:marTop w:val="0"/>
      <w:marBottom w:val="0"/>
      <w:divBdr>
        <w:top w:val="none" w:sz="0" w:space="0" w:color="auto"/>
        <w:left w:val="none" w:sz="0" w:space="0" w:color="auto"/>
        <w:bottom w:val="none" w:sz="0" w:space="0" w:color="auto"/>
        <w:right w:val="none" w:sz="0" w:space="0" w:color="auto"/>
      </w:divBdr>
    </w:div>
    <w:div w:id="1762873781">
      <w:bodyDiv w:val="1"/>
      <w:marLeft w:val="0"/>
      <w:marRight w:val="0"/>
      <w:marTop w:val="0"/>
      <w:marBottom w:val="0"/>
      <w:divBdr>
        <w:top w:val="none" w:sz="0" w:space="0" w:color="auto"/>
        <w:left w:val="none" w:sz="0" w:space="0" w:color="auto"/>
        <w:bottom w:val="none" w:sz="0" w:space="0" w:color="auto"/>
        <w:right w:val="none" w:sz="0" w:space="0" w:color="auto"/>
      </w:divBdr>
    </w:div>
    <w:div w:id="1932541233">
      <w:bodyDiv w:val="1"/>
      <w:marLeft w:val="0"/>
      <w:marRight w:val="0"/>
      <w:marTop w:val="0"/>
      <w:marBottom w:val="0"/>
      <w:divBdr>
        <w:top w:val="none" w:sz="0" w:space="0" w:color="auto"/>
        <w:left w:val="none" w:sz="0" w:space="0" w:color="auto"/>
        <w:bottom w:val="none" w:sz="0" w:space="0" w:color="auto"/>
        <w:right w:val="none" w:sz="0" w:space="0" w:color="auto"/>
      </w:divBdr>
    </w:div>
    <w:div w:id="19386384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jpeg"/><Relationship Id="rId18" Type="http://schemas.openxmlformats.org/officeDocument/2006/relationships/footer" Target="footer3.xml"/><Relationship Id="rId26" Type="http://schemas.openxmlformats.org/officeDocument/2006/relationships/image" Target="media/image10.png"/><Relationship Id="rId39" Type="http://schemas.openxmlformats.org/officeDocument/2006/relationships/image" Target="media/image21.jpeg"/><Relationship Id="rId3" Type="http://schemas.openxmlformats.org/officeDocument/2006/relationships/styles" Target="styles.xml"/><Relationship Id="rId21" Type="http://schemas.openxmlformats.org/officeDocument/2006/relationships/image" Target="media/image5.png"/><Relationship Id="rId34" Type="http://schemas.openxmlformats.org/officeDocument/2006/relationships/image" Target="media/image18.png"/><Relationship Id="rId42" Type="http://schemas.openxmlformats.org/officeDocument/2006/relationships/image" Target="media/image24.jpeg"/><Relationship Id="rId47" Type="http://schemas.openxmlformats.org/officeDocument/2006/relationships/hyperlink" Target="https://datasosial.gianyarkab.go.id/" TargetMode="External"/><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header" Target="header2.xml"/><Relationship Id="rId25" Type="http://schemas.openxmlformats.org/officeDocument/2006/relationships/image" Target="media/image9.png"/><Relationship Id="rId33" Type="http://schemas.openxmlformats.org/officeDocument/2006/relationships/image" Target="media/image17.png"/><Relationship Id="rId38" Type="http://schemas.openxmlformats.org/officeDocument/2006/relationships/image" Target="media/image20.jpg"/><Relationship Id="rId46" Type="http://schemas.openxmlformats.org/officeDocument/2006/relationships/image" Target="media/image27.png"/><Relationship Id="rId2" Type="http://schemas.openxmlformats.org/officeDocument/2006/relationships/numbering" Target="numbering.xml"/><Relationship Id="rId16" Type="http://schemas.openxmlformats.org/officeDocument/2006/relationships/hyperlink" Target="http://www.it.unud.ac.id" TargetMode="External"/><Relationship Id="rId20" Type="http://schemas.openxmlformats.org/officeDocument/2006/relationships/image" Target="media/image4.png"/><Relationship Id="rId29" Type="http://schemas.openxmlformats.org/officeDocument/2006/relationships/image" Target="media/image13.png"/><Relationship Id="rId41" Type="http://schemas.openxmlformats.org/officeDocument/2006/relationships/image" Target="media/image23.jpe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image" Target="media/image8.jpeg"/><Relationship Id="rId32" Type="http://schemas.openxmlformats.org/officeDocument/2006/relationships/image" Target="media/image16.png"/><Relationship Id="rId37" Type="http://schemas.openxmlformats.org/officeDocument/2006/relationships/hyperlink" Target="http://sidilan.gianyarkab.go.id/" TargetMode="External"/><Relationship Id="rId40" Type="http://schemas.openxmlformats.org/officeDocument/2006/relationships/image" Target="media/image22.jpeg"/><Relationship Id="rId45" Type="http://schemas.openxmlformats.org/officeDocument/2006/relationships/hyperlink" Target="https://production.diskominfo.gianyarkab.go.id/siphp/" TargetMode="External"/><Relationship Id="rId5" Type="http://schemas.openxmlformats.org/officeDocument/2006/relationships/settings" Target="settings.xml"/><Relationship Id="rId15" Type="http://schemas.openxmlformats.org/officeDocument/2006/relationships/hyperlink" Target="mailto:it@unud.ac.id" TargetMode="External"/><Relationship Id="rId23" Type="http://schemas.openxmlformats.org/officeDocument/2006/relationships/image" Target="media/image7.png"/><Relationship Id="rId28" Type="http://schemas.openxmlformats.org/officeDocument/2006/relationships/image" Target="media/image12.png"/><Relationship Id="rId36" Type="http://schemas.openxmlformats.org/officeDocument/2006/relationships/hyperlink" Target="http://datasosial.gianyarkab.go.id/" TargetMode="External"/><Relationship Id="rId49" Type="http://schemas.openxmlformats.org/officeDocument/2006/relationships/theme" Target="theme/theme1.xml"/><Relationship Id="rId10" Type="http://schemas.openxmlformats.org/officeDocument/2006/relationships/header" Target="header1.xml"/><Relationship Id="rId19" Type="http://schemas.openxmlformats.org/officeDocument/2006/relationships/footer" Target="footer4.xml"/><Relationship Id="rId31" Type="http://schemas.openxmlformats.org/officeDocument/2006/relationships/image" Target="media/image15.png"/><Relationship Id="rId44" Type="http://schemas.openxmlformats.org/officeDocument/2006/relationships/image" Target="media/image26.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3.emf"/><Relationship Id="rId22" Type="http://schemas.openxmlformats.org/officeDocument/2006/relationships/image" Target="media/image6.png"/><Relationship Id="rId27" Type="http://schemas.openxmlformats.org/officeDocument/2006/relationships/image" Target="media/image11.png"/><Relationship Id="rId30" Type="http://schemas.openxmlformats.org/officeDocument/2006/relationships/image" Target="media/image14.png"/><Relationship Id="rId35" Type="http://schemas.openxmlformats.org/officeDocument/2006/relationships/image" Target="media/image19.png"/><Relationship Id="rId43" Type="http://schemas.openxmlformats.org/officeDocument/2006/relationships/image" Target="media/image25.jpeg"/><Relationship Id="rId48" Type="http://schemas.openxmlformats.org/officeDocument/2006/relationships/fontTable" Target="fontTable.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b:Source>
    <b:Tag>Sup08</b:Tag>
    <b:SourceType>Book</b:SourceType>
    <b:Guid>{BF4849AE-599F-428F-B377-2C2346B7D990}</b:Guid>
    <b:Title>Bahasa Pemrograman</b:Title>
    <b:Year>2008</b:Year>
    <b:Publisher>Direktorat Pembinaan SMK</b:Publisher>
    <b:Author>
      <b:Author>
        <b:NameList>
          <b:Person>
            <b:Last>Suprapto</b:Last>
          </b:Person>
          <b:Person>
            <b:Last>Yuwono</b:Last>
            <b:First>Kadarisman</b:First>
            <b:Middle>Tejo</b:Middle>
          </b:Person>
          <b:Person>
            <b:Last>Sukardiyono</b:Last>
            <b:First>Totok</b:First>
          </b:Person>
          <b:Person>
            <b:Last>Dewanto</b:Last>
            <b:First>Adi</b:First>
          </b:Person>
        </b:NameList>
      </b:Author>
    </b:Author>
    <b:RefOrder>1</b:RefOrder>
  </b:Source>
  <b:Source>
    <b:Tag>Ver18</b:Tag>
    <b:SourceType>Report</b:SourceType>
    <b:Guid>{C3A643C9-1CB1-4933-93A6-C8C474BA7935}</b:Guid>
    <b:Author>
      <b:Author>
        <b:NameList>
          <b:Person>
            <b:Last>Setyaningrum</b:Last>
            <b:First>Vera</b:First>
          </b:Person>
        </b:NameList>
      </b:Author>
    </b:Author>
    <b:Title>Web Framework</b:Title>
    <b:Year>2018</b:Year>
    <b:Publisher>Course Hero</b:Publisher>
    <b:City>University of Technology, Yogyakarta</b:City>
    <b:RefOrder>2</b:RefOrder>
  </b:Source>
  <b:Source>
    <b:Tag>Sim16</b:Tag>
    <b:SourceType>JournalArticle</b:SourceType>
    <b:Guid>{195066C3-2DC0-484D-BE94-5DF523011C91}</b:Guid>
    <b:Title>Analisis Model View Controller (MVC) pada Bahasa PHP</b:Title>
    <b:Year>2016</b:Year>
    <b:Author>
      <b:Author>
        <b:NameList>
          <b:Person>
            <b:Last>Simanjuntak</b:Last>
            <b:First>Pastima</b:First>
          </b:Person>
          <b:Person>
            <b:Last>Kasnady</b:Last>
            <b:First>Arwin</b:First>
          </b:Person>
        </b:NameList>
      </b:Author>
    </b:Author>
    <b:JournalName>Jurnal ISD</b:JournalName>
    <b:Pages>56-66</b:Pages>
    <b:RefOrder>3</b:RefOrder>
  </b:Source>
  <b:Source>
    <b:Tag>Bas10</b:Tag>
    <b:SourceType>Book</b:SourceType>
    <b:Guid>{164E2E71-AE0E-4B3B-AE0F-71729616C727}</b:Guid>
    <b:Author>
      <b:Author>
        <b:NameList>
          <b:Person>
            <b:Last>Basuki</b:Last>
            <b:First>AP</b:First>
          </b:Person>
        </b:NameList>
      </b:Author>
    </b:Author>
    <b:Title>Membangun Web Berbasis PHP dengan Framework Codeigniter</b:Title>
    <b:Year>2010</b:Year>
    <b:City>Yogyakarta</b:City>
    <b:Publisher>Lokomedia</b:Publisher>
    <b:RefOrder>4</b:RefOrder>
  </b:Source>
  <b:Source>
    <b:Tag>Pet09</b:Tag>
    <b:SourceType>ConferenceProceedings</b:SourceType>
    <b:Guid>{06C57407-94A8-415E-9916-9817BC628F04}</b:Guid>
    <b:Author>
      <b:Author>
        <b:NameList>
          <b:Person>
            <b:Last>Petersen</b:Last>
            <b:First>Kai</b:First>
          </b:Person>
          <b:Person>
            <b:Last>Wohlin</b:Last>
            <b:First>Claes</b:First>
          </b:Person>
          <b:Person>
            <b:Last>Baca</b:Last>
            <b:First>Dejan</b:First>
          </b:Person>
        </b:NameList>
      </b:Author>
    </b:Author>
    <b:Title>The Waterfall Model in Large-Scale Development</b:Title>
    <b:Year>2009</b:Year>
    <b:City>Findland</b:City>
    <b:Publisher>10th International Conference</b:Publisher>
    <b:RefOrder>28</b:RefOrder>
  </b:Source>
  <b:Source>
    <b:Tag>Som11</b:Tag>
    <b:SourceType>Book</b:SourceType>
    <b:Guid>{3BFA466C-8C0E-4BE8-AC03-5DA94361F80D}</b:Guid>
    <b:Author>
      <b:Author>
        <b:NameList>
          <b:Person>
            <b:Last>Sommerville</b:Last>
            <b:First>Ian</b:First>
          </b:Person>
        </b:NameList>
      </b:Author>
    </b:Author>
    <b:Title>Software Engineering</b:Title>
    <b:Year>2011</b:Year>
    <b:City>United States of America</b:City>
    <b:Publisher>Pearson Education Inc., publishing as Addison-Wesley</b:Publisher>
    <b:Edition>9</b:Edition>
    <b:RefOrder>29</b:RefOrder>
  </b:Source>
</b:Sources>
</file>

<file path=customXml/itemProps1.xml><?xml version="1.0" encoding="utf-8"?>
<ds:datastoreItem xmlns:ds="http://schemas.openxmlformats.org/officeDocument/2006/customXml" ds:itemID="{95CE7932-F72E-48DE-8BB0-2D3EA71E26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5</TotalTime>
  <Pages>73</Pages>
  <Words>15072</Words>
  <Characters>85915</Characters>
  <Application>Microsoft Office Word</Application>
  <DocSecurity>0</DocSecurity>
  <Lines>715</Lines>
  <Paragraphs>2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078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yupradita</dc:creator>
  <cp:keywords/>
  <dc:description/>
  <cp:lastModifiedBy>cekingx</cp:lastModifiedBy>
  <cp:revision>28</cp:revision>
  <dcterms:created xsi:type="dcterms:W3CDTF">2021-01-07T12:39:00Z</dcterms:created>
  <dcterms:modified xsi:type="dcterms:W3CDTF">2021-01-12T10: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merican-political-science-association</vt:lpwstr>
  </property>
  <property fmtid="{D5CDD505-2E9C-101B-9397-08002B2CF9AE}" pid="4" name="Mendeley Unique User Id_1">
    <vt:lpwstr>bf3d08ff-12c0-3610-86f3-44068276dd12</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